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973215" w14:textId="197C41A6" w:rsidR="00563E99" w:rsidRPr="009B00B8" w:rsidRDefault="004A01B1" w:rsidP="004A01B1">
      <w:pPr>
        <w:pStyle w:val="Heading1"/>
        <w:spacing w:line="360" w:lineRule="auto"/>
        <w:rPr>
          <w:rFonts w:ascii="Times New Roman" w:hAnsi="Times New Roman" w:cs="Times New Roman"/>
          <w:sz w:val="28"/>
          <w:szCs w:val="28"/>
        </w:rPr>
      </w:pPr>
      <w:r>
        <w:rPr>
          <w:rFonts w:ascii="Times New Roman" w:hAnsi="Times New Roman" w:cs="Times New Roman"/>
          <w:sz w:val="28"/>
          <w:szCs w:val="28"/>
        </w:rPr>
        <w:t>T</w:t>
      </w:r>
      <w:r w:rsidR="00374242" w:rsidRPr="009B00B8">
        <w:rPr>
          <w:rFonts w:ascii="Times New Roman" w:hAnsi="Times New Roman" w:cs="Times New Roman"/>
          <w:sz w:val="28"/>
          <w:szCs w:val="28"/>
        </w:rPr>
        <w:t xml:space="preserve">he partitioning of gross primary production for </w:t>
      </w:r>
      <w:r w:rsidR="00374242" w:rsidRPr="009B00B8">
        <w:rPr>
          <w:rFonts w:ascii="Times New Roman" w:hAnsi="Times New Roman" w:cs="Times New Roman"/>
          <w:i/>
          <w:sz w:val="28"/>
          <w:szCs w:val="28"/>
        </w:rPr>
        <w:t xml:space="preserve">Eucalyptus </w:t>
      </w:r>
      <w:proofErr w:type="spellStart"/>
      <w:r w:rsidR="00374242" w:rsidRPr="009B00B8">
        <w:rPr>
          <w:rFonts w:ascii="Times New Roman" w:hAnsi="Times New Roman" w:cs="Times New Roman"/>
          <w:i/>
          <w:sz w:val="28"/>
          <w:szCs w:val="28"/>
        </w:rPr>
        <w:t>tereticornis</w:t>
      </w:r>
      <w:proofErr w:type="spellEnd"/>
      <w:r w:rsidR="00374242" w:rsidRPr="009B00B8">
        <w:rPr>
          <w:rFonts w:ascii="Times New Roman" w:hAnsi="Times New Roman" w:cs="Times New Roman"/>
          <w:sz w:val="28"/>
          <w:szCs w:val="28"/>
        </w:rPr>
        <w:t xml:space="preserve"> trees</w:t>
      </w:r>
      <w:bookmarkStart w:id="0" w:name="_updchbzb04bw" w:colFirst="0" w:colLast="0"/>
      <w:bookmarkEnd w:id="0"/>
      <w:r>
        <w:rPr>
          <w:rFonts w:ascii="Times New Roman" w:hAnsi="Times New Roman" w:cs="Times New Roman"/>
          <w:sz w:val="28"/>
          <w:szCs w:val="28"/>
        </w:rPr>
        <w:t xml:space="preserve"> exposed to e</w:t>
      </w:r>
      <w:r w:rsidRPr="009B00B8">
        <w:rPr>
          <w:rFonts w:ascii="Times New Roman" w:hAnsi="Times New Roman" w:cs="Times New Roman"/>
          <w:sz w:val="28"/>
          <w:szCs w:val="28"/>
        </w:rPr>
        <w:t>xperi</w:t>
      </w:r>
      <w:r>
        <w:rPr>
          <w:rFonts w:ascii="Times New Roman" w:hAnsi="Times New Roman" w:cs="Times New Roman"/>
          <w:sz w:val="28"/>
          <w:szCs w:val="28"/>
        </w:rPr>
        <w:t>mental warming and drought</w:t>
      </w:r>
    </w:p>
    <w:p w14:paraId="51220611" w14:textId="55249295" w:rsidR="00563E99" w:rsidRPr="00B06987" w:rsidRDefault="00374242">
      <w:pPr>
        <w:spacing w:line="360" w:lineRule="auto"/>
        <w:rPr>
          <w:rFonts w:ascii="Times New Roman" w:hAnsi="Times New Roman" w:cs="Times New Roman"/>
          <w:sz w:val="24"/>
          <w:szCs w:val="24"/>
          <w:vertAlign w:val="superscript"/>
        </w:rPr>
      </w:pPr>
      <w:r w:rsidRPr="009B00B8">
        <w:rPr>
          <w:rFonts w:ascii="Times New Roman" w:hAnsi="Times New Roman" w:cs="Times New Roman"/>
          <w:sz w:val="24"/>
          <w:szCs w:val="24"/>
        </w:rPr>
        <w:t>John E. Drake</w:t>
      </w:r>
      <w:r w:rsidRPr="009B00B8">
        <w:rPr>
          <w:rFonts w:ascii="Times New Roman" w:hAnsi="Times New Roman" w:cs="Times New Roman"/>
          <w:sz w:val="24"/>
          <w:szCs w:val="24"/>
          <w:vertAlign w:val="superscript"/>
        </w:rPr>
        <w:t>1</w:t>
      </w:r>
      <w:r w:rsidR="009B00B8" w:rsidRPr="009B00B8">
        <w:rPr>
          <w:rFonts w:ascii="Times New Roman" w:hAnsi="Times New Roman" w:cs="Times New Roman"/>
          <w:sz w:val="24"/>
          <w:szCs w:val="24"/>
          <w:vertAlign w:val="superscript"/>
        </w:rPr>
        <w:t>,2</w:t>
      </w:r>
      <w:r w:rsidRPr="009B00B8">
        <w:rPr>
          <w:rFonts w:ascii="Times New Roman" w:hAnsi="Times New Roman" w:cs="Times New Roman"/>
          <w:sz w:val="24"/>
          <w:szCs w:val="24"/>
          <w:vertAlign w:val="superscript"/>
        </w:rPr>
        <w:t>*</w:t>
      </w:r>
      <w:r w:rsidRPr="009B00B8">
        <w:rPr>
          <w:rFonts w:ascii="Times New Roman" w:hAnsi="Times New Roman" w:cs="Times New Roman"/>
          <w:sz w:val="24"/>
          <w:szCs w:val="24"/>
        </w:rPr>
        <w:t>,</w:t>
      </w:r>
      <w:r w:rsidRPr="009B00B8">
        <w:rPr>
          <w:rFonts w:ascii="Times New Roman" w:hAnsi="Times New Roman" w:cs="Times New Roman"/>
          <w:sz w:val="24"/>
          <w:szCs w:val="24"/>
          <w:vertAlign w:val="subscript"/>
        </w:rPr>
        <w:t xml:space="preserve"> </w:t>
      </w:r>
      <w:r w:rsidRPr="009B00B8">
        <w:rPr>
          <w:rFonts w:ascii="Times New Roman" w:hAnsi="Times New Roman" w:cs="Times New Roman"/>
          <w:sz w:val="24"/>
          <w:szCs w:val="24"/>
        </w:rPr>
        <w:t>Mark G. Tjoelker</w:t>
      </w:r>
      <w:r w:rsidR="009B00B8" w:rsidRPr="009B00B8">
        <w:rPr>
          <w:rFonts w:ascii="Times New Roman" w:hAnsi="Times New Roman" w:cs="Times New Roman"/>
          <w:sz w:val="24"/>
          <w:szCs w:val="24"/>
          <w:vertAlign w:val="superscript"/>
        </w:rPr>
        <w:t>1</w:t>
      </w:r>
      <w:r w:rsidRPr="009B00B8">
        <w:rPr>
          <w:rFonts w:ascii="Times New Roman" w:hAnsi="Times New Roman" w:cs="Times New Roman"/>
          <w:sz w:val="24"/>
          <w:szCs w:val="24"/>
        </w:rPr>
        <w:t>, Michael J. Aspinwall</w:t>
      </w:r>
      <w:r w:rsidR="009B00B8" w:rsidRPr="009B00B8">
        <w:rPr>
          <w:rFonts w:ascii="Times New Roman" w:hAnsi="Times New Roman" w:cs="Times New Roman"/>
          <w:sz w:val="24"/>
          <w:szCs w:val="24"/>
          <w:vertAlign w:val="superscript"/>
        </w:rPr>
        <w:t>1,3</w:t>
      </w:r>
      <w:r w:rsidRPr="009B00B8">
        <w:rPr>
          <w:rFonts w:ascii="Times New Roman" w:hAnsi="Times New Roman" w:cs="Times New Roman"/>
          <w:sz w:val="24"/>
          <w:szCs w:val="24"/>
        </w:rPr>
        <w:t xml:space="preserve">, </w:t>
      </w:r>
      <w:r w:rsidR="001477B8" w:rsidRPr="009B00B8">
        <w:rPr>
          <w:rFonts w:ascii="Times New Roman" w:hAnsi="Times New Roman" w:cs="Times New Roman"/>
          <w:sz w:val="24"/>
          <w:szCs w:val="24"/>
        </w:rPr>
        <w:t>Peter B. Reich</w:t>
      </w:r>
      <w:r w:rsidR="001477B8" w:rsidRPr="009B00B8">
        <w:rPr>
          <w:rFonts w:ascii="Times New Roman" w:hAnsi="Times New Roman" w:cs="Times New Roman"/>
          <w:sz w:val="24"/>
          <w:szCs w:val="24"/>
          <w:vertAlign w:val="superscript"/>
        </w:rPr>
        <w:t>1,</w:t>
      </w:r>
      <w:r w:rsidR="001477B8">
        <w:rPr>
          <w:rFonts w:ascii="Times New Roman" w:hAnsi="Times New Roman" w:cs="Times New Roman"/>
          <w:sz w:val="24"/>
          <w:szCs w:val="24"/>
          <w:vertAlign w:val="superscript"/>
        </w:rPr>
        <w:t>4</w:t>
      </w:r>
      <w:r w:rsidR="001477B8" w:rsidRPr="009B00B8">
        <w:rPr>
          <w:rFonts w:ascii="Times New Roman" w:hAnsi="Times New Roman" w:cs="Times New Roman"/>
          <w:sz w:val="24"/>
          <w:szCs w:val="24"/>
        </w:rPr>
        <w:t xml:space="preserve">, </w:t>
      </w:r>
      <w:r w:rsidRPr="009B00B8">
        <w:rPr>
          <w:rFonts w:ascii="Times New Roman" w:hAnsi="Times New Roman" w:cs="Times New Roman"/>
          <w:sz w:val="24"/>
          <w:szCs w:val="24"/>
        </w:rPr>
        <w:t>Sebastian Pfautsch</w:t>
      </w:r>
      <w:r w:rsidR="009B00B8" w:rsidRPr="009B00B8">
        <w:rPr>
          <w:rFonts w:ascii="Times New Roman" w:hAnsi="Times New Roman" w:cs="Times New Roman"/>
          <w:sz w:val="24"/>
          <w:szCs w:val="24"/>
          <w:vertAlign w:val="superscript"/>
        </w:rPr>
        <w:t>1,</w:t>
      </w:r>
      <w:r w:rsidR="001477B8">
        <w:rPr>
          <w:rFonts w:ascii="Times New Roman" w:hAnsi="Times New Roman" w:cs="Times New Roman"/>
          <w:sz w:val="24"/>
          <w:szCs w:val="24"/>
          <w:vertAlign w:val="superscript"/>
        </w:rPr>
        <w:t>5</w:t>
      </w:r>
      <w:r w:rsidRPr="009B00B8">
        <w:rPr>
          <w:rFonts w:ascii="Times New Roman" w:hAnsi="Times New Roman" w:cs="Times New Roman"/>
          <w:sz w:val="24"/>
          <w:szCs w:val="24"/>
        </w:rPr>
        <w:t>, Craig V. M. Barton</w:t>
      </w:r>
      <w:r w:rsidR="009B00B8" w:rsidRPr="009B00B8">
        <w:rPr>
          <w:rFonts w:ascii="Times New Roman" w:hAnsi="Times New Roman" w:cs="Times New Roman"/>
          <w:sz w:val="24"/>
          <w:szCs w:val="24"/>
          <w:vertAlign w:val="superscript"/>
        </w:rPr>
        <w:t>1</w:t>
      </w:r>
    </w:p>
    <w:p w14:paraId="214FAAF2" w14:textId="77777777" w:rsidR="00563E99" w:rsidRPr="009B00B8" w:rsidRDefault="00374242" w:rsidP="00B06987">
      <w:pPr>
        <w:tabs>
          <w:tab w:val="left" w:pos="360"/>
        </w:tabs>
        <w:spacing w:before="240" w:line="240" w:lineRule="auto"/>
        <w:ind w:left="274" w:hanging="274"/>
        <w:rPr>
          <w:rFonts w:ascii="Times New Roman" w:hAnsi="Times New Roman" w:cs="Times New Roman"/>
          <w:sz w:val="24"/>
          <w:szCs w:val="24"/>
        </w:rPr>
      </w:pPr>
      <w:r w:rsidRPr="009B00B8">
        <w:rPr>
          <w:rFonts w:ascii="Times New Roman" w:hAnsi="Times New Roman" w:cs="Times New Roman"/>
          <w:sz w:val="24"/>
          <w:szCs w:val="24"/>
          <w:vertAlign w:val="superscript"/>
        </w:rPr>
        <w:t>1</w:t>
      </w:r>
      <w:r w:rsidRPr="009B00B8">
        <w:rPr>
          <w:rFonts w:ascii="Times New Roman" w:hAnsi="Times New Roman" w:cs="Times New Roman"/>
          <w:sz w:val="24"/>
          <w:szCs w:val="24"/>
        </w:rPr>
        <w:t xml:space="preserve">Hawkesbury Institute for the Environment, Western Sydney University, Locked Bag 1797, </w:t>
      </w:r>
      <w:proofErr w:type="spellStart"/>
      <w:r w:rsidRPr="009B00B8">
        <w:rPr>
          <w:rFonts w:ascii="Times New Roman" w:hAnsi="Times New Roman" w:cs="Times New Roman"/>
          <w:sz w:val="24"/>
          <w:szCs w:val="24"/>
        </w:rPr>
        <w:t>Penrith</w:t>
      </w:r>
      <w:proofErr w:type="spellEnd"/>
      <w:r w:rsidRPr="009B00B8">
        <w:rPr>
          <w:rFonts w:ascii="Times New Roman" w:hAnsi="Times New Roman" w:cs="Times New Roman"/>
          <w:sz w:val="24"/>
          <w:szCs w:val="24"/>
        </w:rPr>
        <w:t xml:space="preserve"> NSW 2751, Australia</w:t>
      </w:r>
    </w:p>
    <w:p w14:paraId="345CB3E9" w14:textId="77777777" w:rsidR="009B00B8" w:rsidRPr="009B00B8" w:rsidRDefault="009B00B8" w:rsidP="009B00B8">
      <w:pPr>
        <w:tabs>
          <w:tab w:val="left" w:pos="360"/>
        </w:tabs>
        <w:spacing w:line="240" w:lineRule="auto"/>
        <w:ind w:left="270" w:hanging="270"/>
        <w:rPr>
          <w:rFonts w:ascii="Times New Roman" w:hAnsi="Times New Roman" w:cs="Times New Roman"/>
          <w:sz w:val="24"/>
          <w:szCs w:val="24"/>
        </w:rPr>
      </w:pPr>
      <w:r w:rsidRPr="009B00B8">
        <w:rPr>
          <w:rFonts w:ascii="Times New Roman" w:hAnsi="Times New Roman" w:cs="Times New Roman"/>
          <w:sz w:val="24"/>
          <w:szCs w:val="24"/>
          <w:vertAlign w:val="superscript"/>
        </w:rPr>
        <w:t>2</w:t>
      </w:r>
      <w:r w:rsidRPr="009B00B8">
        <w:rPr>
          <w:rFonts w:ascii="Times New Roman" w:hAnsi="Times New Roman" w:cs="Times New Roman"/>
          <w:sz w:val="24"/>
          <w:szCs w:val="24"/>
        </w:rPr>
        <w:t>Forest and Natural Resources Management, SUNY-ESF, 1 Forestry Drive, Syracuse, NY, 13210 USA.</w:t>
      </w:r>
    </w:p>
    <w:p w14:paraId="647326C1" w14:textId="0DFA21ED" w:rsidR="009B00B8" w:rsidRDefault="009B00B8" w:rsidP="009B00B8">
      <w:pPr>
        <w:tabs>
          <w:tab w:val="left" w:pos="360"/>
        </w:tabs>
        <w:spacing w:line="240" w:lineRule="auto"/>
        <w:ind w:left="270" w:hanging="270"/>
        <w:rPr>
          <w:rFonts w:ascii="Times New Roman" w:hAnsi="Times New Roman" w:cs="Times New Roman"/>
          <w:sz w:val="24"/>
          <w:szCs w:val="24"/>
        </w:rPr>
      </w:pPr>
      <w:r>
        <w:rPr>
          <w:rFonts w:ascii="Times New Roman" w:hAnsi="Times New Roman" w:cs="Times New Roman"/>
          <w:sz w:val="24"/>
          <w:szCs w:val="24"/>
          <w:vertAlign w:val="superscript"/>
        </w:rPr>
        <w:t>3</w:t>
      </w:r>
      <w:r w:rsidRPr="009B00B8">
        <w:rPr>
          <w:rFonts w:ascii="Times New Roman" w:hAnsi="Times New Roman" w:cs="Times New Roman"/>
          <w:sz w:val="24"/>
          <w:szCs w:val="24"/>
        </w:rPr>
        <w:t>Department of Biology, University of North Florida, 1 UNF Drive, Jacksonville, FL, 32224 USA.</w:t>
      </w:r>
    </w:p>
    <w:p w14:paraId="4FF4377F" w14:textId="52278129" w:rsidR="009B00B8" w:rsidRPr="009B00B8" w:rsidRDefault="009B00B8" w:rsidP="001477B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ind w:left="270" w:hanging="270"/>
        <w:rPr>
          <w:rFonts w:ascii="Times New Roman" w:eastAsia="TimesNewRoman" w:hAnsi="Times New Roman" w:cs="Times New Roman"/>
          <w:sz w:val="24"/>
          <w:szCs w:val="24"/>
          <w:lang w:val="en-US"/>
        </w:rPr>
      </w:pPr>
      <w:r>
        <w:rPr>
          <w:rFonts w:ascii="Times New Roman" w:hAnsi="Times New Roman" w:cs="Times New Roman"/>
          <w:sz w:val="24"/>
          <w:szCs w:val="24"/>
          <w:vertAlign w:val="superscript"/>
        </w:rPr>
        <w:t>4</w:t>
      </w:r>
      <w:r w:rsidR="001477B8">
        <w:rPr>
          <w:rFonts w:ascii="Times New Roman" w:hAnsi="Times New Roman" w:cs="Times New Roman"/>
          <w:sz w:val="24"/>
          <w:szCs w:val="24"/>
        </w:rPr>
        <w:t>D</w:t>
      </w:r>
      <w:r w:rsidR="001477B8" w:rsidRPr="00662255">
        <w:rPr>
          <w:rFonts w:ascii="Times New Roman" w:hAnsi="Times New Roman" w:cs="Times New Roman"/>
          <w:sz w:val="24"/>
          <w:szCs w:val="24"/>
        </w:rPr>
        <w:t>epartment of Fore</w:t>
      </w:r>
      <w:r w:rsidR="001477B8" w:rsidRPr="00A068B7">
        <w:rPr>
          <w:rFonts w:ascii="Times New Roman" w:hAnsi="Times New Roman" w:cs="Times New Roman"/>
          <w:sz w:val="24"/>
          <w:szCs w:val="24"/>
        </w:rPr>
        <w:t>st Resources, University of Minnesota, 1530 Cleveland Ave N., St Paul, MN, 55108 USA.</w:t>
      </w:r>
    </w:p>
    <w:p w14:paraId="7EB2941B" w14:textId="0AF67816" w:rsidR="001477B8" w:rsidRPr="009B00B8" w:rsidRDefault="009B00B8" w:rsidP="001477B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ind w:left="270" w:hanging="270"/>
        <w:rPr>
          <w:rFonts w:ascii="Times New Roman" w:eastAsia="TimesNewRoman" w:hAnsi="Times New Roman" w:cs="Times New Roman"/>
          <w:sz w:val="24"/>
          <w:szCs w:val="24"/>
          <w:lang w:val="en-US"/>
        </w:rPr>
      </w:pPr>
      <w:r>
        <w:rPr>
          <w:rFonts w:ascii="Times New Roman" w:hAnsi="Times New Roman" w:cs="Times New Roman"/>
          <w:sz w:val="24"/>
          <w:szCs w:val="24"/>
          <w:vertAlign w:val="superscript"/>
        </w:rPr>
        <w:t>5</w:t>
      </w:r>
      <w:r w:rsidR="001477B8" w:rsidRPr="009B00B8">
        <w:rPr>
          <w:rFonts w:ascii="Times New Roman" w:eastAsia="TimesNewRoman" w:hAnsi="Times New Roman" w:cs="Times New Roman"/>
          <w:sz w:val="24"/>
          <w:szCs w:val="24"/>
          <w:lang w:val="en-US"/>
        </w:rPr>
        <w:t>Office of the Deputy-Vice Chancellor (Research &amp; Development), Western Sydney University,</w:t>
      </w:r>
      <w:r w:rsidR="001477B8">
        <w:rPr>
          <w:rFonts w:ascii="Times New Roman" w:eastAsia="TimesNewRoman" w:hAnsi="Times New Roman" w:cs="Times New Roman"/>
          <w:sz w:val="24"/>
          <w:szCs w:val="24"/>
          <w:lang w:val="en-US"/>
        </w:rPr>
        <w:t xml:space="preserve"> </w:t>
      </w:r>
      <w:r w:rsidR="001477B8" w:rsidRPr="009B00B8">
        <w:rPr>
          <w:rFonts w:ascii="Times New Roman" w:eastAsia="TimesNewRoman" w:hAnsi="Times New Roman" w:cs="Times New Roman"/>
          <w:sz w:val="24"/>
          <w:szCs w:val="24"/>
          <w:lang w:val="en-US"/>
        </w:rPr>
        <w:t xml:space="preserve">8 Locked Bag 1797, </w:t>
      </w:r>
      <w:proofErr w:type="spellStart"/>
      <w:r w:rsidR="001477B8" w:rsidRPr="009B00B8">
        <w:rPr>
          <w:rFonts w:ascii="Times New Roman" w:eastAsia="TimesNewRoman" w:hAnsi="Times New Roman" w:cs="Times New Roman"/>
          <w:sz w:val="24"/>
          <w:szCs w:val="24"/>
          <w:lang w:val="en-US"/>
        </w:rPr>
        <w:t>Penrith</w:t>
      </w:r>
      <w:proofErr w:type="spellEnd"/>
      <w:r w:rsidR="001477B8" w:rsidRPr="009B00B8">
        <w:rPr>
          <w:rFonts w:ascii="Times New Roman" w:eastAsia="TimesNewRoman" w:hAnsi="Times New Roman" w:cs="Times New Roman"/>
          <w:sz w:val="24"/>
          <w:szCs w:val="24"/>
          <w:lang w:val="en-US"/>
        </w:rPr>
        <w:t>, NSW 2751, Australia</w:t>
      </w:r>
      <w:r w:rsidR="001477B8">
        <w:rPr>
          <w:rFonts w:ascii="Times New Roman" w:eastAsia="TimesNewRoman" w:hAnsi="Times New Roman" w:cs="Times New Roman"/>
          <w:sz w:val="24"/>
          <w:szCs w:val="24"/>
          <w:lang w:val="en-US"/>
        </w:rPr>
        <w:t>.</w:t>
      </w:r>
    </w:p>
    <w:p w14:paraId="085DC78E" w14:textId="7644D50E" w:rsidR="00563E99" w:rsidRPr="009B00B8" w:rsidRDefault="00563E99" w:rsidP="00B06987">
      <w:pPr>
        <w:tabs>
          <w:tab w:val="left" w:pos="360"/>
        </w:tabs>
        <w:spacing w:line="240" w:lineRule="auto"/>
        <w:ind w:left="270" w:hanging="270"/>
        <w:rPr>
          <w:rFonts w:ascii="Times New Roman" w:hAnsi="Times New Roman" w:cs="Times New Roman"/>
          <w:sz w:val="24"/>
          <w:szCs w:val="24"/>
        </w:rPr>
      </w:pPr>
    </w:p>
    <w:p w14:paraId="48E21DB9" w14:textId="190DB7BF" w:rsidR="00563E99" w:rsidRPr="009B00B8" w:rsidRDefault="00374242" w:rsidP="00B06987">
      <w:pPr>
        <w:spacing w:before="240" w:line="360" w:lineRule="auto"/>
        <w:rPr>
          <w:rFonts w:ascii="Times New Roman" w:hAnsi="Times New Roman" w:cs="Times New Roman"/>
          <w:sz w:val="24"/>
          <w:szCs w:val="24"/>
        </w:rPr>
      </w:pPr>
      <w:r w:rsidRPr="009B00B8">
        <w:rPr>
          <w:rFonts w:ascii="Times New Roman" w:hAnsi="Times New Roman" w:cs="Times New Roman"/>
          <w:b/>
          <w:sz w:val="24"/>
          <w:szCs w:val="24"/>
          <w:vertAlign w:val="superscript"/>
        </w:rPr>
        <w:t>*</w:t>
      </w:r>
      <w:r w:rsidRPr="009B00B8">
        <w:rPr>
          <w:rFonts w:ascii="Times New Roman" w:hAnsi="Times New Roman" w:cs="Times New Roman"/>
          <w:sz w:val="24"/>
          <w:szCs w:val="24"/>
        </w:rPr>
        <w:t>Corresponding author. Email: jedrake@</w:t>
      </w:r>
      <w:r w:rsidR="009B00B8" w:rsidRPr="009B00B8">
        <w:rPr>
          <w:rFonts w:ascii="Times New Roman" w:hAnsi="Times New Roman" w:cs="Times New Roman"/>
          <w:sz w:val="24"/>
          <w:szCs w:val="24"/>
        </w:rPr>
        <w:t>esf.edu</w:t>
      </w:r>
      <w:r w:rsidRPr="009B00B8">
        <w:rPr>
          <w:rFonts w:ascii="Times New Roman" w:hAnsi="Times New Roman" w:cs="Times New Roman"/>
          <w:sz w:val="24"/>
          <w:szCs w:val="24"/>
        </w:rPr>
        <w:t xml:space="preserve">, telephone: </w:t>
      </w:r>
      <w:r w:rsidR="009B00B8" w:rsidRPr="009B00B8">
        <w:rPr>
          <w:rFonts w:ascii="Times New Roman" w:hAnsi="Times New Roman" w:cs="Times New Roman"/>
          <w:sz w:val="24"/>
          <w:szCs w:val="24"/>
        </w:rPr>
        <w:t>415-470-6574</w:t>
      </w:r>
    </w:p>
    <w:p w14:paraId="259B30E1" w14:textId="77777777" w:rsidR="00563E99" w:rsidRPr="009B00B8" w:rsidRDefault="00374242" w:rsidP="00B06987">
      <w:pPr>
        <w:spacing w:before="240" w:line="360" w:lineRule="auto"/>
        <w:rPr>
          <w:rFonts w:ascii="Times New Roman" w:hAnsi="Times New Roman" w:cs="Times New Roman"/>
          <w:sz w:val="24"/>
          <w:szCs w:val="24"/>
        </w:rPr>
      </w:pPr>
      <w:r w:rsidRPr="009B00B8">
        <w:rPr>
          <w:rFonts w:ascii="Times New Roman" w:hAnsi="Times New Roman" w:cs="Times New Roman"/>
          <w:sz w:val="24"/>
          <w:szCs w:val="24"/>
          <w:u w:val="single"/>
        </w:rPr>
        <w:t>Word counts</w:t>
      </w:r>
      <w:r w:rsidRPr="009B00B8">
        <w:rPr>
          <w:rFonts w:ascii="Times New Roman" w:hAnsi="Times New Roman" w:cs="Times New Roman"/>
          <w:sz w:val="24"/>
          <w:szCs w:val="24"/>
        </w:rPr>
        <w:t>:</w:t>
      </w:r>
    </w:p>
    <w:p w14:paraId="43357677" w14:textId="7F051475"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Main text:</w:t>
      </w:r>
      <w:r>
        <w:rPr>
          <w:rFonts w:ascii="Times New Roman" w:hAnsi="Times New Roman" w:cs="Times New Roman"/>
          <w:sz w:val="24"/>
          <w:szCs w:val="24"/>
        </w:rPr>
        <w:tab/>
        <w:t>6</w:t>
      </w:r>
      <w:r w:rsidR="00CB247B">
        <w:rPr>
          <w:rFonts w:ascii="Times New Roman" w:hAnsi="Times New Roman" w:cs="Times New Roman"/>
          <w:sz w:val="24"/>
          <w:szCs w:val="24"/>
        </w:rPr>
        <w:t>424</w:t>
      </w:r>
    </w:p>
    <w:p w14:paraId="196A086D" w14:textId="033465FD"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Summary:</w:t>
      </w:r>
      <w:r>
        <w:rPr>
          <w:rFonts w:ascii="Times New Roman" w:hAnsi="Times New Roman" w:cs="Times New Roman"/>
          <w:sz w:val="24"/>
          <w:szCs w:val="24"/>
        </w:rPr>
        <w:tab/>
      </w:r>
      <w:r w:rsidR="007E244A">
        <w:rPr>
          <w:rFonts w:ascii="Times New Roman" w:hAnsi="Times New Roman" w:cs="Times New Roman"/>
          <w:sz w:val="24"/>
          <w:szCs w:val="24"/>
        </w:rPr>
        <w:t>200</w:t>
      </w:r>
    </w:p>
    <w:p w14:paraId="3BDCCDA3" w14:textId="3EEEDA93"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Introduction:</w:t>
      </w:r>
      <w:r>
        <w:rPr>
          <w:rFonts w:ascii="Times New Roman" w:hAnsi="Times New Roman" w:cs="Times New Roman"/>
          <w:sz w:val="24"/>
          <w:szCs w:val="24"/>
        </w:rPr>
        <w:tab/>
        <w:t>1</w:t>
      </w:r>
      <w:r w:rsidR="00C557CE">
        <w:rPr>
          <w:rFonts w:ascii="Times New Roman" w:hAnsi="Times New Roman" w:cs="Times New Roman"/>
          <w:sz w:val="24"/>
          <w:szCs w:val="24"/>
        </w:rPr>
        <w:t>265</w:t>
      </w:r>
    </w:p>
    <w:p w14:paraId="12E35DFD" w14:textId="2B3B1BE8"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Materials and Methods:</w:t>
      </w:r>
      <w:r>
        <w:rPr>
          <w:rFonts w:ascii="Times New Roman" w:hAnsi="Times New Roman" w:cs="Times New Roman"/>
          <w:sz w:val="24"/>
          <w:szCs w:val="24"/>
        </w:rPr>
        <w:tab/>
      </w:r>
      <w:r w:rsidR="00F661B4">
        <w:rPr>
          <w:rFonts w:ascii="Times New Roman" w:hAnsi="Times New Roman" w:cs="Times New Roman"/>
          <w:sz w:val="24"/>
          <w:szCs w:val="24"/>
        </w:rPr>
        <w:t>2252</w:t>
      </w:r>
    </w:p>
    <w:p w14:paraId="1F828C49" w14:textId="314D2BA1"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Results:</w:t>
      </w:r>
      <w:r>
        <w:rPr>
          <w:rFonts w:ascii="Times New Roman" w:hAnsi="Times New Roman" w:cs="Times New Roman"/>
          <w:sz w:val="24"/>
          <w:szCs w:val="24"/>
        </w:rPr>
        <w:tab/>
        <w:t>1</w:t>
      </w:r>
      <w:r w:rsidR="00CB247B">
        <w:rPr>
          <w:rFonts w:ascii="Times New Roman" w:hAnsi="Times New Roman" w:cs="Times New Roman"/>
          <w:sz w:val="24"/>
          <w:szCs w:val="24"/>
        </w:rPr>
        <w:t>348</w:t>
      </w:r>
    </w:p>
    <w:p w14:paraId="6046FD2E" w14:textId="65D6DADD"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Discussion:</w:t>
      </w:r>
      <w:r>
        <w:rPr>
          <w:rFonts w:ascii="Times New Roman" w:hAnsi="Times New Roman" w:cs="Times New Roman"/>
          <w:sz w:val="24"/>
          <w:szCs w:val="24"/>
        </w:rPr>
        <w:tab/>
        <w:t>15</w:t>
      </w:r>
      <w:r w:rsidR="004A7BDD">
        <w:rPr>
          <w:rFonts w:ascii="Times New Roman" w:hAnsi="Times New Roman" w:cs="Times New Roman"/>
          <w:sz w:val="24"/>
          <w:szCs w:val="24"/>
        </w:rPr>
        <w:t>59</w:t>
      </w:r>
    </w:p>
    <w:p w14:paraId="02E14035" w14:textId="3461781A" w:rsidR="00563E99" w:rsidRPr="009B00B8" w:rsidRDefault="00457427" w:rsidP="008F5C2F">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Acknowledgements:</w:t>
      </w:r>
      <w:r>
        <w:rPr>
          <w:rFonts w:ascii="Times New Roman" w:hAnsi="Times New Roman" w:cs="Times New Roman"/>
          <w:sz w:val="24"/>
          <w:szCs w:val="24"/>
        </w:rPr>
        <w:tab/>
      </w:r>
      <w:r w:rsidR="004A7BDD">
        <w:rPr>
          <w:rFonts w:ascii="Times New Roman" w:hAnsi="Times New Roman" w:cs="Times New Roman"/>
          <w:sz w:val="24"/>
          <w:szCs w:val="24"/>
        </w:rPr>
        <w:t>120</w:t>
      </w:r>
      <w:r w:rsidR="00374242" w:rsidRPr="009B00B8">
        <w:rPr>
          <w:rFonts w:ascii="Times New Roman" w:hAnsi="Times New Roman" w:cs="Times New Roman"/>
          <w:sz w:val="24"/>
          <w:szCs w:val="24"/>
        </w:rPr>
        <w:tab/>
      </w:r>
    </w:p>
    <w:p w14:paraId="3B55EAD5" w14:textId="082A9882" w:rsidR="009B00B8" w:rsidRPr="00B06987" w:rsidRDefault="00CE00C3" w:rsidP="008F5C2F">
      <w:pPr>
        <w:spacing w:before="240" w:line="360" w:lineRule="auto"/>
        <w:rPr>
          <w:rFonts w:ascii="Times New Roman" w:hAnsi="Times New Roman" w:cs="Times New Roman"/>
        </w:rPr>
      </w:pPr>
      <w:r>
        <w:rPr>
          <w:rFonts w:ascii="Times New Roman" w:hAnsi="Times New Roman" w:cs="Times New Roman"/>
          <w:sz w:val="24"/>
          <w:szCs w:val="24"/>
        </w:rPr>
        <w:t>8</w:t>
      </w:r>
      <w:r w:rsidR="00374242" w:rsidRPr="009B00B8">
        <w:rPr>
          <w:rFonts w:ascii="Times New Roman" w:hAnsi="Times New Roman" w:cs="Times New Roman"/>
          <w:sz w:val="24"/>
          <w:szCs w:val="24"/>
        </w:rPr>
        <w:t xml:space="preserve"> figures, </w:t>
      </w:r>
      <w:r>
        <w:rPr>
          <w:rFonts w:ascii="Times New Roman" w:hAnsi="Times New Roman" w:cs="Times New Roman"/>
          <w:sz w:val="24"/>
          <w:szCs w:val="24"/>
        </w:rPr>
        <w:t>1</w:t>
      </w:r>
      <w:r w:rsidR="00374242" w:rsidRPr="009B00B8">
        <w:rPr>
          <w:rFonts w:ascii="Times New Roman" w:hAnsi="Times New Roman" w:cs="Times New Roman"/>
          <w:sz w:val="24"/>
          <w:szCs w:val="24"/>
        </w:rPr>
        <w:t xml:space="preserve"> tables, and supporting information.</w:t>
      </w:r>
      <w:r w:rsidR="009B00B8" w:rsidRPr="009B00B8">
        <w:rPr>
          <w:rFonts w:ascii="Times New Roman" w:hAnsi="Times New Roman" w:cs="Times New Roman"/>
          <w:b/>
          <w:sz w:val="28"/>
          <w:szCs w:val="28"/>
        </w:rPr>
        <w:br w:type="page"/>
      </w:r>
    </w:p>
    <w:p w14:paraId="268FED51" w14:textId="6A44EDA4" w:rsidR="00CF1EF8" w:rsidRPr="009B00B8" w:rsidRDefault="00DE74F4" w:rsidP="00CF1EF8">
      <w:pPr>
        <w:spacing w:line="360" w:lineRule="auto"/>
        <w:rPr>
          <w:rFonts w:ascii="Times New Roman" w:hAnsi="Times New Roman" w:cs="Times New Roman"/>
          <w:b/>
          <w:sz w:val="28"/>
          <w:szCs w:val="28"/>
        </w:rPr>
      </w:pPr>
      <w:r>
        <w:rPr>
          <w:rFonts w:ascii="Times New Roman" w:hAnsi="Times New Roman" w:cs="Times New Roman"/>
          <w:b/>
          <w:sz w:val="28"/>
          <w:szCs w:val="28"/>
        </w:rPr>
        <w:lastRenderedPageBreak/>
        <w:t>Summary</w:t>
      </w:r>
    </w:p>
    <w:p w14:paraId="04F45571" w14:textId="6C3FE727" w:rsidR="00DE74F4" w:rsidRPr="00555290" w:rsidRDefault="004A01B1" w:rsidP="004A01B1">
      <w:pPr>
        <w:pStyle w:val="ListParagraph"/>
        <w:numPr>
          <w:ilvl w:val="0"/>
          <w:numId w:val="3"/>
        </w:numPr>
        <w:rPr>
          <w:rFonts w:ascii="Times New Roman" w:hAnsi="Times New Roman" w:cs="Times New Roman"/>
          <w:b/>
          <w:sz w:val="24"/>
          <w:szCs w:val="24"/>
        </w:rPr>
      </w:pPr>
      <w:r>
        <w:rPr>
          <w:rFonts w:ascii="Times New Roman" w:hAnsi="Times New Roman" w:cs="Times New Roman"/>
          <w:sz w:val="24"/>
          <w:szCs w:val="24"/>
        </w:rPr>
        <w:t>The allocation of C</w:t>
      </w:r>
      <w:r w:rsidR="00F341AE" w:rsidRPr="00555290">
        <w:rPr>
          <w:rFonts w:ascii="Times New Roman" w:hAnsi="Times New Roman" w:cs="Times New Roman"/>
          <w:sz w:val="24"/>
          <w:szCs w:val="24"/>
        </w:rPr>
        <w:t xml:space="preserve"> is</w:t>
      </w:r>
      <w:r w:rsidR="00DE74F4" w:rsidRPr="00555290">
        <w:rPr>
          <w:rFonts w:ascii="Times New Roman" w:hAnsi="Times New Roman" w:cs="Times New Roman"/>
          <w:sz w:val="24"/>
          <w:szCs w:val="24"/>
        </w:rPr>
        <w:t xml:space="preserve"> an important component of tree physiology that </w:t>
      </w:r>
      <w:r w:rsidR="00AC014C">
        <w:rPr>
          <w:rFonts w:ascii="Times New Roman" w:hAnsi="Times New Roman" w:cs="Times New Roman"/>
          <w:sz w:val="24"/>
          <w:szCs w:val="24"/>
        </w:rPr>
        <w:t>strongly influences tree growth and</w:t>
      </w:r>
      <w:r w:rsidR="006C3737">
        <w:rPr>
          <w:rFonts w:ascii="Times New Roman" w:hAnsi="Times New Roman" w:cs="Times New Roman"/>
          <w:sz w:val="24"/>
          <w:szCs w:val="24"/>
        </w:rPr>
        <w:t xml:space="preserve"> ecosystem C storage. A</w:t>
      </w:r>
      <w:r w:rsidR="00AC014C">
        <w:rPr>
          <w:rFonts w:ascii="Times New Roman" w:hAnsi="Times New Roman" w:cs="Times New Roman"/>
          <w:sz w:val="24"/>
          <w:szCs w:val="24"/>
        </w:rPr>
        <w:t>llocation is challenging to measure and the influences of</w:t>
      </w:r>
      <w:r w:rsidR="00DE74F4" w:rsidRPr="00555290">
        <w:rPr>
          <w:rFonts w:ascii="Times New Roman" w:hAnsi="Times New Roman" w:cs="Times New Roman"/>
          <w:sz w:val="24"/>
          <w:szCs w:val="24"/>
        </w:rPr>
        <w:t xml:space="preserve"> environmental changes such as warming and drought</w:t>
      </w:r>
      <w:r w:rsidR="00AC014C">
        <w:rPr>
          <w:rFonts w:ascii="Times New Roman" w:hAnsi="Times New Roman" w:cs="Times New Roman"/>
          <w:sz w:val="24"/>
          <w:szCs w:val="24"/>
        </w:rPr>
        <w:t xml:space="preserve"> are uncertain</w:t>
      </w:r>
      <w:r w:rsidR="00DE74F4" w:rsidRPr="00555290">
        <w:rPr>
          <w:rFonts w:ascii="Times New Roman" w:hAnsi="Times New Roman" w:cs="Times New Roman"/>
          <w:sz w:val="24"/>
          <w:szCs w:val="24"/>
        </w:rPr>
        <w:t>.</w:t>
      </w:r>
      <w:r>
        <w:rPr>
          <w:rFonts w:ascii="Times New Roman" w:hAnsi="Times New Roman" w:cs="Times New Roman"/>
          <w:sz w:val="24"/>
          <w:szCs w:val="24"/>
        </w:rPr>
        <w:t xml:space="preserve"> </w:t>
      </w:r>
    </w:p>
    <w:p w14:paraId="7756A5FB" w14:textId="18F4F67E" w:rsidR="00DE74F4" w:rsidRPr="00555290" w:rsidRDefault="00DE74F4" w:rsidP="00DE74F4">
      <w:pPr>
        <w:pStyle w:val="ListParagraph"/>
        <w:numPr>
          <w:ilvl w:val="0"/>
          <w:numId w:val="3"/>
        </w:numPr>
        <w:rPr>
          <w:rFonts w:ascii="Times New Roman" w:hAnsi="Times New Roman" w:cs="Times New Roman"/>
          <w:b/>
          <w:sz w:val="24"/>
          <w:szCs w:val="24"/>
        </w:rPr>
      </w:pPr>
      <w:r w:rsidRPr="00555290">
        <w:rPr>
          <w:rFonts w:ascii="Times New Roman" w:hAnsi="Times New Roman" w:cs="Times New Roman"/>
          <w:sz w:val="24"/>
          <w:szCs w:val="24"/>
        </w:rPr>
        <w:t xml:space="preserve">We exposed </w:t>
      </w:r>
      <w:r w:rsidRPr="00555290">
        <w:rPr>
          <w:rFonts w:ascii="Times New Roman" w:hAnsi="Times New Roman" w:cs="Times New Roman"/>
          <w:i/>
          <w:sz w:val="24"/>
          <w:szCs w:val="24"/>
        </w:rPr>
        <w:t xml:space="preserve">Eucalyptus </w:t>
      </w:r>
      <w:proofErr w:type="spellStart"/>
      <w:r w:rsidRPr="00555290">
        <w:rPr>
          <w:rFonts w:ascii="Times New Roman" w:hAnsi="Times New Roman" w:cs="Times New Roman"/>
          <w:i/>
          <w:sz w:val="24"/>
          <w:szCs w:val="24"/>
        </w:rPr>
        <w:t>tereticornis</w:t>
      </w:r>
      <w:proofErr w:type="spellEnd"/>
      <w:r w:rsidRPr="00555290">
        <w:rPr>
          <w:rFonts w:ascii="Times New Roman" w:hAnsi="Times New Roman" w:cs="Times New Roman"/>
          <w:sz w:val="24"/>
          <w:szCs w:val="24"/>
        </w:rPr>
        <w:t xml:space="preserve"> trees to a 2x2 factorial combination of +3°C warming and an extreme summer drought in </w:t>
      </w:r>
      <w:r w:rsidR="00AC014C">
        <w:rPr>
          <w:rFonts w:ascii="Times New Roman" w:hAnsi="Times New Roman" w:cs="Times New Roman"/>
          <w:sz w:val="24"/>
          <w:szCs w:val="24"/>
        </w:rPr>
        <w:t xml:space="preserve">the </w:t>
      </w:r>
      <w:r w:rsidRPr="00555290">
        <w:rPr>
          <w:rFonts w:ascii="Times New Roman" w:hAnsi="Times New Roman" w:cs="Times New Roman"/>
          <w:sz w:val="24"/>
          <w:szCs w:val="24"/>
        </w:rPr>
        <w:t>field using whole-tree chambers. We calculated C allocation terms using detailed measurements of growth and continuous whole-crown CO</w:t>
      </w:r>
      <w:r w:rsidRPr="00555290">
        <w:rPr>
          <w:rFonts w:ascii="Times New Roman" w:hAnsi="Times New Roman" w:cs="Times New Roman"/>
          <w:sz w:val="24"/>
          <w:szCs w:val="24"/>
          <w:vertAlign w:val="subscript"/>
        </w:rPr>
        <w:t>2</w:t>
      </w:r>
      <w:r w:rsidRPr="00555290">
        <w:rPr>
          <w:rFonts w:ascii="Times New Roman" w:hAnsi="Times New Roman" w:cs="Times New Roman"/>
          <w:sz w:val="24"/>
          <w:szCs w:val="24"/>
        </w:rPr>
        <w:t xml:space="preserve"> and H</w:t>
      </w:r>
      <w:r w:rsidRPr="00555290">
        <w:rPr>
          <w:rFonts w:ascii="Times New Roman" w:hAnsi="Times New Roman" w:cs="Times New Roman"/>
          <w:sz w:val="24"/>
          <w:szCs w:val="24"/>
          <w:vertAlign w:val="subscript"/>
        </w:rPr>
        <w:t>2</w:t>
      </w:r>
      <w:r w:rsidRPr="00555290">
        <w:rPr>
          <w:rFonts w:ascii="Times New Roman" w:hAnsi="Times New Roman" w:cs="Times New Roman"/>
          <w:sz w:val="24"/>
          <w:szCs w:val="24"/>
        </w:rPr>
        <w:t>O exchange measurements.</w:t>
      </w:r>
    </w:p>
    <w:p w14:paraId="0B1B48BC" w14:textId="1E0F919F" w:rsidR="00AC014C" w:rsidRDefault="00DE74F4" w:rsidP="00DE74F4">
      <w:pPr>
        <w:pStyle w:val="ListParagraph"/>
        <w:numPr>
          <w:ilvl w:val="0"/>
          <w:numId w:val="3"/>
        </w:numPr>
        <w:rPr>
          <w:rFonts w:ascii="Times New Roman" w:hAnsi="Times New Roman" w:cs="Times New Roman"/>
          <w:b/>
          <w:sz w:val="24"/>
          <w:szCs w:val="24"/>
        </w:rPr>
      </w:pPr>
      <w:r w:rsidRPr="00555290">
        <w:rPr>
          <w:rFonts w:ascii="Times New Roman" w:hAnsi="Times New Roman" w:cs="Times New Roman"/>
          <w:sz w:val="24"/>
          <w:szCs w:val="24"/>
        </w:rPr>
        <w:t>Warming accelerated growth and leaf area development, and increased the partitioning of Gross Primary Production (GPP) to aboveground respiration and growth, while decreas</w:t>
      </w:r>
      <w:r w:rsidR="006C3737">
        <w:rPr>
          <w:rFonts w:ascii="Times New Roman" w:hAnsi="Times New Roman" w:cs="Times New Roman"/>
          <w:sz w:val="24"/>
          <w:szCs w:val="24"/>
        </w:rPr>
        <w:t>ing</w:t>
      </w:r>
      <w:r w:rsidRPr="00555290">
        <w:rPr>
          <w:rFonts w:ascii="Times New Roman" w:hAnsi="Times New Roman" w:cs="Times New Roman"/>
          <w:sz w:val="24"/>
          <w:szCs w:val="24"/>
        </w:rPr>
        <w:t xml:space="preserve"> partitioning belowground. </w:t>
      </w:r>
      <w:r w:rsidR="00AC014C">
        <w:rPr>
          <w:rFonts w:ascii="Times New Roman" w:hAnsi="Times New Roman" w:cs="Times New Roman"/>
          <w:sz w:val="24"/>
          <w:szCs w:val="24"/>
        </w:rPr>
        <w:t>The summer drought reduced C gain and growth, but did not impact GPP</w:t>
      </w:r>
      <w:r w:rsidR="006C3737">
        <w:rPr>
          <w:rFonts w:ascii="Times New Roman" w:hAnsi="Times New Roman" w:cs="Times New Roman"/>
          <w:sz w:val="24"/>
          <w:szCs w:val="24"/>
        </w:rPr>
        <w:t xml:space="preserve"> partitioning</w:t>
      </w:r>
      <w:r w:rsidR="00AC014C">
        <w:rPr>
          <w:rFonts w:ascii="Times New Roman" w:hAnsi="Times New Roman" w:cs="Times New Roman"/>
          <w:sz w:val="24"/>
          <w:szCs w:val="24"/>
        </w:rPr>
        <w:t xml:space="preserve">. </w:t>
      </w:r>
      <w:r w:rsidRPr="00555290">
        <w:rPr>
          <w:rFonts w:ascii="Times New Roman" w:hAnsi="Times New Roman" w:cs="Times New Roman"/>
          <w:sz w:val="24"/>
          <w:szCs w:val="24"/>
        </w:rPr>
        <w:t>T</w:t>
      </w:r>
      <w:r w:rsidR="00AC014C">
        <w:rPr>
          <w:rFonts w:ascii="Times New Roman" w:hAnsi="Times New Roman" w:cs="Times New Roman"/>
          <w:sz w:val="24"/>
          <w:szCs w:val="24"/>
        </w:rPr>
        <w:t>rees utilized deep soil water and</w:t>
      </w:r>
      <w:r w:rsidRPr="00555290">
        <w:rPr>
          <w:rFonts w:ascii="Times New Roman" w:hAnsi="Times New Roman" w:cs="Times New Roman"/>
          <w:sz w:val="24"/>
          <w:szCs w:val="24"/>
        </w:rPr>
        <w:t xml:space="preserve"> avoid</w:t>
      </w:r>
      <w:r w:rsidR="00AC014C">
        <w:rPr>
          <w:rFonts w:ascii="Times New Roman" w:hAnsi="Times New Roman" w:cs="Times New Roman"/>
          <w:sz w:val="24"/>
          <w:szCs w:val="24"/>
        </w:rPr>
        <w:t xml:space="preserve">ed strongly negative water potentials </w:t>
      </w:r>
      <w:r w:rsidRPr="00555290">
        <w:rPr>
          <w:rFonts w:ascii="Times New Roman" w:hAnsi="Times New Roman" w:cs="Times New Roman"/>
          <w:sz w:val="24"/>
          <w:szCs w:val="24"/>
        </w:rPr>
        <w:t>during the drought</w:t>
      </w:r>
      <w:r w:rsidR="00AC014C">
        <w:rPr>
          <w:rFonts w:ascii="Times New Roman" w:hAnsi="Times New Roman" w:cs="Times New Roman"/>
          <w:sz w:val="24"/>
          <w:szCs w:val="24"/>
        </w:rPr>
        <w:t>.</w:t>
      </w:r>
      <w:r w:rsidRPr="00555290">
        <w:rPr>
          <w:rFonts w:ascii="Times New Roman" w:hAnsi="Times New Roman" w:cs="Times New Roman"/>
          <w:b/>
          <w:sz w:val="24"/>
          <w:szCs w:val="24"/>
        </w:rPr>
        <w:t xml:space="preserve"> </w:t>
      </w:r>
    </w:p>
    <w:p w14:paraId="08DA6E6A" w14:textId="4CCAA190" w:rsidR="00DE74F4" w:rsidRPr="00555290" w:rsidRDefault="00555290" w:rsidP="00DE74F4">
      <w:pPr>
        <w:pStyle w:val="ListParagraph"/>
        <w:numPr>
          <w:ilvl w:val="0"/>
          <w:numId w:val="3"/>
        </w:numPr>
        <w:rPr>
          <w:rFonts w:ascii="Times New Roman" w:hAnsi="Times New Roman" w:cs="Times New Roman"/>
          <w:b/>
          <w:sz w:val="24"/>
          <w:szCs w:val="24"/>
        </w:rPr>
      </w:pPr>
      <w:r>
        <w:rPr>
          <w:rFonts w:ascii="Times New Roman" w:hAnsi="Times New Roman" w:cs="Times New Roman"/>
          <w:sz w:val="24"/>
          <w:szCs w:val="24"/>
        </w:rPr>
        <w:t>Warming increased growth respiration, but m</w:t>
      </w:r>
      <w:r w:rsidRPr="00555290">
        <w:rPr>
          <w:rFonts w:ascii="Times New Roman" w:hAnsi="Times New Roman" w:cs="Times New Roman"/>
          <w:sz w:val="24"/>
          <w:szCs w:val="24"/>
        </w:rPr>
        <w:t xml:space="preserve">aintenance respiration acclimated </w:t>
      </w:r>
      <w:proofErr w:type="spellStart"/>
      <w:r w:rsidRPr="00555290">
        <w:rPr>
          <w:rFonts w:ascii="Times New Roman" w:hAnsi="Times New Roman" w:cs="Times New Roman"/>
          <w:sz w:val="24"/>
          <w:szCs w:val="24"/>
        </w:rPr>
        <w:t>homeostatically</w:t>
      </w:r>
      <w:proofErr w:type="spellEnd"/>
      <w:r>
        <w:rPr>
          <w:rFonts w:ascii="Times New Roman" w:hAnsi="Times New Roman" w:cs="Times New Roman"/>
          <w:sz w:val="24"/>
          <w:szCs w:val="24"/>
        </w:rPr>
        <w:t>.</w:t>
      </w:r>
      <w:r w:rsidRPr="00555290">
        <w:rPr>
          <w:rFonts w:ascii="Times New Roman" w:hAnsi="Times New Roman" w:cs="Times New Roman"/>
          <w:sz w:val="24"/>
          <w:szCs w:val="24"/>
        </w:rPr>
        <w:t xml:space="preserve"> </w:t>
      </w:r>
      <w:r w:rsidR="006C3737">
        <w:rPr>
          <w:rFonts w:ascii="Times New Roman" w:hAnsi="Times New Roman" w:cs="Times New Roman"/>
          <w:sz w:val="24"/>
          <w:szCs w:val="24"/>
        </w:rPr>
        <w:t>T</w:t>
      </w:r>
      <w:r w:rsidR="00AC014C">
        <w:rPr>
          <w:rFonts w:ascii="Times New Roman" w:hAnsi="Times New Roman" w:cs="Times New Roman"/>
          <w:sz w:val="24"/>
          <w:szCs w:val="24"/>
        </w:rPr>
        <w:t>he increasing growth rates of trees in the warmed treatment resulted in higher rates of autotrophic respiration, even with complete acclimation of maintenance respiration.</w:t>
      </w:r>
    </w:p>
    <w:p w14:paraId="5283AA53" w14:textId="0A815949" w:rsidR="00CF1EF8" w:rsidRPr="00DE74F4" w:rsidRDefault="00555290" w:rsidP="00DE74F4">
      <w:pPr>
        <w:pStyle w:val="ListParagraph"/>
        <w:numPr>
          <w:ilvl w:val="0"/>
          <w:numId w:val="3"/>
        </w:numPr>
        <w:rPr>
          <w:rFonts w:ascii="Times New Roman" w:hAnsi="Times New Roman" w:cs="Times New Roman"/>
          <w:b/>
          <w:sz w:val="28"/>
          <w:szCs w:val="28"/>
        </w:rPr>
      </w:pPr>
      <w:r>
        <w:rPr>
          <w:rFonts w:ascii="Times New Roman" w:hAnsi="Times New Roman" w:cs="Times New Roman"/>
          <w:sz w:val="24"/>
          <w:szCs w:val="24"/>
        </w:rPr>
        <w:t>Warming-induced tree growth stimulations likely involve increased C allocation aboveground, particularly to leaf area development. M</w:t>
      </w:r>
      <w:r w:rsidRPr="00555290">
        <w:rPr>
          <w:rFonts w:ascii="Times New Roman" w:hAnsi="Times New Roman" w:cs="Times New Roman"/>
          <w:sz w:val="24"/>
          <w:szCs w:val="24"/>
        </w:rPr>
        <w:t>athematical models should consider a dynamic C allocation scheme that includes a</w:t>
      </w:r>
      <w:r>
        <w:rPr>
          <w:rFonts w:ascii="Times New Roman" w:hAnsi="Times New Roman" w:cs="Times New Roman"/>
          <w:sz w:val="24"/>
          <w:szCs w:val="24"/>
        </w:rPr>
        <w:t xml:space="preserve"> carbohydrate buffer pool and sink driven growth. </w:t>
      </w:r>
      <w:r w:rsidRPr="00555290">
        <w:rPr>
          <w:rFonts w:ascii="Times New Roman" w:hAnsi="Times New Roman" w:cs="Times New Roman"/>
          <w:sz w:val="24"/>
          <w:szCs w:val="24"/>
        </w:rPr>
        <w:t xml:space="preserve"> </w:t>
      </w:r>
      <w:r w:rsidR="00CF1EF8" w:rsidRPr="00DE74F4">
        <w:rPr>
          <w:rFonts w:ascii="Times New Roman" w:hAnsi="Times New Roman" w:cs="Times New Roman"/>
          <w:b/>
          <w:sz w:val="28"/>
          <w:szCs w:val="28"/>
        </w:rPr>
        <w:br w:type="page"/>
      </w:r>
    </w:p>
    <w:p w14:paraId="3A70FB3B" w14:textId="0382F87E" w:rsidR="00563E99" w:rsidRPr="009B00B8" w:rsidRDefault="00374242">
      <w:pPr>
        <w:spacing w:line="360" w:lineRule="auto"/>
        <w:rPr>
          <w:rFonts w:ascii="Times New Roman" w:hAnsi="Times New Roman" w:cs="Times New Roman"/>
          <w:b/>
          <w:sz w:val="28"/>
          <w:szCs w:val="28"/>
        </w:rPr>
      </w:pPr>
      <w:r w:rsidRPr="009B00B8">
        <w:rPr>
          <w:rFonts w:ascii="Times New Roman" w:hAnsi="Times New Roman" w:cs="Times New Roman"/>
          <w:b/>
          <w:sz w:val="28"/>
          <w:szCs w:val="28"/>
        </w:rPr>
        <w:lastRenderedPageBreak/>
        <w:t>Introduction</w:t>
      </w:r>
    </w:p>
    <w:p w14:paraId="1B62E479" w14:textId="2CD3738E" w:rsidR="00563E99" w:rsidRPr="009B00B8" w:rsidRDefault="00374242" w:rsidP="00B06987">
      <w:pPr>
        <w:spacing w:before="240" w:line="360" w:lineRule="auto"/>
        <w:rPr>
          <w:rFonts w:ascii="Times New Roman" w:hAnsi="Times New Roman" w:cs="Times New Roman"/>
        </w:rPr>
      </w:pPr>
      <w:r w:rsidRPr="009B00B8">
        <w:rPr>
          <w:rFonts w:ascii="Times New Roman" w:hAnsi="Times New Roman" w:cs="Times New Roman"/>
        </w:rPr>
        <w:t xml:space="preserve">The C economy of trees and forests depends not only on the amount of C fixed via photosynthesis, but how that fixed C is used. </w:t>
      </w:r>
      <w:r w:rsidR="00E16B34">
        <w:rPr>
          <w:rFonts w:ascii="Times New Roman" w:hAnsi="Times New Roman" w:cs="Times New Roman"/>
        </w:rPr>
        <w:t>E</w:t>
      </w:r>
      <w:r w:rsidRPr="009B00B8">
        <w:rPr>
          <w:rFonts w:ascii="Times New Roman" w:hAnsi="Times New Roman" w:cs="Times New Roman"/>
        </w:rPr>
        <w:t>cosystem C storage is affected by the alloca</w:t>
      </w:r>
      <w:r w:rsidR="00C557CE">
        <w:rPr>
          <w:rFonts w:ascii="Times New Roman" w:hAnsi="Times New Roman" w:cs="Times New Roman"/>
        </w:rPr>
        <w:t>tion of C to long-lived C pools</w:t>
      </w:r>
      <w:r w:rsidRPr="009B00B8">
        <w:rPr>
          <w:rFonts w:ascii="Times New Roman" w:hAnsi="Times New Roman" w:cs="Times New Roman"/>
        </w:rPr>
        <w:t xml:space="preserve"> such as wood relative to C allocation to po</w:t>
      </w:r>
      <w:r w:rsidR="00C557CE">
        <w:rPr>
          <w:rFonts w:ascii="Times New Roman" w:hAnsi="Times New Roman" w:cs="Times New Roman"/>
        </w:rPr>
        <w:t xml:space="preserve">ols with higher turnover rates </w:t>
      </w:r>
      <w:r w:rsidRPr="009B00B8">
        <w:rPr>
          <w:rFonts w:ascii="Times New Roman" w:hAnsi="Times New Roman" w:cs="Times New Roman"/>
        </w:rPr>
        <w:t xml:space="preserve">such </w:t>
      </w:r>
      <w:r w:rsidR="00C557CE">
        <w:rPr>
          <w:rFonts w:ascii="Times New Roman" w:hAnsi="Times New Roman" w:cs="Times New Roman"/>
        </w:rPr>
        <w:t>as</w:t>
      </w:r>
      <w:r w:rsidR="009B00B8">
        <w:rPr>
          <w:rFonts w:ascii="Times New Roman" w:hAnsi="Times New Roman" w:cs="Times New Roman"/>
        </w:rPr>
        <w:t xml:space="preserve"> fine roots </w:t>
      </w:r>
      <w:r w:rsidR="009B00B8">
        <w:rPr>
          <w:rFonts w:ascii="Times New Roman" w:hAnsi="Times New Roman" w:cs="Times New Roman"/>
        </w:rPr>
        <w:fldChar w:fldCharType="begin"/>
      </w:r>
      <w:r w:rsidR="009B00B8">
        <w:rPr>
          <w:rFonts w:ascii="Times New Roman" w:hAnsi="Times New Roman" w:cs="Times New Roman"/>
        </w:rPr>
        <w:instrText xml:space="preserve"> ADDIN ZOTERO_ITEM CSL_CITATION {"citationID":"a10bvkefnp5","properties":{"formattedCitation":"{\\rtf (DeLucia {\\i{}et al.}, 2005)}","plainCitation":"(DeLucia et al., 2005)"},"citationItems":[{"id":398,"uris":["http://zotero.org/users/4234815/items/9GW8Z75T"],"uri":["http://zotero.org/users/4234815/items/9GW8Z75T"],"itemData":{"id":398,"type":"article-journal","title":"Contrasting responses of forest ecosystems to rising atmospheric CO2: Implications for the global C cycle","container-title":"Global Biogeochemical Cycles","page":"GB3006","volume":"19","issue":"3","source":"Wiley Online Library","abstract":"In two parallel but independent experiments, Free Air CO2 Enrichment (FACE) technology was used to expose plots within contrasting evergreen loblolly pine (Pinus taeda L.) and deciduous sweetgum (Liquidambar styraciflua L.) forests to the level of CO2 anticipated in 2050. Net primary production (NPP) and net ecosystem production (NEP) increased in both forests. In the year 2000, after exposing pine and sweetgum to elevated CO2 for approximately 5 and 3 years, a complete budget calculation revealed increases in net ecosystem production (NEP) of 41% and 44% in the pine forest and sweetgum forest, respectively, representing the storage of an additional 174 gC m−2 and 128 gC m−2 in these forests. The stimulation of NPP without corresponding increases in leaf area index or light absorption in either forest resulted in 23–27% stimulation in radiation-use efficiency, defined as NPP per unit absorbed photosynthetically active radiation. Greater plant respiration contributed to lower NPP in the loblolly pine forest than in the sweetgum forest, and these forests responded differently to CO2 enrichment. Where the pine forest added C primarily to long-lived woody tissues, exposure to elevated CO2 caused a large increase in the production of labile fine roots in the sweetgum forest. Greater allocation to more labile tissues may cause more rapid cycling of C back to the atmosphere in the sweetgum forest compared to the pine forest. Imbalances in the N cycle may reduce the response of these forests to experimental exposure to elevated CO2 in the future, but even at the current stimulation observed for these forests, the effect of changes in land use on C sequestration are likely to be larger than the effect of CO2-induced growth stimulation.","DOI":"10.1029/2004GB002346","ISSN":"1944-9224","shortTitle":"Contrasting responses of forest ecosystems to rising atmospheric CO2","journalAbbreviation":"Global Biogeochem. Cycles","language":"en","author":[{"family":"DeLucia","given":"E. H."},{"family":"Moore","given":"D. J."},{"family":"Norby","given":"R. J."}],"issued":{"date-parts":[["2005",9,1]]}}}],"schema":"https://github.com/citation-style-language/schema/raw/master/csl-citation.json"} </w:instrText>
      </w:r>
      <w:r w:rsidR="009B00B8">
        <w:rPr>
          <w:rFonts w:ascii="Times New Roman" w:hAnsi="Times New Roman" w:cs="Times New Roman"/>
        </w:rPr>
        <w:fldChar w:fldCharType="separate"/>
      </w:r>
      <w:r w:rsidR="009B00B8" w:rsidRPr="009B00B8">
        <w:rPr>
          <w:rFonts w:ascii="Times New Roman" w:hAnsi="Times New Roman" w:cs="Times New Roman"/>
          <w:szCs w:val="24"/>
        </w:rPr>
        <w:t xml:space="preserve">(DeLucia </w:t>
      </w:r>
      <w:r w:rsidR="009B00B8" w:rsidRPr="009B00B8">
        <w:rPr>
          <w:rFonts w:ascii="Times New Roman" w:hAnsi="Times New Roman" w:cs="Times New Roman"/>
          <w:i/>
          <w:iCs/>
          <w:szCs w:val="24"/>
        </w:rPr>
        <w:t>et al.</w:t>
      </w:r>
      <w:r w:rsidR="009B00B8" w:rsidRPr="009B00B8">
        <w:rPr>
          <w:rFonts w:ascii="Times New Roman" w:hAnsi="Times New Roman" w:cs="Times New Roman"/>
          <w:szCs w:val="24"/>
        </w:rPr>
        <w:t>, 2005)</w:t>
      </w:r>
      <w:r w:rsidR="009B00B8">
        <w:rPr>
          <w:rFonts w:ascii="Times New Roman" w:hAnsi="Times New Roman" w:cs="Times New Roman"/>
        </w:rPr>
        <w:fldChar w:fldCharType="end"/>
      </w:r>
      <w:r w:rsidRPr="009B00B8">
        <w:rPr>
          <w:rFonts w:ascii="Times New Roman" w:hAnsi="Times New Roman" w:cs="Times New Roman"/>
        </w:rPr>
        <w:t>.</w:t>
      </w:r>
      <w:r w:rsidR="00E54300">
        <w:rPr>
          <w:rFonts w:ascii="Times New Roman" w:hAnsi="Times New Roman" w:cs="Times New Roman"/>
        </w:rPr>
        <w:t xml:space="preserve"> </w:t>
      </w:r>
      <w:r w:rsidR="00C557CE">
        <w:rPr>
          <w:rFonts w:ascii="Times New Roman" w:hAnsi="Times New Roman" w:cs="Times New Roman"/>
        </w:rPr>
        <w:t>C allocation</w:t>
      </w:r>
      <w:r w:rsidRPr="009B00B8">
        <w:rPr>
          <w:rFonts w:ascii="Times New Roman" w:hAnsi="Times New Roman" w:cs="Times New Roman"/>
        </w:rPr>
        <w:t xml:space="preserve"> also affects the acquisition of light, nutrients, and water, which influences ecosystem C cycling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uFDVTy5F","properties":{"formattedCitation":"{\\rtf (Litton {\\i{}et al.}, 2007; Epron {\\i{}et al.}, 2012; Franklin {\\i{}et al.}, 2012; De Kauwe {\\i{}et al.}, 2014)}","plainCitation":"(Litton et al., 2007; Epron et al., 2012; Franklin et al., 2012; De Kauwe et al., 2014)"},"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Litt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7; Epr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2; Frankli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2; De Kauw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4)</w:t>
      </w:r>
      <w:r w:rsidR="00E54300">
        <w:rPr>
          <w:rFonts w:ascii="Times New Roman" w:hAnsi="Times New Roman" w:cs="Times New Roman"/>
        </w:rPr>
        <w:fldChar w:fldCharType="end"/>
      </w:r>
      <w:r w:rsidRPr="009B00B8">
        <w:rPr>
          <w:rFonts w:ascii="Times New Roman" w:hAnsi="Times New Roman" w:cs="Times New Roman"/>
        </w:rPr>
        <w:t xml:space="preserve">. The allocation of C belowground </w:t>
      </w:r>
      <w:r w:rsidR="007E244A">
        <w:rPr>
          <w:rFonts w:ascii="Times New Roman" w:hAnsi="Times New Roman" w:cs="Times New Roman"/>
        </w:rPr>
        <w:t>affects</w:t>
      </w:r>
      <w:r w:rsidRPr="009B00B8">
        <w:rPr>
          <w:rFonts w:ascii="Times New Roman" w:hAnsi="Times New Roman" w:cs="Times New Roman"/>
        </w:rPr>
        <w:t xml:space="preserve"> soil C and nutrient cycling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3r3q43spj","properties":{"formattedCitation":"{\\rtf (H\\uc0\\u246{}gberg {\\i{}et al.}, 2001; Epron {\\i{}et al.}, 2012)}","plainCitation":"(Högberg et al., 2001; Epron et al., 2012)"},"citationItems":[{"id":412,"uris":["http://zotero.org/users/4234815/items/R9YVNEMJ"],"uri":["http://zotero.org/users/4234815/items/R9YVNEMJ"],"itemData":{"id":412,"type":"article-journal","title":"Large-scale forest girdling shows that current photosynthesis drives soil respiration","container-title":"Nature","page":"789-792","volume":"411","issue":"6839","source":"PubMed","abstract":"The respiratory activities of plant roots, of their mycorrhizal fungi and of the free-living microbial heterotrophs (decomposers) in soils are significant components of the global carbon balance, but their relative contributions remain uncertain. To separate mycorrhizal root respiration from heterotrophic respiration in aboreal pine forest, we conducted a large-scale tree-girdling experiment, comprising 9 plots each containing about 120 trees. Tree-girdling involves stripping the stem bark to the depth of the current xylem at breast height terminating the supply of current photosynthates to roots and their mycorrhizal fungi without physically disturbing the delicate root-microbe-soil system. Here we report that girdling reduced soil respiration within 1-2 months by about 54% relative to respiration on ungirdled control plots, and that decreases of up to 37% were detected within 5 days. These values clearly show that the flux of current assimilates to roots is a key driver of soil respiration; they are conservative estimates of root respiration, however, because girdling increased the use of starch reserves in the roots. Our results indicate that models of soil respiration should incorporate measures of photosynthesis and of seasonal patterns of photosynthate allocation to roots.","DOI":"10.1038/35081058","ISSN":"0028-0836","note":"PMID: 11459055","journalAbbreviation":"Nature","language":"eng","author":[{"family":"Högberg","given":"P."},{"family":"Nordgren","given":"A."},{"family":"Buchmann","given":"N."},{"family":"Taylor","given":"A. F."},{"family":"Ekblad","given":"A."},{"family":"Högberg","given":"M. N."},{"family":"Nyberg","given":"G."},{"family":"Ottosson-Löfvenius","given":"M."},{"family":"Read","given":"D. J."}],"issued":{"date-parts":[["2001",6,14]]}}},{"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Högberg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1; Epr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2)</w:t>
      </w:r>
      <w:r w:rsidR="00E54300">
        <w:rPr>
          <w:rFonts w:ascii="Times New Roman" w:hAnsi="Times New Roman" w:cs="Times New Roman"/>
        </w:rPr>
        <w:fldChar w:fldCharType="end"/>
      </w:r>
      <w:r w:rsidR="00E54300">
        <w:rPr>
          <w:rFonts w:ascii="Times New Roman" w:hAnsi="Times New Roman" w:cs="Times New Roman"/>
        </w:rPr>
        <w:t xml:space="preserve"> </w:t>
      </w:r>
      <w:r w:rsidRPr="009B00B8">
        <w:rPr>
          <w:rFonts w:ascii="Times New Roman" w:hAnsi="Times New Roman" w:cs="Times New Roman"/>
        </w:rPr>
        <w:t xml:space="preserve">in part because belowground C allocation can affect soil organic matter decomposition and the acquisition of limiting nutrients by tree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lq94uj77s","properties":{"formattedCitation":"{\\rtf (Drake {\\i{}et al.}, 2011; Finzi {\\i{}et al.}, 2015)}","plainCitation":"(Drake et al., 2011; Finzi et al., 2015)"},"citationItems":[{"id":177,"uris":["http://zotero.org/users/4234815/items/T3L7X867"],"uri":["http://zotero.org/users/4234815/items/T3L7X867"],"itemData":{"id":177,"type":"article-journal","title":"Increases in the flux of carbon belowground stimulate nitrogen uptake and sustain the long-term enhancement of forest productivity under elevated CO2","container-title":"Ecology Letters","page":"349-357","volume":"14","issue":"4","source":"Wiley Online Library","abstract":"Ecology Letters (2011) 14: 349–357 \nAbstract\nThe earth’s future climate state is highly dependent upon changes in terrestrial C storage in response to rising concentrations of atmospheric CO2. Here we show that consistently enhanced rates of net primary production (NPP) are sustained by a C-cascade through the root-microbe-soil system; increases in the flux of C belowground under elevated CO2 stimulated microbial activity, accelerated the rate of soil organic matter decomposition and stimulated tree uptake of N bound to this SOM. This process set into motion a positive feedback maintaining greater C gain under elevated CO2 as a result of increases in canopy N content and higher photosynthetic N-use efficiency. The ecosystem-level consequence of the enhanced requirement for N and the exchange of plant C for N belowground is the dominance of C storage in tree biomass but the preclusion of a large C sink in the soil.","DOI":"10.1111/j.1461-0248.2011.01593.x","ISSN":"1461-0248","language":"en","author":[{"family":"Drake","given":"John E."},{"family":"Gallet-Budynek","given":"Anne"},{"family":"Hofmockel","given":"Kirsten S."},{"family":"Bernhardt","given":"Emily S."},{"family":"Billings","given":"Sharon A."},{"family":"Jackson","given":"Robert B."},{"family":"Johnsen","given":"Kurt S."},{"family":"Lichter","given":"John"},{"family":"McCarthy","given":"Heather R."},{"family":"McCormack","given":"M. Luke"},{"family":"Moore","given":"David J. P."},{"family":"Oren","given":"Ram"},{"family":"Palmroth","given":"Sari"},{"family":"Phillips","given":"Richard P."},{"family":"Pippen","given":"Jeffrey S."},{"family":"Pritchard","given":"Seth G."},{"family":"Treseder","given":"Kathleen K."},{"family":"Schlesinger","given":"William H."},{"family":"DeLucia","given":"Evan H."},{"family":"Finzi","given":"Adrien C."}],"issued":{"date-parts":[["2011",4,1]]}}},{"id":414,"uris":["http://zotero.org/users/4234815/items/LX8DDKSV"],"uri":["http://zotero.org/users/4234815/items/LX8DDKSV"],"itemData":{"id":414,"type":"article-journal","title":"Rhizosphere processes are quantitatively important components of terrestrial carbon and nutrient cycles","container-title":"Global Change Biology","page":"2082-2094","volume":"21","issue":"5","source":"Wiley Online Library","abstract":"While there is an emerging view that roots and their associated microbes actively alter resource availability and soil organic matter (SOM) decomposition, the ecosystem consequences of such rhizosphere effects have rarely been quantified. Using a meta-analysis, we show that multiple indices of microbially mediated C and nitrogen (N) cycling, including SOM decomposition, are significantly enhanced in the rhizospheres of diverse vegetation types. Then, using a numerical model that combines rhizosphere effect sizes with fine root morphology and depth distributions, we show that root-accelerated mineralization and priming can account for up to one-third of the total C and N mineralized in temperate forest soils. Finally, using a stoichiometrically constrained microbial decomposition model, we show that these effects can be induced by relatively modest fluxes of root-derived C, on the order of 4% and 6% of gross and net primary production, respectively. Collectively, our results indicate that rhizosphere processes are a widespread, quantitatively important driver of SOM decomposition and nutrient release at the ecosystem scale, with potential consequences for global C stocks and vegetation feedbacks to climate.","DOI":"10.1111/gcb.12816","ISSN":"1365-2486","journalAbbreviation":"Glob Change Biol","language":"en","author":[{"family":"Finzi","given":"Adrien C."},{"family":"Abramoff","given":"Rose Z."},{"family":"Spiller","given":"Kimberly S."},{"family":"Brzostek","given":"Edward R."},{"family":"Darby","given":"Bridget A."},{"family":"Kramer","given":"Mark A."},{"family":"Phillips","given":"Richard P."}],"issued":{"date-parts":[["2015",5,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Drak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1; Finzi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5)</w:t>
      </w:r>
      <w:r w:rsidR="00E54300">
        <w:rPr>
          <w:rFonts w:ascii="Times New Roman" w:hAnsi="Times New Roman" w:cs="Times New Roman"/>
        </w:rPr>
        <w:fldChar w:fldCharType="end"/>
      </w:r>
      <w:r w:rsidR="00E54300">
        <w:rPr>
          <w:rFonts w:ascii="Times New Roman" w:hAnsi="Times New Roman" w:cs="Times New Roman"/>
        </w:rPr>
        <w:t xml:space="preserve">. </w:t>
      </w:r>
      <w:r w:rsidRPr="009B00B8">
        <w:rPr>
          <w:rFonts w:ascii="Times New Roman" w:hAnsi="Times New Roman" w:cs="Times New Roman"/>
        </w:rPr>
        <w:t xml:space="preserve">The importance of C allocation and the relative difficulty of its study contribute to its role as an important unknown </w:t>
      </w:r>
      <w:r w:rsidR="008C2121">
        <w:rPr>
          <w:rFonts w:ascii="Times New Roman" w:hAnsi="Times New Roman" w:cs="Times New Roman"/>
        </w:rPr>
        <w:t>for modeling</w:t>
      </w:r>
      <w:r w:rsidRPr="009B00B8">
        <w:rPr>
          <w:rFonts w:ascii="Times New Roman" w:hAnsi="Times New Roman" w:cs="Times New Roman"/>
        </w:rPr>
        <w:t xml:space="preserve"> the biogeochemistry of ecosystem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mdtlpvfeb","properties":{"formattedCitation":"{\\rtf (Roux {\\i{}et al.}, 2001; Franklin {\\i{}et al.}, 2012; Dietze {\\i{}et al.}, 2014; De Kauwe {\\i{}et al.}, 2014)}","plainCitation":"(Roux et al., 2001; Franklin et al., 2012; Dietze et al., 2014; De Kauwe et al., 2014)"},"citationItems":[{"id":417,"uris":["http://zotero.org/users/4234815/items/DRJYHMG2"],"uri":["http://zotero.org/users/4234815/items/DRJYHMG2"],"itemData":{"id":417,"type":"article-journal","title":"Carbon-based models of individual tree growth: A critical appraisal","container-title":"Annals of Forest Science","page":"469-506","volume":"58","issue":"5","source":"www.afs-journal.org","abstract":"Annals of Forest Science, is a source of information about current developments and trends in forest research and forestry","DOI":"10.1051/forest:2001140","ISSN":"1286-4560, 1297-966X","shortTitle":"Carbon-based models of individual tree growth","journalAbbreviation":"Ann. For. Sci.","language":"en","author":[{"family":"Roux","given":"Xavier Le"},{"family":"Lacointe","given":"André"},{"family":"Escobar-Gutiérrez","given":"Abraham"},{"family":"Dizès","given":"Séverine Le"}],"issued":{"date-parts":[["2001",7,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420,"uris":["http://zotero.org/users/4234815/items/P7CHXLEF"],"uri":["http://zotero.org/users/4234815/items/P7CHXLEF"],"itemData":{"id":420,"type":"article-journal","title":"Nonstructural Carbon in Woody Plants","container-title":"Annual Review of Plant Biology","page":"667-687","volume":"65","issue":"1","source":"Annual Reviews","abstract":"Nonstructural carbon (NSC) provides the carbon and energy for plant growth and survival. In woody plants, fundamental questions about NSC remain unresolved: Is NSC storage an active or passive process? Do older NSC reserves remain accessible to the plant? How is NSC depletion related to mortality risk? Herein we review conceptual and mathematical models of NSC dynamics, recent observations and experiments at the organismal scale, and advances in plant physiology that have provided a better understanding of the dynamics of woody plant NSC. Plants preferentially use new carbon but can access decade-old carbon when the plant is stressed or physically damaged. In addition to serving as a carbon and energy source, NSC plays important roles in phloem transport, osmoregulation, and cold tolerance, but how plants regulate these competing roles and NSC depletion remains elusive. Moving forward requires greater synthesis of models and data and integration across scales from -omics to ecology.","DOI":"10.1146/annurev-arplant-050213-040054","note":"PMID: 24274032","author":[{"family":"Dietze","given":"Michael C."},{"family":"Sala","given":"Anna"},{"family":"Carbone","given":"Mariah S."},{"family":"Czimczik","given":"Claudia I."},{"family":"Mantooth","given":"Joshua A."},{"family":"Richardson","given":"Andrew D."},{"family":"Vargas","given":"Rodrigo"}],"issued":{"date-parts":[["2014"]]}}},{"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Roux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1; Frankli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2; Dietz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4; De Kauw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4)</w:t>
      </w:r>
      <w:r w:rsidR="00E54300">
        <w:rPr>
          <w:rFonts w:ascii="Times New Roman" w:hAnsi="Times New Roman" w:cs="Times New Roman"/>
        </w:rPr>
        <w:fldChar w:fldCharType="end"/>
      </w:r>
      <w:r w:rsidR="00E54300">
        <w:rPr>
          <w:rFonts w:ascii="Times New Roman" w:hAnsi="Times New Roman" w:cs="Times New Roman"/>
        </w:rPr>
        <w:t>.</w:t>
      </w:r>
      <w:r w:rsidRPr="009B00B8">
        <w:rPr>
          <w:rFonts w:ascii="Times New Roman" w:hAnsi="Times New Roman" w:cs="Times New Roman"/>
        </w:rPr>
        <w:t xml:space="preserve"> </w:t>
      </w:r>
    </w:p>
    <w:p w14:paraId="27AB7BB7" w14:textId="72A4C231" w:rsidR="00563E99" w:rsidRPr="009B00B8" w:rsidRDefault="008C2121" w:rsidP="00B06987">
      <w:pPr>
        <w:spacing w:before="120" w:line="360" w:lineRule="auto"/>
        <w:ind w:firstLine="720"/>
        <w:rPr>
          <w:rFonts w:ascii="Times New Roman" w:hAnsi="Times New Roman" w:cs="Times New Roman"/>
        </w:rPr>
      </w:pPr>
      <w:r>
        <w:rPr>
          <w:rFonts w:ascii="Times New Roman" w:hAnsi="Times New Roman" w:cs="Times New Roman"/>
        </w:rPr>
        <w:t>T</w:t>
      </w:r>
      <w:r w:rsidR="00374242" w:rsidRPr="009B00B8">
        <w:rPr>
          <w:rFonts w:ascii="Times New Roman" w:hAnsi="Times New Roman" w:cs="Times New Roman"/>
        </w:rPr>
        <w:t xml:space="preserve">erminology regarding allocation has been a source of some confusion. Here, we follow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jupok5k1f","properties":{"formattedCitation":"{\\rtf (Litton {\\i{}et al.}, 2007)}","plainCitation":"(Litton et al., 2007)"},"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Litt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w:t>
      </w:r>
      <w:r w:rsidR="00E54300">
        <w:rPr>
          <w:rFonts w:ascii="Times New Roman" w:hAnsi="Times New Roman" w:cs="Times New Roman"/>
          <w:szCs w:val="24"/>
        </w:rPr>
        <w:t>(</w:t>
      </w:r>
      <w:r w:rsidR="00E54300" w:rsidRPr="00E54300">
        <w:rPr>
          <w:rFonts w:ascii="Times New Roman" w:hAnsi="Times New Roman" w:cs="Times New Roman"/>
          <w:szCs w:val="24"/>
        </w:rPr>
        <w:t>2007)</w:t>
      </w:r>
      <w:r w:rsidR="00E54300">
        <w:rPr>
          <w:rFonts w:ascii="Times New Roman" w:hAnsi="Times New Roman" w:cs="Times New Roman"/>
        </w:rPr>
        <w:fldChar w:fldCharType="end"/>
      </w:r>
      <w:r w:rsidR="00E54300">
        <w:rPr>
          <w:rFonts w:ascii="Times New Roman" w:hAnsi="Times New Roman" w:cs="Times New Roman"/>
        </w:rPr>
        <w:t xml:space="preserve"> </w:t>
      </w:r>
      <w:r w:rsidR="00374242" w:rsidRPr="009B00B8">
        <w:rPr>
          <w:rFonts w:ascii="Times New Roman" w:hAnsi="Times New Roman" w:cs="Times New Roman"/>
        </w:rPr>
        <w:t xml:space="preserve">and use ‘allocation’ as a term of broad definition encompassing three specific aspects of study: (1) </w:t>
      </w:r>
      <w:r w:rsidR="00374242" w:rsidRPr="009B00B8">
        <w:rPr>
          <w:rFonts w:ascii="Times New Roman" w:hAnsi="Times New Roman" w:cs="Times New Roman"/>
          <w:i/>
        </w:rPr>
        <w:t>ratios</w:t>
      </w:r>
      <w:r w:rsidR="00374242" w:rsidRPr="009B00B8">
        <w:rPr>
          <w:rFonts w:ascii="Times New Roman" w:hAnsi="Times New Roman" w:cs="Times New Roman"/>
        </w:rPr>
        <w:t xml:space="preserve"> of biomass pool sizes, (2) </w:t>
      </w:r>
      <w:r w:rsidR="00374242" w:rsidRPr="009B00B8">
        <w:rPr>
          <w:rFonts w:ascii="Times New Roman" w:hAnsi="Times New Roman" w:cs="Times New Roman"/>
          <w:i/>
        </w:rPr>
        <w:t>fluxes</w:t>
      </w:r>
      <w:r w:rsidR="00374242" w:rsidRPr="009B00B8">
        <w:rPr>
          <w:rFonts w:ascii="Times New Roman" w:hAnsi="Times New Roman" w:cs="Times New Roman"/>
        </w:rPr>
        <w:t xml:space="preserve"> of C to a given component, and (3) </w:t>
      </w:r>
      <w:r w:rsidR="00374242" w:rsidRPr="009B00B8">
        <w:rPr>
          <w:rFonts w:ascii="Times New Roman" w:hAnsi="Times New Roman" w:cs="Times New Roman"/>
          <w:i/>
        </w:rPr>
        <w:t>partitioning</w:t>
      </w:r>
      <w:r w:rsidR="00374242" w:rsidRPr="009B00B8">
        <w:rPr>
          <w:rFonts w:ascii="Times New Roman" w:hAnsi="Times New Roman" w:cs="Times New Roman"/>
        </w:rPr>
        <w:t xml:space="preserve">, or the ratio of C flux to GPP. </w:t>
      </w:r>
      <w:r>
        <w:rPr>
          <w:rFonts w:ascii="Times New Roman" w:hAnsi="Times New Roman" w:cs="Times New Roman"/>
        </w:rPr>
        <w:t>T</w:t>
      </w:r>
      <w:r w:rsidR="00374242" w:rsidRPr="009B00B8">
        <w:rPr>
          <w:rFonts w:ascii="Times New Roman" w:hAnsi="Times New Roman" w:cs="Times New Roman"/>
        </w:rPr>
        <w:t>hese areas of study are similar, but not equivalent. For example, old and large trees have a large wood mass fraction relative to small young trees</w:t>
      </w:r>
      <w:r w:rsidR="00D3799D">
        <w:rPr>
          <w:rFonts w:ascii="Times New Roman" w:hAnsi="Times New Roman" w:cs="Times New Roman"/>
        </w:rPr>
        <w:t xml:space="preserve"> </w:t>
      </w:r>
      <w:r w:rsidR="00D3799D">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a160bp1munr","properties":{"formattedCitation":"{\\rtf (Poorter {\\i{}et al.}, 2015)}","plainCitation":"(Poorter et al., 2015)"},"citationItems":[{"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schema":"https://github.com/citation-style-language/schema/raw/master/csl-citation.json"} </w:instrText>
      </w:r>
      <w:r w:rsidR="00D3799D">
        <w:rPr>
          <w:rFonts w:ascii="Times New Roman" w:hAnsi="Times New Roman" w:cs="Times New Roman"/>
        </w:rPr>
        <w:fldChar w:fldCharType="separate"/>
      </w:r>
      <w:r w:rsidR="00D3799D" w:rsidRPr="00D3799D">
        <w:rPr>
          <w:rFonts w:ascii="Times New Roman" w:hAnsi="Times New Roman" w:cs="Times New Roman"/>
          <w:szCs w:val="24"/>
        </w:rPr>
        <w:t xml:space="preserve">(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w:t>
      </w:r>
      <w:r w:rsidR="00D3799D">
        <w:rPr>
          <w:rFonts w:ascii="Times New Roman" w:hAnsi="Times New Roman" w:cs="Times New Roman"/>
        </w:rPr>
        <w:fldChar w:fldCharType="end"/>
      </w:r>
      <w:r w:rsidR="00374242" w:rsidRPr="009B00B8">
        <w:rPr>
          <w:rFonts w:ascii="Times New Roman" w:hAnsi="Times New Roman" w:cs="Times New Roman"/>
        </w:rPr>
        <w:t>, but this primarily reflects the low turnover of woody tissues relative to leaves, rather than a higher partitioning of GPP to wood in old t</w:t>
      </w:r>
      <w:r w:rsidR="00E54300">
        <w:rPr>
          <w:rFonts w:ascii="Times New Roman" w:hAnsi="Times New Roman" w:cs="Times New Roman"/>
        </w:rPr>
        <w:t xml:space="preserve">ree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2ok990f1je","properties":{"formattedCitation":"(Duursma &amp; Falster, 2016)","plainCitation":"(Duursma &amp; Falster, 2016)"},"citationItems":[{"id":424,"uris":["http://zotero.org/users/4234815/items/CPPQ4XJ3"],"uri":["http://zotero.org/users/4234815/items/CPPQ4XJ3"],"itemData":{"id":424,"type":"article-journal","title":"Leaf mass per area, not total leaf area, drives differences in above‐ground biomass distribution among woody plant functional types","container-title":"New Phytologist","page":"368-376","volume":"212","issue":"2","source":"onlinelibrary.wiley.com","DOI":"10.1111/nph.14033","ISSN":"1469-8137","language":"en","author":[{"family":"Duursma","given":"Remko A."},{"family":"Falster","given":"Daniel S."}],"issued":{"date-parts":[["2016",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rPr>
        <w:t>(Duursma &amp; Falster, 2016)</w:t>
      </w:r>
      <w:r w:rsidR="00E54300">
        <w:rPr>
          <w:rFonts w:ascii="Times New Roman" w:hAnsi="Times New Roman" w:cs="Times New Roman"/>
        </w:rPr>
        <w:fldChar w:fldCharType="end"/>
      </w:r>
      <w:r w:rsidR="00374242" w:rsidRPr="009B00B8">
        <w:rPr>
          <w:rFonts w:ascii="Times New Roman" w:hAnsi="Times New Roman" w:cs="Times New Roman"/>
        </w:rPr>
        <w:t>. Thus it is often inappropriate to infer C partitioning from biomass ratios</w:t>
      </w:r>
      <w:r w:rsidR="00E54300">
        <w:rPr>
          <w:rFonts w:ascii="Times New Roman" w:hAnsi="Times New Roman" w:cs="Times New Roman"/>
        </w:rPr>
        <w:t xml:space="preserve">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sh0d7e44i","properties":{"formattedCitation":"{\\rtf (Litton {\\i{}et al.}, 2007)}","plainCitation":"(Litton et al., 2007)"},"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Litt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07)</w:t>
      </w:r>
      <w:r w:rsidR="00E54300">
        <w:rPr>
          <w:rFonts w:ascii="Times New Roman" w:hAnsi="Times New Roman" w:cs="Times New Roman"/>
        </w:rPr>
        <w:fldChar w:fldCharType="end"/>
      </w:r>
      <w:r w:rsidR="00374242" w:rsidRPr="009B00B8">
        <w:rPr>
          <w:rFonts w:ascii="Times New Roman" w:hAnsi="Times New Roman" w:cs="Times New Roman"/>
        </w:rPr>
        <w:t>.</w:t>
      </w:r>
      <w:r w:rsidR="00AC014C">
        <w:rPr>
          <w:rFonts w:ascii="Times New Roman" w:hAnsi="Times New Roman" w:cs="Times New Roman"/>
        </w:rPr>
        <w:t xml:space="preserve"> The partitioning of photosynthate is relatively poorly understood despite its direct relevance to ecosystem models </w:t>
      </w:r>
      <w:r w:rsidR="00AC014C">
        <w:rPr>
          <w:rFonts w:ascii="Times New Roman" w:hAnsi="Times New Roman" w:cs="Times New Roman"/>
        </w:rPr>
        <w:fldChar w:fldCharType="begin"/>
      </w:r>
      <w:r w:rsidR="00AC014C">
        <w:rPr>
          <w:rFonts w:ascii="Times New Roman" w:hAnsi="Times New Roman" w:cs="Times New Roman"/>
        </w:rPr>
        <w:instrText xml:space="preserve"> ADDIN ZOTERO_ITEM CSL_CITATION {"citationID":"a110f7vjvo5","properties":{"formattedCitation":"{\\rtf (Epron {\\i{}et al.}, 2012; Franklin {\\i{}et al.}, 2012; De Kauwe {\\i{}et al.}, 2014)}","plainCitation":"(Epron et al., 2012; Franklin et al., 2012; De Kauwe et al., 2014)"},"citationItems":[{"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AC014C">
        <w:rPr>
          <w:rFonts w:ascii="Times New Roman" w:hAnsi="Times New Roman" w:cs="Times New Roman"/>
        </w:rPr>
        <w:fldChar w:fldCharType="separate"/>
      </w:r>
      <w:r w:rsidR="00AC014C" w:rsidRPr="00AC014C">
        <w:rPr>
          <w:rFonts w:ascii="Times New Roman" w:hAnsi="Times New Roman" w:cs="Times New Roman"/>
          <w:szCs w:val="24"/>
        </w:rPr>
        <w:t xml:space="preserve">(Epron </w:t>
      </w:r>
      <w:r w:rsidR="00AC014C" w:rsidRPr="00AC014C">
        <w:rPr>
          <w:rFonts w:ascii="Times New Roman" w:hAnsi="Times New Roman" w:cs="Times New Roman"/>
          <w:i/>
          <w:iCs/>
          <w:szCs w:val="24"/>
        </w:rPr>
        <w:t>et al.</w:t>
      </w:r>
      <w:r w:rsidR="00AC014C" w:rsidRPr="00AC014C">
        <w:rPr>
          <w:rFonts w:ascii="Times New Roman" w:hAnsi="Times New Roman" w:cs="Times New Roman"/>
          <w:szCs w:val="24"/>
        </w:rPr>
        <w:t xml:space="preserve">, 2012; Franklin </w:t>
      </w:r>
      <w:r w:rsidR="00AC014C" w:rsidRPr="00AC014C">
        <w:rPr>
          <w:rFonts w:ascii="Times New Roman" w:hAnsi="Times New Roman" w:cs="Times New Roman"/>
          <w:i/>
          <w:iCs/>
          <w:szCs w:val="24"/>
        </w:rPr>
        <w:t>et al.</w:t>
      </w:r>
      <w:r w:rsidR="00AC014C" w:rsidRPr="00AC014C">
        <w:rPr>
          <w:rFonts w:ascii="Times New Roman" w:hAnsi="Times New Roman" w:cs="Times New Roman"/>
          <w:szCs w:val="24"/>
        </w:rPr>
        <w:t xml:space="preserve">, 2012; De Kauwe </w:t>
      </w:r>
      <w:r w:rsidR="00AC014C" w:rsidRPr="00AC014C">
        <w:rPr>
          <w:rFonts w:ascii="Times New Roman" w:hAnsi="Times New Roman" w:cs="Times New Roman"/>
          <w:i/>
          <w:iCs/>
          <w:szCs w:val="24"/>
        </w:rPr>
        <w:t>et al.</w:t>
      </w:r>
      <w:r w:rsidR="00AC014C" w:rsidRPr="00AC014C">
        <w:rPr>
          <w:rFonts w:ascii="Times New Roman" w:hAnsi="Times New Roman" w:cs="Times New Roman"/>
          <w:szCs w:val="24"/>
        </w:rPr>
        <w:t>, 2014)</w:t>
      </w:r>
      <w:r w:rsidR="00AC014C">
        <w:rPr>
          <w:rFonts w:ascii="Times New Roman" w:hAnsi="Times New Roman" w:cs="Times New Roman"/>
        </w:rPr>
        <w:fldChar w:fldCharType="end"/>
      </w:r>
      <w:r w:rsidR="00AC014C">
        <w:rPr>
          <w:rFonts w:ascii="Times New Roman" w:hAnsi="Times New Roman" w:cs="Times New Roman"/>
        </w:rPr>
        <w:t>.</w:t>
      </w:r>
    </w:p>
    <w:p w14:paraId="7338AE82" w14:textId="625EDD5A" w:rsidR="00563E99" w:rsidRPr="009B00B8" w:rsidRDefault="00374242" w:rsidP="00B06987">
      <w:pPr>
        <w:spacing w:before="120" w:line="360" w:lineRule="auto"/>
        <w:ind w:firstLine="720"/>
        <w:rPr>
          <w:rFonts w:ascii="Times New Roman" w:hAnsi="Times New Roman" w:cs="Times New Roman"/>
        </w:rPr>
      </w:pPr>
      <w:r w:rsidRPr="009B00B8">
        <w:rPr>
          <w:rFonts w:ascii="Times New Roman" w:hAnsi="Times New Roman" w:cs="Times New Roman"/>
        </w:rPr>
        <w:t xml:space="preserve">Several schemes have been used to conceptualize and model C allocation. The simplest approach is to assume that trees partition a constant fraction of fixed C to each use. This scheme is supported by linear relationships between production terms in some systems, such as </w:t>
      </w:r>
      <w:r w:rsidR="00C557CE">
        <w:rPr>
          <w:rFonts w:ascii="Times New Roman" w:hAnsi="Times New Roman" w:cs="Times New Roman"/>
        </w:rPr>
        <w:t>for</w:t>
      </w:r>
      <w:r w:rsidRPr="009B00B8">
        <w:rPr>
          <w:rFonts w:ascii="Times New Roman" w:hAnsi="Times New Roman" w:cs="Times New Roman"/>
        </w:rPr>
        <w:t xml:space="preserve"> aboveground net primary productivity and total net primary productivity in boreal forests</w:t>
      </w:r>
      <w:r w:rsidR="00E92963">
        <w:rPr>
          <w:rFonts w:ascii="Times New Roman" w:hAnsi="Times New Roman" w:cs="Times New Roman"/>
        </w:rPr>
        <w:t xml:space="preserve">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1bd8ro959o","properties":{"formattedCitation":"{\\rtf (Gower {\\i{}et al.}, 2001)}","plainCitation":"(Gower et al., 2001)"},"citationItems":[{"id":426,"uris":["http://zotero.org/users/4234815/items/NF7XY8E5"],"uri":["http://zotero.org/users/4234815/items/NF7XY8E5"],"itemData":{"id":426,"type":"article-journal","title":"Net primary production and carbon allocation patterns of boreal ecosystems","container-title":"Ecological Applications","page":"1395-1411","volume":"11","issue":"5","source":"onlinelibrary.wiley.com","DOI":"10.1890/1051-0761(2001)011[1395:NPPACA]2.0.CO;2","ISSN":"1939-5582","language":"en","author":[{"family":"Gower","given":"S. T."},{"family":"Krankina","given":"O."},{"family":"Olson","given":"R. J."},{"family":"Apps","given":"M."},{"family":"Linder","given":"S."},{"family":"Wang","given":"C."}],"issued":{"date-parts":[["2001",10,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Gower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01)</w:t>
      </w:r>
      <w:r w:rsidR="00E92963">
        <w:rPr>
          <w:rFonts w:ascii="Times New Roman" w:hAnsi="Times New Roman" w:cs="Times New Roman"/>
        </w:rPr>
        <w:fldChar w:fldCharType="end"/>
      </w:r>
      <w:r w:rsidR="008C2121">
        <w:rPr>
          <w:rFonts w:ascii="Times New Roman" w:hAnsi="Times New Roman" w:cs="Times New Roman"/>
        </w:rPr>
        <w:t xml:space="preserve">. However, fixed </w:t>
      </w:r>
      <w:r w:rsidRPr="009B00B8">
        <w:rPr>
          <w:rFonts w:ascii="Times New Roman" w:hAnsi="Times New Roman" w:cs="Times New Roman"/>
        </w:rPr>
        <w:t>allocation schemes cann</w:t>
      </w:r>
      <w:r w:rsidR="00E92963">
        <w:rPr>
          <w:rFonts w:ascii="Times New Roman" w:hAnsi="Times New Roman" w:cs="Times New Roman"/>
        </w:rPr>
        <w:t xml:space="preserve">ot capture ontogenetic effects </w:t>
      </w:r>
      <w:r w:rsidR="00E92963">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Ul64qO7F","properties":{"formattedCitation":"{\\rtf (Poorter {\\i{}et al.}, 2015; Duursma &amp; Falster, 2016)}","plainCitation":"(Poorter et al., 2015; Duursma &amp; Falster, 2016)"},"citationItems":[{"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id":424,"uris":["http://zotero.org/users/4234815/items/CPPQ4XJ3"],"uri":["http://zotero.org/users/4234815/items/CPPQ4XJ3"],"itemData":{"id":424,"type":"article-journal","title":"Leaf mass per area, not total leaf area, drives differences in above‐ground biomass distribution among woody plant functional types","container-title":"New Phytologist","page":"368-376","volume":"212","issue":"2","source":"onlinelibrary.wiley.com","DOI":"10.1111/nph.14033","ISSN":"1469-8137","language":"en","author":[{"family":"Duursma","given":"Remko A."},{"family":"Falster","given":"Daniel S."}],"issued":{"date-parts":[["2016",10,1]]}}}],"schema":"https://github.com/citation-style-language/schema/raw/master/csl-citation.json"} </w:instrText>
      </w:r>
      <w:r w:rsidR="00E92963">
        <w:rPr>
          <w:rFonts w:ascii="Times New Roman" w:hAnsi="Times New Roman" w:cs="Times New Roman"/>
        </w:rPr>
        <w:fldChar w:fldCharType="separate"/>
      </w:r>
      <w:r w:rsidR="00D3799D" w:rsidRPr="00D3799D">
        <w:rPr>
          <w:rFonts w:ascii="Times New Roman" w:hAnsi="Times New Roman" w:cs="Times New Roman"/>
          <w:szCs w:val="24"/>
        </w:rPr>
        <w:t xml:space="preserve">(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 Duursma &amp; Falster, 2016)</w:t>
      </w:r>
      <w:r w:rsidR="00E92963">
        <w:rPr>
          <w:rFonts w:ascii="Times New Roman" w:hAnsi="Times New Roman" w:cs="Times New Roman"/>
        </w:rPr>
        <w:fldChar w:fldCharType="end"/>
      </w:r>
      <w:r w:rsidR="00E92963">
        <w:rPr>
          <w:rFonts w:ascii="Times New Roman" w:hAnsi="Times New Roman" w:cs="Times New Roman"/>
        </w:rPr>
        <w:t xml:space="preserve"> </w:t>
      </w:r>
      <w:r w:rsidR="008C2121">
        <w:rPr>
          <w:rFonts w:ascii="Times New Roman" w:hAnsi="Times New Roman" w:cs="Times New Roman"/>
        </w:rPr>
        <w:t>or</w:t>
      </w:r>
      <w:r w:rsidRPr="009B00B8">
        <w:rPr>
          <w:rFonts w:ascii="Times New Roman" w:hAnsi="Times New Roman" w:cs="Times New Roman"/>
        </w:rPr>
        <w:t xml:space="preserve"> dynamic temporal responses </w:t>
      </w:r>
      <w:r w:rsidR="00E92963">
        <w:rPr>
          <w:rFonts w:ascii="Times New Roman" w:hAnsi="Times New Roman" w:cs="Times New Roman"/>
        </w:rPr>
        <w:fldChar w:fldCharType="begin"/>
      </w:r>
      <w:r w:rsidR="00E16B34">
        <w:rPr>
          <w:rFonts w:ascii="Times New Roman" w:hAnsi="Times New Roman" w:cs="Times New Roman"/>
        </w:rPr>
        <w:instrText xml:space="preserve"> ADDIN ZOTERO_ITEM CSL_CITATION {"citationID":"DONiw7e6","properties":{"formattedCitation":"{\\rtf (De Kauwe {\\i{}et al.}, 2014; Doughty {\\i{}et al.}, 2014)}","plainCitation":"(De Kauwe et al., 2014; Doughty et al., 2014)"},"citationItems":[{"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id":485,"uris":["http://zotero.org/users/4234815/items/QGIITH6D"],"uri":["http://zotero.org/users/4234815/items/QGIITH6D"],"itemData":{"id":485,"type":"article-journal","title":"Allocation trade‐offs dominate the response of tropical forest growth to seasonal and interannual drought","container-title":"Ecology","page":"2192-2201","volume":"95","issue":"8","source":"onlinelibrary.wiley.com","DOI":"10.1890/13-1507.1","ISSN":"1939-9170","language":"en","author":[{"family":"Doughty","given":"Christopher E."},{"family":"Malhi","given":"Yadvinder"},{"family":"Araujo-Murakami","given":"Alejandro"},{"family":"Metcalfe","given":"Daniel B."},{"family":"Silva-Espejo","given":"Javier E."},{"family":"Arroyo","given":"Luzmila"},{"family":"Heredia","given":"Juan P."},{"family":"Pardo-Toledo","given":"Erwin"},{"family":"Mendizabal","given":"Luz M."},{"family":"Rojas-Landivar","given":"Victor D."},{"family":"Vega-Martinez","given":"Meison"},{"family":"Flores-Valencia","given":"Marcio"},{"family":"Sibler-Rivero","given":"Rebeca"},{"family":"Moreno-Vare","given":"Luzmarina"},{"family":"Viscarra","given":"Laura Jessica"},{"family":"Chuviru-Castro","given":"Tamara"},{"family":"Osinaga-Becerra","given":"Marilin"},{"family":"Ledezma","given":"Roxana"}],"issued":{"date-parts":[["2014",8,1]]}}}],"schema":"https://github.com/citation-style-language/schema/raw/master/csl-citation.json"} </w:instrText>
      </w:r>
      <w:r w:rsidR="00E92963">
        <w:rPr>
          <w:rFonts w:ascii="Times New Roman" w:hAnsi="Times New Roman" w:cs="Times New Roman"/>
        </w:rPr>
        <w:fldChar w:fldCharType="separate"/>
      </w:r>
      <w:r w:rsidR="00E16B34" w:rsidRPr="00E16B34">
        <w:rPr>
          <w:rFonts w:ascii="Times New Roman" w:hAnsi="Times New Roman" w:cs="Times New Roman"/>
          <w:szCs w:val="24"/>
        </w:rPr>
        <w:t xml:space="preserve">(De Kauwe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xml:space="preserve">, 2014; Doughty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2014)</w:t>
      </w:r>
      <w:r w:rsidR="00E92963">
        <w:rPr>
          <w:rFonts w:ascii="Times New Roman" w:hAnsi="Times New Roman" w:cs="Times New Roman"/>
        </w:rPr>
        <w:fldChar w:fldCharType="end"/>
      </w:r>
      <w:r w:rsidR="00E92963">
        <w:rPr>
          <w:rFonts w:ascii="Times New Roman" w:hAnsi="Times New Roman" w:cs="Times New Roman"/>
        </w:rPr>
        <w:t xml:space="preserve">. </w:t>
      </w:r>
      <w:r w:rsidRPr="009B00B8">
        <w:rPr>
          <w:rFonts w:ascii="Times New Roman" w:hAnsi="Times New Roman" w:cs="Times New Roman"/>
        </w:rPr>
        <w:t xml:space="preserve">Another approach is to constrain C allocation by assuming a functional balance between tree organs, encapsulated </w:t>
      </w:r>
      <w:r w:rsidR="00D3799D">
        <w:rPr>
          <w:rFonts w:ascii="Times New Roman" w:hAnsi="Times New Roman" w:cs="Times New Roman"/>
        </w:rPr>
        <w:t xml:space="preserve">via </w:t>
      </w:r>
      <w:proofErr w:type="spellStart"/>
      <w:r w:rsidR="00D3799D">
        <w:rPr>
          <w:rFonts w:ascii="Times New Roman" w:hAnsi="Times New Roman" w:cs="Times New Roman"/>
        </w:rPr>
        <w:t>allometric</w:t>
      </w:r>
      <w:proofErr w:type="spellEnd"/>
      <w:r w:rsidR="00D3799D">
        <w:rPr>
          <w:rFonts w:ascii="Times New Roman" w:hAnsi="Times New Roman" w:cs="Times New Roman"/>
        </w:rPr>
        <w:t xml:space="preserve"> relationships, </w:t>
      </w:r>
      <w:proofErr w:type="spellStart"/>
      <w:r w:rsidR="00D3799D">
        <w:rPr>
          <w:rFonts w:ascii="Times New Roman" w:hAnsi="Times New Roman" w:cs="Times New Roman"/>
        </w:rPr>
        <w:t>Hü</w:t>
      </w:r>
      <w:r w:rsidRPr="009B00B8">
        <w:rPr>
          <w:rFonts w:ascii="Times New Roman" w:hAnsi="Times New Roman" w:cs="Times New Roman"/>
        </w:rPr>
        <w:t>ber</w:t>
      </w:r>
      <w:proofErr w:type="spellEnd"/>
      <w:r w:rsidRPr="009B00B8">
        <w:rPr>
          <w:rFonts w:ascii="Times New Roman" w:hAnsi="Times New Roman" w:cs="Times New Roman"/>
        </w:rPr>
        <w:t xml:space="preserve"> values, or ro</w:t>
      </w:r>
      <w:r w:rsidR="00E92963">
        <w:rPr>
          <w:rFonts w:ascii="Times New Roman" w:hAnsi="Times New Roman" w:cs="Times New Roman"/>
        </w:rPr>
        <w:t xml:space="preserve">ot to leaf mass fractions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PurqNIy0","properties":{"formattedCitation":"{\\rtf (Landsberg &amp; Waring, 1997; M\\uc0\\u228{}kel\\uc0\\u228{} {\\i{}et al.}, 2008; Feng {\\i{}et al.}, 2012)}","plainCitation":"(Landsberg &amp; Waring, 1997; Mäkelä et al., 2008; Feng et al., 2012)"},"citationItems":[{"id":432,"uris":["http://zotero.org/users/4234815/items/TV3U8JEL"],"uri":["http://zotero.org/users/4234815/items/TV3U8JEL"],"itemData":{"id":432,"type":"article-journal","title":"A generalised model of forest productivity using simplified concepts of radiation-use efficiency, carbon balance and partitioning","container-title":"Forest Ecology and Management","page":"209-228","volume":"95","issue":"3","source":"ScienceDirect","abstract":"This paper describes a stand growth model, based on physiological processes, which incorporates a number of steps and procedures that have allowed considerable simplification relative to extant process-based models. The model, called 3-PG (use of Physiological Principles in Predicting Growth), calculates total carbon fixed (gross primary production; PG) from utilizable, absorbed photosynthetically active radiation (φp.a.u.), obtained by correcting the photosynthetically active radiation absorbed by the forest canopy (φp.a.) for the effects of soil drought, atmospheric vapour pressure deficits and stand age. PG is obtained from φp.a.u. and the canopy quantum efficiency, values of which are becoming available. The ratio of net (PN) to gross primary production is emerging as relatively constant for trees. This eliminates the need to calculate respiration and is used to estimate PN—the net amount of carbon converted to biomass. 3-PG uses a simple relationship to estimate the amount of carbon allocated below ground and a procedure based on allometric ratios—widely available for many species and situations—to determine the allocation of carbon to foliage and stems and constrain tree growth patterns. The effects of nutrition are incorporated through the carbon allocation procedure; the amount of carbon allocated below ground will increase with decreasing soil fertility. Recently acquired knowledge about the physiological factors causing decline in forest growth rates with age is used to model that decline. Changes in stem populations (self-thinning) are derived from a procedure based on the −32 power law, combined with stem growth rates. The model requires weather data as input, works on monthly time steps and has been run for periods up to 120 years, producing realistic patterns of stem growth and stem diameter increments. The time course of leaf area index is realistic for a range of soil conditions and atmospheric constraints. 3-PG can be run from remotely-sensed estimates of leaf area index coupled to weather data and basic, readily available information about soils and stand characteristics. It is being tested as a practical tool against forestry data from New South Wales, Tasmania, Victoria and New Zealand. Test results show excellent correspondence between stand growth measurements and simulated stem growth over 30 years.","DOI":"10.1016/S0378-1127(97)00026-1","ISSN":"0378-1127","journalAbbreviation":"Forest Ecology and Management","author":[{"family":"Landsberg","given":"J. J."},{"family":"Waring","given":"R. H."}],"issued":{"date-parts":[["1997",8,1]]}}},{"id":438,"uris":["http://zotero.org/users/4234815/items/HEFWLYVL"],"uri":["http://zotero.org/users/4234815/items/HEFWLYVL"],"itemData":{"id":438,"type":"article-journal","title":"Optimal co‐allocation of carbon and nitrogen in a forest stand at steady state","container-title":"New Phytologist","page":"114-123","volume":"180","issue":"1","source":"onlinelibrary.wiley.com","DOI":"10.1111/j.1469-8137.2008.02558.x","ISSN":"1469-8137","language":"en","author":[{"family":"Mäkelä","given":"Annikki"},{"family":"Valentine","given":"Harry T."},{"family":"Helmisaari","given":"Heljä-Sisko"}],"issued":{"date-parts":[["2008",10,1]]}}},{"id":435,"uris":["http://zotero.org/users/4234815/items/52PIWSV4"],"uri":["http://zotero.org/users/4234815/items/52PIWSV4"],"itemData":{"id":435,"type":"article-journal","title":"Connecting an architectural plant model to a forest stand dynamics model—application to Austrian black pine stand visualization","container-title":"Annals of Forest Science","page":"245-255","volume":"69","issue":"2","source":"link.springer.com","abstract":"• ContextForest stand dynamics models simulate the growth of trees in stands; based on field measurements and system knowledge, they provide a relatively precise representation of forest growth and are well adapted for forest management purposes. Architectural models describe the structure of plants according to ontogenetic development processes; as a support of biomass production and partitioning at organ scale, they simulate individual tree development.• AimsThe aim of this study was to link a stand dynamics model and an architectural model to simulate stand dynamics, in which the ecological or silvicultural modelling from the stand model and the architecture representation could be integrated, to provide individual tree details at the stand level.• MethodsStand-level simulations of Austrian black pine dynamics provided global results on tree growth from the empirical forest growth model PNN, and branching details for individual trees were provided by the functional–structural plant model (FSPM) GreenLab.• ResultsIndividual tree dynamics were computed, and the simulated trees were integrated at the stand level for visualizing two different management scenarios.• ConclusionBy combining a stand dynamics model adapted to forest management with an FSPM with detailed tree architecture, it is possible to simulate individual tree structure with consistent dimensions, adapted to ecological and silvicultural modelling for decision support in forest management.","DOI":"10.1007/s13595-011-0144-5","ISSN":"1286-4560, 1297-966X","journalAbbreviation":"Annals of Forest Science","language":"en","author":[{"family":"Feng","given":"Lu"},{"family":"Reffye","given":"Philippe","dropping-particle":"de"},{"family":"Dreyfus","given":"Philippe"},{"family":"Auclair","given":"Daniel"}],"issued":{"date-parts":[["2012",3,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Landsberg &amp; Waring, 1997; Mäkelä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xml:space="preserve">, 2008; Feng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12)</w:t>
      </w:r>
      <w:r w:rsidR="00E92963">
        <w:rPr>
          <w:rFonts w:ascii="Times New Roman" w:hAnsi="Times New Roman" w:cs="Times New Roman"/>
        </w:rPr>
        <w:fldChar w:fldCharType="end"/>
      </w:r>
      <w:r w:rsidRPr="009B00B8">
        <w:rPr>
          <w:rFonts w:ascii="Times New Roman" w:hAnsi="Times New Roman" w:cs="Times New Roman"/>
        </w:rPr>
        <w:t xml:space="preserve">. Finally, there </w:t>
      </w:r>
      <w:r w:rsidR="008C2121">
        <w:rPr>
          <w:rFonts w:ascii="Times New Roman" w:hAnsi="Times New Roman" w:cs="Times New Roman"/>
        </w:rPr>
        <w:t xml:space="preserve">is </w:t>
      </w:r>
      <w:r w:rsidRPr="009B00B8">
        <w:rPr>
          <w:rFonts w:ascii="Times New Roman" w:hAnsi="Times New Roman" w:cs="Times New Roman"/>
        </w:rPr>
        <w:t>the concept that trees increase C partitioning towards the acquisition of the primary limiting resource (e.g., light, soil nutrients, w</w:t>
      </w:r>
      <w:r w:rsidR="00E92963">
        <w:rPr>
          <w:rFonts w:ascii="Times New Roman" w:hAnsi="Times New Roman" w:cs="Times New Roman"/>
        </w:rPr>
        <w:t xml:space="preserve">ater;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2klphg07me","properties":{"formattedCitation":"(McMurtrie &amp; Dewar, 2013)","plainCitation":"(McMurtrie &amp; Dewar, 2013)"},"citationItems":[{"id":430,"uris":["http://zotero.org/users/4234815/items/3A25VAQC"],"uri":["http://zotero.org/users/4234815/items/3A25VAQC"],"itemData":{"id":430,"type":"article-journal","title":"New insights into carbon allocation by trees from the hypothesis that annual wood production is maximized","container-title":"New Phytologist","page":"981-990","volume":"199","issue":"4","source":"onlinelibrary.wiley.com","DOI":"10.1111/nph.12344","ISSN":"1469-8137","language":"en","author":[{"family":"McMurtrie","given":"Ross E."},{"family":"Dewar","given":"Roderick C."}],"issued":{"date-parts":[["2013",9,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rPr>
        <w:t>McMurtrie &amp; Dewar, 2013)</w:t>
      </w:r>
      <w:r w:rsidR="00E92963">
        <w:rPr>
          <w:rFonts w:ascii="Times New Roman" w:hAnsi="Times New Roman" w:cs="Times New Roman"/>
        </w:rPr>
        <w:fldChar w:fldCharType="end"/>
      </w:r>
      <w:r w:rsidR="00E92963">
        <w:rPr>
          <w:rFonts w:ascii="Times New Roman" w:hAnsi="Times New Roman" w:cs="Times New Roman"/>
        </w:rPr>
        <w:t>.</w:t>
      </w:r>
      <w:r w:rsidRPr="009B00B8">
        <w:rPr>
          <w:rFonts w:ascii="Times New Roman" w:hAnsi="Times New Roman" w:cs="Times New Roman"/>
        </w:rPr>
        <w:t xml:space="preserve"> This approach appears sensible and has been implemented in several model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abs8eelot3","properties":{"formattedCitation":"{\\rtf (Running &amp; Gower, 1991; Friedlingstein {\\i{}et al.}, 1999)}","plainCitation":"(Running &amp; Gower, 1991; Friedlingstein et al., 1999)"},"citationItems":[{"id":440,"uris":["http://zotero.org/users/4234815/items/HT9JPGLA"],"uri":["http://zotero.org/users/4234815/items/HT9JPGLA"],"itemData":{"id":440,"type":"article-journal","title":"FOREST-BGC, A general model of forest ecosystem processes for regional applications. II. Dynamic carbon allocation and nitrogen budgets","container-title":"Tree Physiology","page":"147-160","volume":"9","issue":"1-2","source":"academic.oup.com","abstract":"A new version of the ecosystem process model FOREST-BGC is presented that uses stand water and nitrogen limitations to alter the leaf/root/stem carbon allocation fraction dynamically at each annual iteration. Water deficit is defined by integrating a daily soil water deficit fraction annually. Current nitrogen limitation is defined relative to a hypothetical optimum foliar N pool, computed as maximum leaf area index multiplied by maximum leaf nitrogen concentration. Decreasing availability of water or nitrogen, or both, reduces the leaf/root carbon partitioning ratio. Leaf and root N concentrations, and maximum leaf photosynthetic capacity are also redefined annually as functions of nitrogen availability. Test simulations for hypothetical coniferous forests were performed for Madison, WI and Missoula, MT, and showed simulated leaf area index ranging from 4.5 for a control stand at Missoula, to 11 for a fertilized stand at Madison, with Year 50 stem carbon biomasses of 31 and 128 Mg ha−1, respectively. Total nitrogen incorporated into new tissue ranged from 34 kg ha−1 year−1 for the unfertilized Missoula stand, to 109 kg ha−1 year−1 for the fertilized Madison stand. The model successfully showed dynamic annual carbon partitioning controlled by water and nitrogen limitations.","DOI":"10.1093/treephys/9.1-2.147","ISSN":"0829-318X","journalAbbreviation":"Tree Physiol","author":[{"family":"Running","given":"Steven W."},{"family":"Gower","given":"Stith T."}],"issued":{"date-parts":[["1991",7,1]]}}},{"id":442,"uris":["http://zotero.org/users/4234815/items/LIUXYA2C"],"uri":["http://zotero.org/users/4234815/items/LIUXYA2C"],"itemData":{"id":442,"type":"article-journal","title":"Toward an allocation scheme for global terrestrial carbon models","container-title":"Global Change Biology","page":"755-770","volume":"5","issue":"7","source":"Wiley Online Library","abstract":"The distribution of assimilated carbon among the plant parts has a profound effect on plant growth, and at a larger scale, on terrestrial biogeochemistry. Although important progress has been made in modelling photosynthesis, less effort has been spent on understanding the carbon allocation, especially at large spatial scales. Whereas several individual-level models of plant growth include an allocation scheme, most global terrestrial models still assume constant allocation of net primary production (NPP) among plant parts, without any environmental coupling. Here, we use the CASA biosphere model as a platform for exploring a new global allocation scheme that estimates allocation of photosynthesis products among leaves, stems, and roots depending on resource availability. The philosophy underlying the model is that allocation patterns result from evolved responses that adjust carbon investments to facilitate capture of the most limiting resources, i.e. light, water, and mineral nitrogen. In addition, we allow allocation of NPP to vary in response to changes in atmospheric CO2. The relative magnitudes of changes in NPP and resource-use efficiency control the response of root:shoot allocation. For ambient CO2, the model produces realistic changes in above-ground allocation along productivity gradients. In comparison to the CASA standard estimate using fixed allocation ratios, the new allocation scheme tends to favour root allocation, leading to a 10% lower global biomass. Elevated CO2, which alters the balance between growth and available resources, generally leads to reduced water stress and consequently, decreased root:shoot ratio. The major exception is forest ecosystems, where increased nitrogen stress induces a larger root allocation.","DOI":"10.1046/j.1365-2486.1999.00269.x","ISSN":"1365-2486","language":"en","author":[{"family":"Friedlingstein","given":"P."},{"family":"Joel","given":"G."},{"family":"Field","given":"C. B."},{"family":"Fung","given":"I. Y."}],"issued":{"date-parts":[["1999",10,1]]}}}],"schema":"https://github.com/citation-style-language/schema/raw/master/csl-citation.json"} </w:instrText>
      </w:r>
      <w:r>
        <w:rPr>
          <w:rFonts w:ascii="Times New Roman" w:hAnsi="Times New Roman" w:cs="Times New Roman"/>
        </w:rPr>
        <w:fldChar w:fldCharType="separate"/>
      </w:r>
      <w:r w:rsidRPr="00374242">
        <w:rPr>
          <w:rFonts w:ascii="Times New Roman" w:hAnsi="Times New Roman" w:cs="Times New Roman"/>
          <w:szCs w:val="24"/>
        </w:rPr>
        <w:t>(</w:t>
      </w:r>
      <w:r>
        <w:rPr>
          <w:rFonts w:ascii="Times New Roman" w:hAnsi="Times New Roman" w:cs="Times New Roman"/>
          <w:szCs w:val="24"/>
        </w:rPr>
        <w:t xml:space="preserve">e.g., </w:t>
      </w:r>
      <w:r w:rsidRPr="00374242">
        <w:rPr>
          <w:rFonts w:ascii="Times New Roman" w:hAnsi="Times New Roman" w:cs="Times New Roman"/>
          <w:szCs w:val="24"/>
        </w:rPr>
        <w:t xml:space="preserve">Running &amp; Gower, </w:t>
      </w:r>
      <w:r w:rsidRPr="00374242">
        <w:rPr>
          <w:rFonts w:ascii="Times New Roman" w:hAnsi="Times New Roman" w:cs="Times New Roman"/>
          <w:szCs w:val="24"/>
        </w:rPr>
        <w:lastRenderedPageBreak/>
        <w:t xml:space="preserve">1991; Friedlingstein </w:t>
      </w:r>
      <w:r w:rsidRPr="00374242">
        <w:rPr>
          <w:rFonts w:ascii="Times New Roman" w:hAnsi="Times New Roman" w:cs="Times New Roman"/>
          <w:i/>
          <w:iCs/>
          <w:szCs w:val="24"/>
        </w:rPr>
        <w:t>et al.</w:t>
      </w:r>
      <w:r w:rsidRPr="00374242">
        <w:rPr>
          <w:rFonts w:ascii="Times New Roman" w:hAnsi="Times New Roman" w:cs="Times New Roman"/>
          <w:szCs w:val="24"/>
        </w:rPr>
        <w:t>, 1999)</w:t>
      </w:r>
      <w:r>
        <w:rPr>
          <w:rFonts w:ascii="Times New Roman" w:hAnsi="Times New Roman" w:cs="Times New Roman"/>
        </w:rPr>
        <w:fldChar w:fldCharType="end"/>
      </w:r>
      <w:r w:rsidR="007E244A">
        <w:rPr>
          <w:rFonts w:ascii="Times New Roman" w:hAnsi="Times New Roman" w:cs="Times New Roman"/>
        </w:rPr>
        <w:t>, but d</w:t>
      </w:r>
      <w:r w:rsidRPr="009B00B8">
        <w:rPr>
          <w:rFonts w:ascii="Times New Roman" w:hAnsi="Times New Roman" w:cs="Times New Roman"/>
        </w:rPr>
        <w:t>irect evidence supporting this concept is scarce, given the challenges involved in measuring allocation</w:t>
      </w:r>
      <w:r w:rsidR="00D3799D">
        <w:rPr>
          <w:rFonts w:ascii="Times New Roman" w:hAnsi="Times New Roman" w:cs="Times New Roman"/>
        </w:rPr>
        <w:t xml:space="preserve"> </w:t>
      </w:r>
      <w:r w:rsidR="00D3799D">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a1ou85bpupv","properties":{"formattedCitation":"{\\rtf (Poorter &amp; Sack, 2012; Poorter {\\i{}et al.}, 2015)}","plainCitation":"(Poorter &amp; Sack, 2012; Poorter et al., 2015)"},"citationItems":[{"id":1041,"uris":["http://zotero.org/users/4234815/items/M7Q3IKKS"],"uri":["http://zotero.org/users/4234815/items/M7Q3IKKS"],"itemData":{"id":1041,"type":"article-journal","title":"Pitfalls and Possibilities in the Analysis of Biomass Allocation Patterns in Plants","container-title":"Frontiers in Plant Science","volume":"3","source":"PubMed Central","abstract":"Plants can differentially allocate biomass to leaves, stems, roots, and reproduction, and follow ontogenetic trajectories that interact with the prevailing climate. Various methodological tools exist to analyze the resulting allocation patterns, based either on the calculation of biomass ratios or fractions of different organs at a given point in time, or on a so-called allometric analysis of biomass data sampled across species or over an experimental growth period. We discuss the weak and strong points of each of these methods. Although both approaches have useful features, we suggest that often a plot of biomass fractions against total plant size, either across species or in the comparison of treatment effects, combines the best of both worlds.","URL":"https://www.ncbi.nlm.nih.gov/pmc/articles/PMC3514511/","DOI":"10.3389/fpls.2012.00259","ISSN":"1664-462X","note":"PMID: 23227027\nPMCID: PMC3514511","journalAbbreviation":"Front Plant Sci","author":[{"family":"Poorter","given":"Hendrik"},{"family":"Sack","given":"Lawren"}],"issued":{"date-parts":[["2012",12,5]]},"accessed":{"date-parts":[["2017",12,14]]}}},{"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schema":"https://github.com/citation-style-language/schema/raw/master/csl-citation.json"} </w:instrText>
      </w:r>
      <w:r w:rsidR="00D3799D">
        <w:rPr>
          <w:rFonts w:ascii="Times New Roman" w:hAnsi="Times New Roman" w:cs="Times New Roman"/>
        </w:rPr>
        <w:fldChar w:fldCharType="separate"/>
      </w:r>
      <w:r w:rsidR="00D3799D" w:rsidRPr="00D3799D">
        <w:rPr>
          <w:rFonts w:ascii="Times New Roman" w:hAnsi="Times New Roman" w:cs="Times New Roman"/>
          <w:szCs w:val="24"/>
        </w:rPr>
        <w:t xml:space="preserve">(Poorter &amp; Sack, 2012; 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w:t>
      </w:r>
      <w:r w:rsidR="00D3799D">
        <w:rPr>
          <w:rFonts w:ascii="Times New Roman" w:hAnsi="Times New Roman" w:cs="Times New Roman"/>
        </w:rPr>
        <w:fldChar w:fldCharType="end"/>
      </w:r>
      <w:r w:rsidR="005B551F">
        <w:rPr>
          <w:rFonts w:ascii="Times New Roman" w:hAnsi="Times New Roman" w:cs="Times New Roman"/>
        </w:rPr>
        <w:t xml:space="preserve">. However, </w:t>
      </w:r>
      <w:r w:rsidRPr="009B00B8">
        <w:rPr>
          <w:rFonts w:ascii="Times New Roman" w:hAnsi="Times New Roman" w:cs="Times New Roman"/>
        </w:rPr>
        <w:t>optimization approaches have been used to constrain dynamic alloca</w:t>
      </w:r>
      <w:r w:rsidR="00E92963">
        <w:rPr>
          <w:rFonts w:ascii="Times New Roman" w:hAnsi="Times New Roman" w:cs="Times New Roman"/>
        </w:rPr>
        <w:t xml:space="preserve">tion schemes with some success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330chtab8","properties":{"formattedCitation":"{\\rtf (Franklin {\\i{}et al.}, 2012; McMurtrie &amp; Dewar, 2013)}","plainCitation":"(Franklin et al., 2012; McMurtrie &amp; Dewar, 2013)"},"citationItems":[{"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430,"uris":["http://zotero.org/users/4234815/items/3A25VAQC"],"uri":["http://zotero.org/users/4234815/items/3A25VAQC"],"itemData":{"id":430,"type":"article-journal","title":"New insights into carbon allocation by trees from the hypothesis that annual wood production is maximized","container-title":"New Phytologist","page":"981-990","volume":"199","issue":"4","source":"onlinelibrary.wiley.com","DOI":"10.1111/nph.12344","ISSN":"1469-8137","language":"en","author":[{"family":"McMurtrie","given":"Ross E."},{"family":"Dewar","given":"Roderick C."}],"issued":{"date-parts":[["2013",9,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Franklin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12; McMurtrie &amp; Dewar, 2013)</w:t>
      </w:r>
      <w:r w:rsidR="00E92963">
        <w:rPr>
          <w:rFonts w:ascii="Times New Roman" w:hAnsi="Times New Roman" w:cs="Times New Roman"/>
        </w:rPr>
        <w:fldChar w:fldCharType="end"/>
      </w:r>
      <w:r w:rsidR="00E92963">
        <w:rPr>
          <w:rFonts w:ascii="Times New Roman" w:hAnsi="Times New Roman" w:cs="Times New Roman"/>
        </w:rPr>
        <w:t>.</w:t>
      </w:r>
    </w:p>
    <w:p w14:paraId="679EB7AD" w14:textId="70489D51" w:rsidR="00563E99" w:rsidRDefault="007E244A" w:rsidP="003B24EB">
      <w:pPr>
        <w:spacing w:before="120" w:line="360" w:lineRule="auto"/>
        <w:ind w:firstLine="720"/>
        <w:rPr>
          <w:rFonts w:ascii="Times New Roman" w:hAnsi="Times New Roman" w:cs="Times New Roman"/>
        </w:rPr>
      </w:pPr>
      <w:r>
        <w:rPr>
          <w:rFonts w:ascii="Times New Roman" w:hAnsi="Times New Roman" w:cs="Times New Roman"/>
        </w:rPr>
        <w:t xml:space="preserve">Temperature is a fundamental </w:t>
      </w:r>
      <w:r w:rsidR="00374242" w:rsidRPr="009B00B8">
        <w:rPr>
          <w:rFonts w:ascii="Times New Roman" w:hAnsi="Times New Roman" w:cs="Times New Roman"/>
        </w:rPr>
        <w:t>aspect of climate that affects m</w:t>
      </w:r>
      <w:r w:rsidR="00AF638F">
        <w:rPr>
          <w:rFonts w:ascii="Times New Roman" w:hAnsi="Times New Roman" w:cs="Times New Roman"/>
        </w:rPr>
        <w:t xml:space="preserve">any aspects of tree physiology </w:t>
      </w:r>
      <w:r w:rsidR="00AF638F">
        <w:rPr>
          <w:rFonts w:ascii="Times New Roman" w:hAnsi="Times New Roman" w:cs="Times New Roman"/>
        </w:rPr>
        <w:fldChar w:fldCharType="begin"/>
      </w:r>
      <w:r w:rsidR="00AF638F">
        <w:rPr>
          <w:rFonts w:ascii="Times New Roman" w:hAnsi="Times New Roman" w:cs="Times New Roman"/>
        </w:rPr>
        <w:instrText xml:space="preserve"> ADDIN ZOTERO_ITEM CSL_CITATION {"citationID":"a14vofu7fjh","properties":{"formattedCitation":"{\\rtf (Way &amp; Oren, 2010; Lu {\\i{}et al.}, 2013)}","plainCitation":"(Way &amp; Oren, 2010; Lu et al., 2013)"},"citationItems":[{"id":449,"uris":["http://zotero.org/users/4234815/items/QASC3BCL"],"uri":["http://zotero.org/users/4234815/items/QASC3BCL"],"itemData":{"id":449,"type":"article-journal","title":"Differential responses to changes in growth temperature between trees from different functional groups and biomes: a review and synthesis of data","container-title":"Tree Physiology","page":"669-688","volume":"30","issue":"6","source":"academic.oup.com","abstract":"The response of tree growth to a change in temperature may differ in predictable ways. Trees with conservative growth strategies may have little ability to respond to a changing climate. In addition, high latitude and altitude tree growth may be temperature-limited and thus benefit from some degree of warming, as opposed to warm-adapted species. Using data from 63 studies, we examined whether trees from different functional groups and thermal niches differed in their growth response to a change in growth temperature. We also investigated whether responses predicted for a change in growth temperature (both reduced and elevated) were similar for increased temperatures by repeating the analysis on the subset of raised temperature data to confirm the validity of our results for use in a climate-warming scenario. Using both the temperature-change response and the warming response, we found that elevated temperatures enhanced growth (measured as shoot height, stem diameter and biomass) in deciduous species more than in evergreen trees. Tropical species were indeed more susceptible to warming-induced growth declines than temperate or boreal trees in both analyses. More carbon may be available to allocate to growth at high temperatures because respiration acclimated more strongly than photosynthesis, increasing carbon assimilation but moderating carbon losses. Trees that developed at elevated temperatures did not simply accelerate growth but followed different developmental trajectories than unwarmed trees, allocating more biomass to leaves and less to roots and growing taller for a given stem diameter. While there were insufficient data to analyze trends for particular species, we generated equations to describe general trends in tree growth to temperature changes and to warming for use at large spatial scales or where data are lacking. We discuss the implications of these results in the context of a changing climate and highlight the areas of greatest uncertainty regarding temperature and tree growth where future research is needed.","DOI":"10.1093/treephys/tpq015","ISSN":"0829-318X","shortTitle":"Differential responses to changes in growth temperature between trees from different functional groups and biomes","journalAbbreviation":"Tree Physiol","author":[{"family":"Way","given":"Danielle A."},{"family":"Oren","given":"Ram"}],"issued":{"date-parts":[["2010",6,1]]}}},{"id":447,"uris":["http://zotero.org/users/4234815/items/3WLBJS96"],"uri":["http://zotero.org/users/4234815/items/3WLBJS96"],"itemData":{"id":447,"type":"article-journal","title":"Responses of ecosystem carbon cycle to experimental warming: a meta‐analysis","container-title":"Ecology","page":"726-738","volume":"94","issue":"3","source":"onlinelibrary.wiley.com","DOI":"10.1890/12-0279.1","ISSN":"1939-9170","shortTitle":"Responses of ecosystem carbon cycle to experimental warming","language":"en","author":[{"family":"Lu","given":"Meng"},{"family":"Zhou","given":"Xuhui"},{"family":"Yang","given":"Qiang"},{"family":"Li","given":"Hui"},{"family":"Luo","given":"Yiqi"},{"family":"Fang","given":"Changming"},{"family":"Chen","given":"Jiakuan"},{"family":"Yang","given":"Xin"},{"family":"Li","given":"Bo"}],"issued":{"date-parts":[["2013",3,1]]}}}],"schema":"https://github.com/citation-style-language/schema/raw/master/csl-citation.json"} </w:instrText>
      </w:r>
      <w:r w:rsidR="00AF638F">
        <w:rPr>
          <w:rFonts w:ascii="Times New Roman" w:hAnsi="Times New Roman" w:cs="Times New Roman"/>
        </w:rPr>
        <w:fldChar w:fldCharType="separate"/>
      </w:r>
      <w:r w:rsidR="00AF638F" w:rsidRPr="00AF638F">
        <w:rPr>
          <w:rFonts w:ascii="Times New Roman" w:hAnsi="Times New Roman" w:cs="Times New Roman"/>
          <w:szCs w:val="24"/>
        </w:rPr>
        <w:t xml:space="preserve">(Way &amp; Oren, 2010; Lu </w:t>
      </w:r>
      <w:r w:rsidR="00AF638F" w:rsidRPr="00AF638F">
        <w:rPr>
          <w:rFonts w:ascii="Times New Roman" w:hAnsi="Times New Roman" w:cs="Times New Roman"/>
          <w:i/>
          <w:iCs/>
          <w:szCs w:val="24"/>
        </w:rPr>
        <w:t>et al.</w:t>
      </w:r>
      <w:r w:rsidR="00AF638F" w:rsidRPr="00AF638F">
        <w:rPr>
          <w:rFonts w:ascii="Times New Roman" w:hAnsi="Times New Roman" w:cs="Times New Roman"/>
          <w:szCs w:val="24"/>
        </w:rPr>
        <w:t>, 2013)</w:t>
      </w:r>
      <w:r w:rsidR="00AF638F">
        <w:rPr>
          <w:rFonts w:ascii="Times New Roman" w:hAnsi="Times New Roman" w:cs="Times New Roman"/>
        </w:rPr>
        <w:fldChar w:fldCharType="end"/>
      </w:r>
      <w:r w:rsidR="003B24EB">
        <w:rPr>
          <w:rFonts w:ascii="Times New Roman" w:hAnsi="Times New Roman" w:cs="Times New Roman"/>
        </w:rPr>
        <w:t xml:space="preserve">. Trees dynamically adjust their photosynthetic and respiratory physiology in response to their thermal environment (i.e.; physiological acclimation; </w:t>
      </w:r>
      <w:r w:rsidR="003B24EB">
        <w:rPr>
          <w:rFonts w:ascii="Times New Roman" w:hAnsi="Times New Roman" w:cs="Times New Roman"/>
        </w:rPr>
        <w:fldChar w:fldCharType="begin"/>
      </w:r>
      <w:r w:rsidR="003B24EB">
        <w:rPr>
          <w:rFonts w:ascii="Times New Roman" w:hAnsi="Times New Roman" w:cs="Times New Roman"/>
        </w:rPr>
        <w:instrText xml:space="preserve"> ADDIN ZOTERO_ITEM CSL_CITATION {"citationID":"dP65IbGZ","properties":{"formattedCitation":"{\\rtf (Atkin &amp; Tjoelker, 2003; Smith &amp; Dukes, 2013; Way &amp; Yamori, 2014; Reich {\\i{}et al.}, 2016)}","plainCitation":"(Atkin &amp; Tjoelker, 2003; Smith &amp; Dukes, 2013; Way &amp; Yamori, 2014; Reich et al., 2016)"},"citationItems":[{"id":534,"uris":["http://zotero.org/users/4234815/items/Z7L3TD2R"],"uri":["http://zotero.org/users/4234815/items/Z7L3TD2R"],"itemData":{"id":534,"type":"article-journal","title":"Thermal acclimation and the dynamic response of plant respiration to temperature","container-title":"Trends in Plant Science","page":"343-351","volume":"8","issue":"7","source":"ScienceDirect","abstract":"Temperature-mediated changes in plant respiration (R) are now accepted as an important component of the biosphere's response to global climate change. Here we discuss the underlying mechanisms responsible for the dynamic response of plant respiration to short and long-term temperature changes. The Q10 is often assumed to be 2.0 (i.e. R doubles per 10°C rise in temperature); however, the Q10 is not constant (e.g. it declines near-linearly with increasing temperature). The temperature dependence of Q10 is linked to shifts in the control exerted by maximum enzyme activity at low temperature and substrate limitations at high temperature. In the long term, acclimation of R to temperature is common, in effect reducing the temperature sensitivity of R to changes in thermal environment, with the temperature during plant development setting the maximal thermal acclimation of R.","DOI":"10.1016/S1360-1385(03)00136-5","ISSN":"1360-1385","journalAbbreviation":"Trends in Plant Science","author":[{"family":"Atkin","given":"Owen K."},{"family":"Tjoelker","given":"Mark G."}],"issued":{"date-parts":[["2003",7,1]]}}},{"id":25,"uris":["http://zotero.org/users/4234815/items/GWQRA764"],"uri":["http://zotero.org/users/4234815/items/GWQRA764"],"itemData":{"id":25,"type":"article-journal","title":"Plant respiration and photosynthesis in global-scale models: incorporating acclimation to temperature and CO2","container-title":"Global Change Biology","page":"45-63","volume":"19","issue":"1","source":"Web of Science","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DOI":"10.1111/j.1365-2486.2012.02797.x","ISSN":"1354-1013","note":"WOS:000312155100005","shortTitle":"Plant respiration and photosynthesis in global-scale models","journalAbbreviation":"Glob. Change Biol.","language":"English","author":[{"family":"Smith","given":"Nicholas G."},{"family":"Dukes","given":"Jeffrey S."}],"issued":{"date-parts":[["2013",1]]}}},{"id":528,"uris":["http://zotero.org/users/4234815/items/KVZ97GAY"],"uri":["http://zotero.org/users/4234815/items/KVZ97GAY"],"itemData":{"id":528,"type":"article-journal","title":"Thermal acclimation of photosynthesis: on the importance of adjusting our definitions and accounting for thermal acclimation of respiration","container-title":"Photosynthesis Research","page":"89-100","volume":"119","issue":"1-2","source":"link.springer.com","abstract":"While interest in photosynthetic thermal acclimation has been stimulated by climate warming, comparing results across studies requires consistent terminology. We identify five types of photosynthetic adjustments in warming experiments: photosynthesis as measured at the high growth temperature, the growth temperature, and the thermal optimum; the photosynthetic thermal optimum; and leaf-level photosynthetic capacity. Adjustments of any one of these variables need not mean a concurrent adjustment in others, which may resolve apparently contradictory results in papers using different indicators of photosynthetic acclimation. We argue that photosynthetic thermal acclimation (i.e., that benefits a plant in its new growth environment) should include adjustments of both the photosynthetic thermal optimum (Topt) and photosynthetic rates at the growth temperature (Agrowth), a combination termed constructive adjustment. However, many species show reduced photosynthesis when grown at elevated temperatures, despite adjustment of some photosynthetic variables, a phenomenon we term detractive adjustment. An analysis of 70 studies on 103 species shows that adjustment of Topt and Agrowth are more common than adjustment of other photosynthetic variables, but only half of the data demonstrate constructive adjustment. No systematic differences in these patterns were found between different plant functional groups. We also discuss the importance of thermal acclimation of respiration for net photosynthesis measurements, as respiratory temperature acclimation can generate apparent acclimation of photosynthetic processes, even if photosynthesis is unaltered. We show that while dark respiration is often used to estimate light respiration, the ratio of light to dark respiration shifts in a non-predictable manner with a change in leaf temperature.","DOI":"10.1007/s11120-013-9873-7","ISSN":"0166-8595, 1573-5079","shortTitle":"Thermal acclimation of photosynthesis","journalAbbreviation":"Photosynth Res","language":"en","author":[{"family":"Way","given":"Danielle A."},{"family":"Yamori","given":"Wataru"}],"issued":{"date-parts":[["2014",2,1]]}}},{"id":27,"uris":["http://zotero.org/users/4234815/items/GIJ7RRXG"],"uri":["http://zotero.org/users/4234815/items/GIJ7RRXG"],"itemData":{"id":27,"type":"article-journal","title":"Boreal and temperate trees show strong acclimation of respiration to warming","container-title":"Nature","page":"633-+","volume":"531","issue":"7596","source":"Web of Science","abstract":"Plant respiration results in an annual flux of carbon dioxide (CO2) to the atmosphere that is six times as large as that due to the emissions from fossil fuel burning, so changes in either will impact future climate. As plant respiration responds positively to temperature, a warming world may result in additional respiratory CO2 release, and hence further atmospheric warming(1,2). Plant respiration can acclimate to altered temperatures, however, weakening the positive feedback of plant respiration to rising global air temperature(3-7), but a lack of evidence on long-term (weeks to years) acclimation to climate warming in field settings currently hinders realistic predictions of respiratory release of CO2 under future climatic conditions. Here we demonstrate strong acclimation of leaf respiration to both experimental warming and seasonal temperature variation for juveniles of ten North American tree species growing for several years in forest conditions. Plants grown and measured at 3.4 degrees C above ambient temperature increased leaf respiration by an average of 5% compared to plants grown and measured at ambient temperature; without acclimation, these increases would have been 23%. Thus, acclimation eliminated 80% of the expected increase in leaf respiration of non-acclimated plants. Acclimation of leaf respiration per degree temperature change was similar for experimental warming and seasonal temperature variation. Moreover, the observed increase in leaf respiration per degree increase in temperature was less than half as large as the average reported for previous studies(4,7), which were conducted largely over shorter time scales in laboratory settings. If such dampening effects of leaf thermal acclimation occur generally, the increase in respiration rates of terrestrial plants in response to climate warming may be less than predicted, and thus may not raise atmospheric CO2 concentrations as much as anticipated.","DOI":"10.1038/nature17142","ISSN":"0028-0836","note":"WOS:000373027400037","journalAbbreviation":"Nature","language":"English","author":[{"family":"Reich","given":"Peter B."},{"family":"Sendall","given":"Kerrie M."},{"family":"Stefanski","given":"Artur"},{"family":"Wei","given":"Xiaorong"},{"family":"Rich","given":"Roy L."},{"family":"Montgomery","given":"Rebecca A."}],"issued":{"date-parts":[["2016",3,31]]}}}],"schema":"https://github.com/citation-style-language/schema/raw/master/csl-citation.json"} </w:instrText>
      </w:r>
      <w:r w:rsidR="003B24EB">
        <w:rPr>
          <w:rFonts w:ascii="Times New Roman" w:hAnsi="Times New Roman" w:cs="Times New Roman"/>
        </w:rPr>
        <w:fldChar w:fldCharType="separate"/>
      </w:r>
      <w:r w:rsidR="003B24EB" w:rsidRPr="003B24EB">
        <w:rPr>
          <w:rFonts w:ascii="Times New Roman" w:hAnsi="Times New Roman" w:cs="Times New Roman"/>
          <w:szCs w:val="24"/>
        </w:rPr>
        <w:t xml:space="preserve">Atkin &amp; Tjoelker, 2003; Smith &amp; Dukes, 2013; Way &amp; Yamori, 2014; Reich </w:t>
      </w:r>
      <w:r w:rsidR="003B24EB" w:rsidRPr="003B24EB">
        <w:rPr>
          <w:rFonts w:ascii="Times New Roman" w:hAnsi="Times New Roman" w:cs="Times New Roman"/>
          <w:i/>
          <w:iCs/>
          <w:szCs w:val="24"/>
        </w:rPr>
        <w:t>et al.</w:t>
      </w:r>
      <w:r w:rsidR="003B24EB" w:rsidRPr="003B24EB">
        <w:rPr>
          <w:rFonts w:ascii="Times New Roman" w:hAnsi="Times New Roman" w:cs="Times New Roman"/>
          <w:szCs w:val="24"/>
        </w:rPr>
        <w:t>, 2016)</w:t>
      </w:r>
      <w:r w:rsidR="003B24EB">
        <w:rPr>
          <w:rFonts w:ascii="Times New Roman" w:hAnsi="Times New Roman" w:cs="Times New Roman"/>
        </w:rPr>
        <w:fldChar w:fldCharType="end"/>
      </w:r>
      <w:r w:rsidR="00C557CE">
        <w:rPr>
          <w:rFonts w:ascii="Times New Roman" w:hAnsi="Times New Roman" w:cs="Times New Roman"/>
        </w:rPr>
        <w:t>. S</w:t>
      </w:r>
      <w:r w:rsidR="00374242" w:rsidRPr="009B00B8">
        <w:rPr>
          <w:rFonts w:ascii="Times New Roman" w:hAnsi="Times New Roman" w:cs="Times New Roman"/>
        </w:rPr>
        <w:t>everal lines of evidence suggest that warming may increase tree C allocation aboveground at the expense of C allocation belowground</w:t>
      </w:r>
      <w:r w:rsidR="00AF638F">
        <w:rPr>
          <w:rFonts w:ascii="Times New Roman" w:hAnsi="Times New Roman" w:cs="Times New Roman"/>
        </w:rPr>
        <w:t xml:space="preserve">. </w:t>
      </w:r>
      <w:r w:rsidR="00374242" w:rsidRPr="009B00B8">
        <w:rPr>
          <w:rFonts w:ascii="Times New Roman" w:hAnsi="Times New Roman" w:cs="Times New Roman"/>
        </w:rPr>
        <w:t xml:space="preserve">Experimental warming of forest soil increased aboveground biomass while reducing or not affecting belowground biomass </w:t>
      </w:r>
      <w:r w:rsidR="00AF638F">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12NjFMNq","properties":{"formattedCitation":"{\\rtf (Str\\uc0\\u246{}mgren &amp; Linder, 2002; Melillo {\\i{}et al.}, 2011)}","plainCitation":"(Strömgren &amp; Linder, 2002; Melillo et al., 2011)"},"citationItems":[{"id":460,"uris":["http://zotero.org/users/4234815/items/CIWS4H9U"],"uri":["http://zotero.org/users/4234815/items/CIWS4H9U"],"itemData":{"id":460,"type":"article-journal","title":"Effects of nutrition and soil warming on stemwood production in a boreal Norway spruce stand","container-title":"Global Change Biology","page":"1194-1204","volume":"8","issue":"12","source":"Wiley Online Library","abstract":"The boreal forest is expected to experience the greatest warming of all forest biomes. The extent of the boreal forest, the large amount of carbon contained in the soil, and the expected climate warming, make the boreal forest a key biome to understand and represent correctly in global carbon models. It has been suggested that an increase in temperature could stimulate the release of CO2 caused by an increased decomposition rate, more than biomass production, which could convert current carbon sinks into carbon sources. Most boreal forests are currently carbon sinks, but it is unclear for how long in the future the carbon sink capacity of the boreal forest is likely to be maintained. The impact of soil warming on stem volume growth was studied during 6 years, in irrigated (I) and irrigated-fertilized (IL) stands of 40-year-old Norway spruce in Northern Sweden. From May to October heating cables were used to maintain the soil temperature on heated-irrigated plots (Ih and ILh) 5 °C above that on unheated control plots (Ic and ILc). After six seasons' warming, stem volume production (m3 ha−1 a−1) was 115% higher on Ih than on unheated (Ic) plots, and on heated and irrigated-fertilized plots (ILh) it was 57% higher than on unheated plots (ILc). The results indicate that in a future warmer climate, an increased availability of nitrogen, combined with a longer growing season, may increase biomass production substantially, on both low- and high-fertility sites. It is, however, too early to decide whether the observed responses are transitory or long lasting. It is therefore crucial to gain a better understanding of the responses of boreal forest ecosystems to climate change, and to provide data to test and validate models used in predicting the impact of climate change.","DOI":"10.1046/j.1365-2486.2002.00546.x","ISSN":"1365-2486","language":"en","author":[{"family":"Strömgren","given":"Monika"},{"family":"Linder","given":"Sune"}],"issued":{"date-parts":[["2002",12,1]]}}},{"id":452,"uris":["http://zotero.org/users/4234815/items/VAYE4BTZ"],"uri":["http://zotero.org/users/4234815/items/VAYE4BTZ"],"itemData":{"id":452,"type":"article-journal","title":"Soil warming, carbon–nitrogen interactions, and forest carbon budgets","container-title":"Proceedings of the National Academy of Sciences","page":"9508-9512","volume":"108","issue":"23","source":"www.pnas.org","abstract":"Soil warming has the potential to alter both soil and plant processes that affect carbon storage in forest ecosystems. We have quantified these effects in a large, long-term (7-y) soil-warming study in a deciduous forest in New England. Soil warming has resulted in carbon losses from the soil and stimulated carbon gains in the woody tissue of trees. The warming-enhanced decay of soil organic matter also released enough additional inorganic nitrogen into the soil solution to support the observed increases in plant carbon storage. Although soil warming has resulted in a cumulative net loss of carbon from a New England forest relative to a control area over the 7-y study, the annual net losses generally decreased over time as plant carbon storage increased. In the seventh year, warming-induced soil carbon losses were almost totally compensated for by plant carbon gains in response to warming. We attribute the plant gains primarily to warming-induced increases in nitrogen availability. This study underscores the importance of incorporating carbon–nitrogen interactions in atmosphere–ocean–land earth system models to accurately simulate land feedbacks to the climate system.","DOI":"10.1073/pnas.1018189108","ISSN":"0027-8424, 1091-6490","note":"PMID: 21606374","journalAbbreviation":"PNAS","language":"en","author":[{"family":"Melillo","given":"Jerry M."},{"family":"Butler","given":"Sarah"},{"family":"Johnson","given":"Jennifer"},{"family":"Mohan","given":"Jacqueline"},{"family":"Steudler","given":"Paul"},{"family":"Lux","given":"Heidi"},{"family":"Burrows","given":"Elizabeth"},{"family":"Bowles","given":"Francis"},{"family":"Smith","given":"Rose"},{"family":"Scott","given":"Lindsay"},{"family":"Vario","given":"Chelsea"},{"family":"Hill","given":"Troy"},{"family":"Burton","given":"Andrew"},{"family":"Zhou","given":"Yu-Mei"},{"family":"Tang","given":"Jim"}],"issued":{"date-parts":[["2011",6,7]]}}}],"schema":"https://github.com/citation-style-language/schema/raw/master/csl-citation.json"} </w:instrText>
      </w:r>
      <w:r w:rsidR="00AF638F">
        <w:rPr>
          <w:rFonts w:ascii="Times New Roman" w:hAnsi="Times New Roman" w:cs="Times New Roman"/>
        </w:rPr>
        <w:fldChar w:fldCharType="separate"/>
      </w:r>
      <w:r w:rsidR="00B06987" w:rsidRPr="00B06987">
        <w:rPr>
          <w:rFonts w:ascii="Times New Roman" w:hAnsi="Times New Roman" w:cs="Times New Roman"/>
          <w:szCs w:val="24"/>
        </w:rPr>
        <w:t xml:space="preserve">(Strömgren &amp; Linder, 2002; Melillo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1)</w:t>
      </w:r>
      <w:r w:rsidR="00AF638F">
        <w:rPr>
          <w:rFonts w:ascii="Times New Roman" w:hAnsi="Times New Roman" w:cs="Times New Roman"/>
        </w:rPr>
        <w:fldChar w:fldCharType="end"/>
      </w:r>
      <w:r w:rsidR="008C2121">
        <w:rPr>
          <w:rFonts w:ascii="Times New Roman" w:hAnsi="Times New Roman" w:cs="Times New Roman"/>
        </w:rPr>
        <w:t xml:space="preserve">, which </w:t>
      </w:r>
      <w:r w:rsidR="00374242" w:rsidRPr="009B00B8">
        <w:rPr>
          <w:rFonts w:ascii="Times New Roman" w:hAnsi="Times New Roman" w:cs="Times New Roman"/>
        </w:rPr>
        <w:t>has been attributed to a warming-induced increase in soil N availability</w:t>
      </w:r>
      <w:r w:rsidR="00AF638F">
        <w:rPr>
          <w:rFonts w:ascii="Times New Roman" w:hAnsi="Times New Roman" w:cs="Times New Roman"/>
        </w:rPr>
        <w:t xml:space="preserve"> </w:t>
      </w:r>
      <w:r w:rsidR="00B06987">
        <w:rPr>
          <w:rFonts w:ascii="Times New Roman" w:hAnsi="Times New Roman" w:cs="Times New Roman"/>
        </w:rPr>
        <w:t xml:space="preserve">and an associated stimulation of aboveground tree growth </w:t>
      </w:r>
      <w:r w:rsidR="00AF638F">
        <w:rPr>
          <w:rFonts w:ascii="Times New Roman" w:hAnsi="Times New Roman" w:cs="Times New Roman"/>
        </w:rPr>
        <w:fldChar w:fldCharType="begin"/>
      </w:r>
      <w:r w:rsidR="00AF638F">
        <w:rPr>
          <w:rFonts w:ascii="Times New Roman" w:hAnsi="Times New Roman" w:cs="Times New Roman"/>
        </w:rPr>
        <w:instrText xml:space="preserve"> ADDIN ZOTERO_ITEM CSL_CITATION {"citationID":"a12s5tr1sqo","properties":{"formattedCitation":"{\\rtf (Melillo {\\i{}et al.}, 2002)}","plainCitation":"(Melillo et al., 2002)"},"citationItems":[{"id":456,"uris":["http://zotero.org/users/4234815/items/L4SAJWGX"],"uri":["http://zotero.org/users/4234815/items/L4SAJWGX"],"itemData":{"id":456,"type":"article-journal","title":"Soil Warming and Carbon-Cycle Feedbacks to the Climate System","container-title":"Science","page":"2173-2176","volume":"298","issue":"5601","source":"science.sciencemag.org","abstract":"In a decade-long soil warming experiment in a mid-latitude hardwood forest, we documented changes in soil carbon and nitrogen cycling in order to investigate the consequences of these changes for the climate system. Here we show that whereas soil warming accelerates soil organic matter decay and carbon dioxide fluxes to the atmosphere, this response is small and short-lived for a mid-latitude forest, because of the limited size of the labile soil carbon pool. We also show that warming increases the availability of mineral nitrogen to plants. Because plant growth in many mid-latitude forests is nitrogen-limited, warming has the potential to indirectly stimulate enough carbon storage in plants to at least compensate for the carbon losses from soils. Our results challenge assumptions made in some climate models that lead to projections of large long-term releases of soil carbon in response to warming of forest ecosystems.","DOI":"10.1126/science.1074153","ISSN":"0036-8075, 1095-9203","note":"PMID: 12481133","language":"en","author":[{"family":"Melillo","given":"J. M."},{"family":"Steudler","given":"P. A."},{"family":"Aber","given":"J. D."},{"family":"Newkirk","given":"K."},{"family":"Lux","given":"H."},{"family":"Bowles","given":"F. P."},{"family":"Catricala","given":"C."},{"family":"Magill","given":"A."},{"family":"Ahrens","given":"T."},{"family":"Morrisseau","given":"S."}],"issued":{"date-parts":[["2002",12,13]]}}}],"schema":"https://github.com/citation-style-language/schema/raw/master/csl-citation.json"} </w:instrText>
      </w:r>
      <w:r w:rsidR="00AF638F">
        <w:rPr>
          <w:rFonts w:ascii="Times New Roman" w:hAnsi="Times New Roman" w:cs="Times New Roman"/>
        </w:rPr>
        <w:fldChar w:fldCharType="separate"/>
      </w:r>
      <w:r w:rsidR="00AF638F" w:rsidRPr="00AF638F">
        <w:rPr>
          <w:rFonts w:ascii="Times New Roman" w:hAnsi="Times New Roman" w:cs="Times New Roman"/>
          <w:szCs w:val="24"/>
        </w:rPr>
        <w:t xml:space="preserve">(Melillo </w:t>
      </w:r>
      <w:r w:rsidR="00AF638F" w:rsidRPr="00AF638F">
        <w:rPr>
          <w:rFonts w:ascii="Times New Roman" w:hAnsi="Times New Roman" w:cs="Times New Roman"/>
          <w:i/>
          <w:iCs/>
          <w:szCs w:val="24"/>
        </w:rPr>
        <w:t>et al.</w:t>
      </w:r>
      <w:r w:rsidR="00AF638F" w:rsidRPr="00AF638F">
        <w:rPr>
          <w:rFonts w:ascii="Times New Roman" w:hAnsi="Times New Roman" w:cs="Times New Roman"/>
          <w:szCs w:val="24"/>
        </w:rPr>
        <w:t>, 2002)</w:t>
      </w:r>
      <w:r w:rsidR="00AF638F">
        <w:rPr>
          <w:rFonts w:ascii="Times New Roman" w:hAnsi="Times New Roman" w:cs="Times New Roman"/>
        </w:rPr>
        <w:fldChar w:fldCharType="end"/>
      </w:r>
      <w:r w:rsidR="00374242" w:rsidRPr="009B00B8">
        <w:rPr>
          <w:rFonts w:ascii="Times New Roman" w:hAnsi="Times New Roman" w:cs="Times New Roman"/>
        </w:rPr>
        <w:t xml:space="preserve">. A recent </w:t>
      </w:r>
      <w:r w:rsidR="00374242" w:rsidRPr="009B00B8">
        <w:rPr>
          <w:rFonts w:ascii="Times New Roman" w:hAnsi="Times New Roman" w:cs="Times New Roman"/>
          <w:vertAlign w:val="superscript"/>
        </w:rPr>
        <w:t>13</w:t>
      </w:r>
      <w:r w:rsidR="00374242" w:rsidRPr="009B00B8">
        <w:rPr>
          <w:rFonts w:ascii="Times New Roman" w:hAnsi="Times New Roman" w:cs="Times New Roman"/>
        </w:rPr>
        <w:t>C-CO</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 labeling study also indicated that warmer temperatures can </w:t>
      </w:r>
      <w:r w:rsidR="00E16B34">
        <w:rPr>
          <w:rFonts w:ascii="Times New Roman" w:hAnsi="Times New Roman" w:cs="Times New Roman"/>
        </w:rPr>
        <w:t xml:space="preserve">increase allocation aboveground and </w:t>
      </w:r>
      <w:r w:rsidR="00374242" w:rsidRPr="009B00B8">
        <w:rPr>
          <w:rFonts w:ascii="Times New Roman" w:hAnsi="Times New Roman" w:cs="Times New Roman"/>
        </w:rPr>
        <w:t xml:space="preserve">reduce C allocation belowground in beech samplings via a direct effect on tree physiology, without </w:t>
      </w:r>
      <w:r w:rsidR="00C557CE">
        <w:rPr>
          <w:rFonts w:ascii="Times New Roman" w:hAnsi="Times New Roman" w:cs="Times New Roman"/>
        </w:rPr>
        <w:t>an altered</w:t>
      </w:r>
      <w:r w:rsidR="00374242" w:rsidRPr="009B00B8">
        <w:rPr>
          <w:rFonts w:ascii="Times New Roman" w:hAnsi="Times New Roman" w:cs="Times New Roman"/>
        </w:rPr>
        <w:t xml:space="preserve"> soil N cycle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i5br10p1","properties":{"formattedCitation":"{\\rtf (Blessing {\\i{}et al.}, 2015)}","plainCitation":"(Blessing et al., 2015)"},"citationItems":[{"id":463,"uris":["http://zotero.org/users/4234815/items/EZMI4GLB"],"uri":["http://zotero.org/users/4234815/items/EZMI4GLB"],"itemData":{"id":463,"type":"article-journal","title":"Allocation dynamics of recently fixed carbon in beech saplings in response to increased temperatures and drought","container-title":"Tree Physiology","page":"585-598","volume":"35","issue":"6","source":"academic.oup.com","abstract":"The response of carbon allocation to drought has often been studied in terms of short-term transport velocity of recently fixed carbon from leaves to roots and root respiration. However, its dynamic response to other environmental conditions, e.g., to changes in temperature, is less clear. Here, we investigated the effects of drought, increased temperatures and their combination on transport velocity as well as on distribution of recent photoassimilates for different compounds, such as sugars, starch, organic acids and amino acids. We used a 13CO2 pulse-labelling approach and studied the recovery of 13C in different plant tissues and compounds of beech saplings (Fagus sylvatica L.) during a 9-day chase period. Neither total dry biomass nor dry weights of leaves or roots were affected by drought or increased temperatures. Generally, the fast transfer of recently fixed assimilates from leaves to roots took about 1 day, while 13C enrichment in soil CO2 efflux peaked only 2 days after labelling. Increased temperatures prolonged mean transfer times of recent photoassimilates from the leaves to the roots, probably caused by enhanced intermediate storage alongside basipetal transfer, clearly impacting short-term carbon allocation. This temperature effect was seen in the delayed peak in 13C excess of root sugars, decoupling the roots from the leaves in the short term. On average, </w:instrText>
      </w:r>
      <w:r w:rsidR="00B06987">
        <w:rPr>
          <w:rFonts w:ascii="Cambria Math" w:hAnsi="Cambria Math" w:cs="Cambria Math"/>
        </w:rPr>
        <w:instrText>∼</w:instrText>
      </w:r>
      <w:r w:rsidR="00B06987">
        <w:rPr>
          <w:rFonts w:ascii="Times New Roman" w:hAnsi="Times New Roman" w:cs="Times New Roman"/>
        </w:rPr>
        <w:instrText xml:space="preserve">40% of the 13C label initially present in the plant was recovered in the roots (over all treatment combinations), providing strong evidence for preferred carbon allocation into the roots at the end of the growing season. Root starch was the principal compound for long-term storage of carbon, whereas leaf (transitory) starch was remobilized again after some days, exhibiting the longest mean residence times under dry and warm conditions. These observation clearly point to different functionalities of the same compound (i.e., starch) in different plant tissues and the crucial role of roots for long-term carbon storage.","DOI":"10.1093/treephys/tpv024","ISSN":"0829-318X","journalAbbreviation":"Tree Physiol","author":[{"family":"Blessing","given":"Carola H."},{"family":"Werner","given":"Roland A."},{"family":"Siegwolf","given":"Rolf"},{"family":"Buchmann","given":"Nina"}],"issued":{"date-parts":[["2015",6,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Blessing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5)</w:t>
      </w:r>
      <w:r w:rsidR="00B06987">
        <w:rPr>
          <w:rFonts w:ascii="Times New Roman" w:hAnsi="Times New Roman" w:cs="Times New Roman"/>
        </w:rPr>
        <w:fldChar w:fldCharType="end"/>
      </w:r>
      <w:r w:rsidR="00B06987">
        <w:rPr>
          <w:rFonts w:ascii="Times New Roman" w:hAnsi="Times New Roman" w:cs="Times New Roman"/>
        </w:rPr>
        <w:t xml:space="preserve">. </w:t>
      </w:r>
      <w:r w:rsidR="00C557CE">
        <w:rPr>
          <w:rFonts w:ascii="Times New Roman" w:hAnsi="Times New Roman" w:cs="Times New Roman"/>
        </w:rPr>
        <w:t>E</w:t>
      </w:r>
      <w:r w:rsidR="00374242" w:rsidRPr="009B00B8">
        <w:rPr>
          <w:rFonts w:ascii="Times New Roman" w:hAnsi="Times New Roman" w:cs="Times New Roman"/>
        </w:rPr>
        <w:t>nvironmental gradients i</w:t>
      </w:r>
      <w:r w:rsidR="00C557CE">
        <w:rPr>
          <w:rFonts w:ascii="Times New Roman" w:hAnsi="Times New Roman" w:cs="Times New Roman"/>
        </w:rPr>
        <w:t xml:space="preserve">n mean annual temperature </w:t>
      </w:r>
      <w:r w:rsidR="00374242" w:rsidRPr="009B00B8">
        <w:rPr>
          <w:rFonts w:ascii="Times New Roman" w:hAnsi="Times New Roman" w:cs="Times New Roman"/>
        </w:rPr>
        <w:t>are strongly correlated with the di</w:t>
      </w:r>
      <w:r w:rsidR="00C557CE">
        <w:rPr>
          <w:rFonts w:ascii="Times New Roman" w:hAnsi="Times New Roman" w:cs="Times New Roman"/>
        </w:rPr>
        <w:t>stribution of biomass;</w:t>
      </w:r>
      <w:r w:rsidR="00374242" w:rsidRPr="009B00B8">
        <w:rPr>
          <w:rFonts w:ascii="Times New Roman" w:hAnsi="Times New Roman" w:cs="Times New Roman"/>
        </w:rPr>
        <w:t xml:space="preserve"> forests have a lower root mass fraction in warm </w:t>
      </w:r>
      <w:r w:rsidR="00B06987">
        <w:rPr>
          <w:rFonts w:ascii="Times New Roman" w:hAnsi="Times New Roman" w:cs="Times New Roman"/>
        </w:rPr>
        <w:t xml:space="preserve">climates than in cold climates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21rfa001lk","properties":{"formattedCitation":"{\\rtf (Reich {\\i{}et al.}, 2014)}","plainCitation":"(Reich et al., 2014)"},"citationItems":[{"id":466,"uris":["http://zotero.org/users/4234815/items/U7HXIDJG"],"uri":["http://zotero.org/users/4234815/items/U7HXIDJG"],"itemData":{"id":466,"type":"article-journal","title":"Temperature drives global patterns in forest biomass distribution in leaves, stems, and roots","container-title":"Proceedings of the National Academy of Sciences","page":"13721-13726","volume":"111","issue":"38","source":"www.pnas.org","abstract":"Whether the fraction of total forest biomass distributed in roots, stems, or leaves varies systematically across geographic gradients remains unknown despite its importance for understanding forest ecology and modeling global carbon cycles. It has been hypothesized that plants should maintain proportionally more biomass in the organ that acquires the most limiting resource. Accordingly, we hypothesize greater biomass distribution in roots and less in stems and foliage in increasingly arid climates and in colder environments at high latitudes. Such a strategy would increase uptake of soil water in dry conditions and of soil nutrients in cold soils, where they are at low supply and are less mobile. We use a large global biomass dataset (&gt;6,200 forests from 61 countries, across a 40 °C gradient in mean annual temperature) to address these questions. Climate metrics involving temperature were better predictors of biomass partitioning than those involving moisture availability, because, surprisingly, fractional distribution of biomass to roots or foliage was unrelated to aridity. In contrast, in increasingly cold climates, the proportion of total forest biomass in roots was greater and in foliage was smaller for both angiosperm and gymnosperm forests. These findings support hypotheses about adaptive strategies of forest trees to temperature and provide biogeographically explicit relationships to improve ecosystem and earth system models. They also will allow, for the first time to our knowledge, representations of root carbon pools that consider biogeographic differences, which are useful for quantifying whole-ecosystem carbon stocks and cycles and for assessing the impact of climate change on forest carbon dynamics.","DOI":"10.1073/pnas.1216053111","ISSN":"0027-8424, 1091-6490","note":"PMID: 25225412","journalAbbreviation":"PNAS","language":"en","author":[{"family":"Reich","given":"Peter B."},{"family":"Luo","given":"Yunjian"},{"family":"Bradford","given":"John B."},{"family":"Poorter","given":"Hendrik"},{"family":"Perry","given":"Charles H."},{"family":"Oleksyn","given":"Jacek"}],"issued":{"date-parts":[["2014",9,23]]}}}],"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Reich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4)</w:t>
      </w:r>
      <w:r w:rsidR="00B06987">
        <w:rPr>
          <w:rFonts w:ascii="Times New Roman" w:hAnsi="Times New Roman" w:cs="Times New Roman"/>
        </w:rPr>
        <w:fldChar w:fldCharType="end"/>
      </w:r>
      <w:r w:rsidR="00B06987">
        <w:rPr>
          <w:rFonts w:ascii="Times New Roman" w:hAnsi="Times New Roman" w:cs="Times New Roman"/>
        </w:rPr>
        <w:t xml:space="preserve">. </w:t>
      </w:r>
      <w:r w:rsidR="00374242" w:rsidRPr="009B00B8">
        <w:rPr>
          <w:rFonts w:ascii="Times New Roman" w:hAnsi="Times New Roman" w:cs="Times New Roman"/>
        </w:rPr>
        <w:t>Meta-analyses of warming experiments have generally found an increase in a</w:t>
      </w:r>
      <w:r w:rsidR="00B06987">
        <w:rPr>
          <w:rFonts w:ascii="Times New Roman" w:hAnsi="Times New Roman" w:cs="Times New Roman"/>
        </w:rPr>
        <w:t xml:space="preserve">boveground plant growth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2dpdhtgsvu","properties":{"formattedCitation":"{\\rtf (Rustad {\\i{}et al.}, 2001)}","plainCitation":"(Rustad et al., 2001)"},"citationItems":[{"id":470,"uris":["http://zotero.org/users/4234815/items/VESHD2JL"],"uri":["http://zotero.org/users/4234815/items/VESHD2JL"],"itemData":{"id":470,"type":"article-journal","title":"A meta-analysis of the response of soil respiration, net nitrogen mineralization, and aboveground plant growth to experimental ecosystem warming","container-title":"Oecologia","page":"543-562","volume":"126","issue":"4","source":"link.springer.com","abstract":"Climate change due to greenhouse gas emissions is predicted to raise the mean global temperature by 1.0–3.5°C in the next 50–100 years. The direct and indirect effects of this potential increase in temperature on terrestrial ecosystems and ecosystem processes are likely to be complex and highly varied in time and space. The Global Change and Terrestrial Ecosystems core project of the International Geosphere-Biosphere Programme has recently launched a Network of Ecosystem Warming Studies, the goals of which are to integrate and foster research on ecosystem-level effects of rising temperature. In this paper, we use meta-analysis to synthesize data on the response of soil respiration, net N mineralization, and aboveground plant productivity to experimental ecosystem warming at 32 research sites representing four broadly defined biomes, including high (latitude or altitude) tundra, low tundra, grassland, and forest. Warming methods included electrical heat-resistance ground cables, greenhouses, vented and unvented field chambers, overhead infrared lamps, and passive night-time warming. Although results from individual sites showed considerable variation in response to warming, results from the meta-analysis showed that, across all sites and years, 2–9 years of experimental warming in the range 0.3–6.0°C significantly increased soil respiration rates by 20% (with a 95% confidence interval of 18–22%), net N mineralization rates by 46% (with a 95% confidence interval of 30–64%), and plant productivity by 19% (with a 95% confidence interval of 15–23%). The response of soil respiration to warming was generally larger in forested ecosystems compared to low tundra and grassland ecosystems, and the response of plant productivity was generally larger in low tundra ecosystems than in forest and grassland ecosystems. With the exception of aboveground plant productivity, which showed a greater positive response to warming in colder ecosystems, the magnitude of the response of these three processes to experimental warming was not generally significantly related to the geographic, climatic, or environmental variables evaluated in this analysis. This underscores the need to understand the relative importance of specific factors (such as temperature, moisture, site quality, vegetation type, successional status, land-use history, etc.) at different spatial and temporal scales, and suggests that we should be cautious in \"scaling up\" responses from the plot and site level to the landscape and biome level. Overall, ecosystem-warming experiments are shown to provide valuable insights on the response of terrestrial ecosystems to elevated temperature.","DOI":"10.1007/s004420000544","ISSN":"0029-8549, 1432-1939","journalAbbreviation":"Oecologia","language":"en","author":[{"family":"Rustad","given":"L."},{"family":"Campbell","given":"J."},{"family":"Marion","given":"G."},{"family":"Norby","given":"R."},{"family":"Mitchell","given":"M."},{"family":"Hartley","given":"A."},{"family":"Cornelissen","given":"J."},{"family":"Gurevitch","given":"J."},{"family":"GCTE-NEWS","given":""}],"issued":{"date-parts":[["2001",2,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Rustad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01)</w:t>
      </w:r>
      <w:r w:rsidR="00B06987">
        <w:rPr>
          <w:rFonts w:ascii="Times New Roman" w:hAnsi="Times New Roman" w:cs="Times New Roman"/>
        </w:rPr>
        <w:fldChar w:fldCharType="end"/>
      </w:r>
      <w:r w:rsidR="00B06987">
        <w:rPr>
          <w:rFonts w:ascii="Times New Roman" w:hAnsi="Times New Roman" w:cs="Times New Roman"/>
        </w:rPr>
        <w:t xml:space="preserve"> </w:t>
      </w:r>
      <w:r w:rsidR="00374242" w:rsidRPr="009B00B8">
        <w:rPr>
          <w:rFonts w:ascii="Times New Roman" w:hAnsi="Times New Roman" w:cs="Times New Roman"/>
        </w:rPr>
        <w:t>that is slightly larger than the increa</w:t>
      </w:r>
      <w:r w:rsidR="00B06987">
        <w:rPr>
          <w:rFonts w:ascii="Times New Roman" w:hAnsi="Times New Roman" w:cs="Times New Roman"/>
        </w:rPr>
        <w:t xml:space="preserve">se in belowground plant growth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12jbcgem56","properties":{"formattedCitation":"{\\rtf (Lu {\\i{}et al.}, 2013)}","plainCitation":"(Lu et al., 2013)"},"citationItems":[{"id":447,"uris":["http://zotero.org/users/4234815/items/3WLBJS96"],"uri":["http://zotero.org/users/4234815/items/3WLBJS96"],"itemData":{"id":447,"type":"article-journal","title":"Responses of ecosystem carbon cycle to experimental warming: a meta‐analysis","container-title":"Ecology","page":"726-738","volume":"94","issue":"3","source":"onlinelibrary.wiley.com","DOI":"10.1890/12-0279.1","ISSN":"1939-9170","shortTitle":"Responses of ecosystem carbon cycle to experimental warming","language":"en","author":[{"family":"Lu","given":"Meng"},{"family":"Zhou","given":"Xuhui"},{"family":"Yang","given":"Qiang"},{"family":"Li","given":"Hui"},{"family":"Luo","given":"Yiqi"},{"family":"Fang","given":"Changming"},{"family":"Chen","given":"Jiakuan"},{"family":"Yang","given":"Xin"},{"family":"Li","given":"Bo"}],"issued":{"date-parts":[["2013",3,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Lu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3)</w:t>
      </w:r>
      <w:r w:rsidR="00B06987">
        <w:rPr>
          <w:rFonts w:ascii="Times New Roman" w:hAnsi="Times New Roman" w:cs="Times New Roman"/>
        </w:rPr>
        <w:fldChar w:fldCharType="end"/>
      </w:r>
      <w:r w:rsidR="00B06987">
        <w:rPr>
          <w:rFonts w:ascii="Times New Roman" w:hAnsi="Times New Roman" w:cs="Times New Roman"/>
        </w:rPr>
        <w:t xml:space="preserve">, </w:t>
      </w:r>
      <w:r w:rsidR="00374242" w:rsidRPr="009B00B8">
        <w:rPr>
          <w:rFonts w:ascii="Times New Roman" w:hAnsi="Times New Roman" w:cs="Times New Roman"/>
        </w:rPr>
        <w:t>although such experiments have exclusively involved small stature vegetation given the logistical challenge</w:t>
      </w:r>
      <w:r w:rsidR="008C2121">
        <w:rPr>
          <w:rFonts w:ascii="Times New Roman" w:hAnsi="Times New Roman" w:cs="Times New Roman"/>
        </w:rPr>
        <w:t>s of warming tall forests. Thus, prior research suggests</w:t>
      </w:r>
      <w:r w:rsidR="00374242" w:rsidRPr="009B00B8">
        <w:rPr>
          <w:rFonts w:ascii="Times New Roman" w:hAnsi="Times New Roman" w:cs="Times New Roman"/>
        </w:rPr>
        <w:t xml:space="preserve"> </w:t>
      </w:r>
      <w:r w:rsidR="008C2121">
        <w:rPr>
          <w:rFonts w:ascii="Times New Roman" w:hAnsi="Times New Roman" w:cs="Times New Roman"/>
        </w:rPr>
        <w:t>a</w:t>
      </w:r>
      <w:r w:rsidR="00374242" w:rsidRPr="009B00B8">
        <w:rPr>
          <w:rFonts w:ascii="Times New Roman" w:hAnsi="Times New Roman" w:cs="Times New Roman"/>
        </w:rPr>
        <w:t xml:space="preserve"> shift in C allocation aboveground with experimental warming, although direct tests in the field with large trees have not yet been performed. </w:t>
      </w:r>
    </w:p>
    <w:p w14:paraId="1213490E" w14:textId="31768216" w:rsidR="00563E99" w:rsidRPr="009B00B8" w:rsidRDefault="00374242" w:rsidP="00AF22CC">
      <w:pPr>
        <w:spacing w:before="120" w:line="360" w:lineRule="auto"/>
        <w:ind w:firstLine="720"/>
        <w:rPr>
          <w:rFonts w:ascii="Times New Roman" w:hAnsi="Times New Roman" w:cs="Times New Roman"/>
        </w:rPr>
      </w:pPr>
      <w:r w:rsidRPr="009B00B8">
        <w:rPr>
          <w:rFonts w:ascii="Times New Roman" w:hAnsi="Times New Roman" w:cs="Times New Roman"/>
        </w:rPr>
        <w:t xml:space="preserve">Water availability also </w:t>
      </w:r>
      <w:r w:rsidR="007E244A">
        <w:rPr>
          <w:rFonts w:ascii="Times New Roman" w:hAnsi="Times New Roman" w:cs="Times New Roman"/>
        </w:rPr>
        <w:t>i</w:t>
      </w:r>
      <w:r w:rsidRPr="009B00B8">
        <w:rPr>
          <w:rFonts w:ascii="Times New Roman" w:hAnsi="Times New Roman" w:cs="Times New Roman"/>
        </w:rPr>
        <w:t xml:space="preserve">mpacts tree growth and physiology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2iyy6OWk","properties":{"formattedCitation":"{\\rtf (Nemani {\\i{}et al.}, 2003; Farooq {\\i{}et al.}, 2009)}","plainCitation":"(Nemani et al., 2003; Farooq et al., 2009)"},"citationItems":[{"id":473,"uris":["http://zotero.org/users/4234815/items/TYITT6HB"],"uri":["http://zotero.org/users/4234815/items/TYITT6HB"],"itemData":{"id":473,"type":"article-journal","title":"Climate-Driven Increases in Global Terrestrial Net Primary Production from 1982 to 1999","container-title":"Science","page":"1560-1563","volume":"300","issue":"5625","source":"science.sciencemag.org","abstract":"Recent climatic changes have enhanced plant growth in northern mid-latitudes and high latitudes. However, a comprehensive analysis of the impact of global climatic changes on vegetation productivity has not before been expressed in the context of variable limiting factors to plant growth. We present a global investigation of vegetation responses to climatic changes by analyzing 18 years (1982 to 1999) of both climatic data and satellite observations of vegetation activity. Our results indicate that global changes in climate have eased several critical climatic constraints to plant growth, such that net primary production increased 6% (3.4 petagrams of carbon over 18 years) globally. The largest increase was in tropical ecosystems. Amazon rain forests accounted for 42% of the global increase in net primary production, owing mainly to decreased cloud cover and the resulting increase in solar radiation.","DOI":"10.1126/science.1082750","ISSN":"0036-8075, 1095-9203","note":"PMID: 12791990","language":"en","author":[{"family":"Nemani","given":"Ramakrishna R."},{"family":"Keeling","given":"Charles D."},{"family":"Hashimoto","given":"Hirofumi"},{"family":"Jolly","given":"William M."},{"family":"Piper","given":"Stephen C."},{"family":"Tucker","given":"Compton J."},{"family":"Myneni","given":"Ranga B."},{"family":"Running","given":"Steven W."}],"issued":{"date-parts":[["2003",6,6]]}}},{"id":477,"uris":["http://zotero.org/users/4234815/items/76NVBUNB"],"uri":["http://zotero.org/users/4234815/items/76NVBUNB"],"itemData":{"id":477,"type":"article-journal","title":"Plant drought stress: effects, mechanisms and management","container-title":"Agronomy for Sustainable Development","page":"185-212","volume":"29","issue":"1","source":"link.springer.com","abstract":"Scarcity of water is a severe environmental constraint to plant productivity. Drought-induced loss in crop yield probably exceeds losses from all other causes, since both the severity and duration of the stress are critical. Here, we have reviewed the effects of drought stress on the growth, phenology, water and nutrient relations, photosynthesis, assimilate partitioning, and respiration in plants. This article also describes the mechanism of drought resistance in plants on a morphological, physiological and molecular basis. Various management strategies have been proposed to cope with drought stress. Drought stress reduces leaf size, stem extension and root proliferation, disturbs plant water relations and reduces water-use efficiency. Plants display a variety of physiological and biochemical responses at cellular and whole-organism levels towards prevailing drought stress, thus making it a complex phenomenon. CO2 assimilation by leaves is reduced mainly by stomatal closure, membrane damage and disturbed activity of various enzymes, especially those of CO2 fixation and adenosine triphosphate synthesis. Enhanced metabolite flux through the photorespiratory pathway increases the oxidative load on the tissues as both processes generate reactive oxygen species. Injury caused by reactive oxygen species to biological macromolecules under drought stress is among the major deterrents to growth. Plants display a range of mechanisms to withstand drought stress. The major mechanisms include curtailed water loss by increased diffusive resistance, enhanced water uptake with prolific and deep root systems and its efficient use, and smaller and succulent leaves to reduce the transpirational loss. Among the nutrients, potassium ions help in osmotic adjustment; silicon increases root endodermal silicification and improves the cell water balance. Low-molecular-weight osmolytes, including glycinebetaine, proline and other amino acids, organic acids, and polyols, are crucial to sustain cellular functions under drought. Plant growth substances such as salicylic acid, auxins, gibberrellins, cytokinin and abscisic acid modulate the plant responses towards drought. Polyamines, citrulline and several enzymes act as antioxidants and reduce the adverse effects of water deficit. At molecular levels several drought-responsive genes and transcription factors have been identified, such as the dehydration-responsive element-binding gene, aquaporin, late embryogenesis abundant proteins and dehydrins. Plant drought tolerance can be managed by adopting strategies such as mass screening and breeding, marker-assisted selection and exogenous application of hormones and osmoprotectants to seed or growing plants, as well as engineering for drought resistance.","DOI":"10.1051/agro:2008021","ISSN":"1774-0746, 1773-0155","shortTitle":"Plant drought stress","journalAbbreviation":"Agron. Sustain. Dev.","language":"en","author":[{"family":"Farooq","given":"M."},{"family":"Wahid","given":"A."},{"family":"Kobayashi","given":"N."},{"family":"Fujita","given":"D."},{"family":"Basra","given":"S. M. A."}],"issued":{"date-parts":[["2009",3,1]]}}}],"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w:t>
      </w:r>
      <w:r w:rsidR="00461ED8">
        <w:rPr>
          <w:rFonts w:ascii="Times New Roman" w:hAnsi="Times New Roman" w:cs="Times New Roman"/>
          <w:szCs w:val="24"/>
        </w:rPr>
        <w:t xml:space="preserve">e.g., </w:t>
      </w:r>
      <w:r w:rsidR="00461ED8" w:rsidRPr="00461ED8">
        <w:rPr>
          <w:rFonts w:ascii="Times New Roman" w:hAnsi="Times New Roman" w:cs="Times New Roman"/>
          <w:szCs w:val="24"/>
        </w:rPr>
        <w:t xml:space="preserve">Nemani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xml:space="preserve">, 2003; Farooq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09)</w:t>
      </w:r>
      <w:r w:rsidR="00461ED8">
        <w:rPr>
          <w:rFonts w:ascii="Times New Roman" w:hAnsi="Times New Roman" w:cs="Times New Roman"/>
        </w:rPr>
        <w:fldChar w:fldCharType="end"/>
      </w:r>
      <w:r w:rsidR="00E16B34">
        <w:rPr>
          <w:rFonts w:ascii="Times New Roman" w:hAnsi="Times New Roman" w:cs="Times New Roman"/>
        </w:rPr>
        <w:t xml:space="preserve">. </w:t>
      </w:r>
      <w:r w:rsidRPr="009B00B8">
        <w:rPr>
          <w:rFonts w:ascii="Times New Roman" w:hAnsi="Times New Roman" w:cs="Times New Roman"/>
        </w:rPr>
        <w:t xml:space="preserve">The effects of drought are of particular concern </w:t>
      </w:r>
      <w:r w:rsidR="007E244A">
        <w:rPr>
          <w:rFonts w:ascii="Times New Roman" w:hAnsi="Times New Roman" w:cs="Times New Roman"/>
        </w:rPr>
        <w:t xml:space="preserve">as </w:t>
      </w:r>
      <w:r w:rsidRPr="009B00B8">
        <w:rPr>
          <w:rFonts w:ascii="Times New Roman" w:hAnsi="Times New Roman" w:cs="Times New Roman"/>
        </w:rPr>
        <w:t>climate change may increase the frequency and severity of droughts in many regions</w:t>
      </w:r>
      <w:r w:rsidR="00461ED8">
        <w:rPr>
          <w:rFonts w:ascii="Times New Roman" w:hAnsi="Times New Roman" w:cs="Times New Roman"/>
        </w:rPr>
        <w:t xml:space="preserve">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deuiNtVR","properties":{"formattedCitation":"{\\rtf (Burke {\\i{}et al.}, 2006; Sillmann {\\i{}et al.}, 2013)}","plainCitation":"(Burke et al., 2006; Sillmann et al., 2013)"},"citationItems":[{"id":480,"uris":["http://zotero.org/users/4234815/items/P3NWUAJ6"],"uri":["http://zotero.org/users/4234815/items/P3NWUAJ6"],"itemData":{"id":480,"type":"article-journal","title":"Modeling the Recent Evolution of Global Drought and Projections for the Twenty-First Century with the Hadley Centre Climate Model","container-title":"Journal of Hydrometeorology","page":"1113-1125","volume":"7","issue":"5","source":"journals.ametsoc.org (Atypon)","abstract":"Meteorological drought in the Hadley Centre global climate model is assessed using the Palmer Drought Severity Index (PDSI), a commonly used drought index. At interannual time scales, for the majority of the land surface, the model captures the observed relationship between the El Niño–Southern Oscillation and regions of relative wetness and dryness represented by high and low values of the PDSI respectively. At decadal time scales, on a global basis, the model reproduces the observed drying trend (decreasing PDSI) since 1952. An optimal detection analysis shows that there is a significant influence of anthropogenic emissions of greenhouse gasses and sulphate aerosols in the production of this drying trend. On a regional basis, the specific regions of wetting and drying are not always accurately simulated. In this paper, present-day drought events are defined as continuous time periods where the PDSI is less than the 20th percentile of the PDSI distribution between 1952 and 1998 (i.e., on average 20% of the land surface is in drought at any one time). Overall, the model predicts slightly less frequent but longer events than are observed. Future projections of drought in the twenty-first century made using the Special Report on Emissions Scenarios (SRES) A2 emission scenario show regions of strong wetting and drying with a net overall global drying trend. For example, the proportion of the land surface in extreme drought is predicted to increase from 1% for the present day to 30% by the end of the twenty-first century.","DOI":"10.1175/JHM544.1","ISSN":"1525-755X","journalAbbreviation":"J. Hydrometeor.","author":[{"family":"Burke","given":"Eleanor J."},{"family":"Brown","given":"Simon J."},{"family":"Christidis","given":"Nikolaos"}],"issued":{"date-parts":[["2006",10,1]]}}},{"id":30,"uris":["http://zotero.org/users/4234815/items/Q6346Z9C"],"uri":["http://zotero.org/users/4234815/items/Q6346Z9C"],"itemData":{"id":30,"type":"article-journal","title":"Climate extremes indices in the CMIP5 multimodel ensemble: Part 2. Future climate projections","container-title":"Journal of Geophysical Research-Atmospheres","page":"2473-2493","volume":"118","issue":"6","source":"Web of Science","abstract":"This study provides an overview of projected changes in climate extremes indices defined by the Expert Team on Climate Change Detection and Indices (ETCCDI). The temperature-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 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Citation: Sillmann, J., V. V. Kharin, F. W. Zwiers, X. Zhang, and D. Bronaugh (2013), Climate extremes indices in the CMIP5 multimodel ensemble: Part 2. Future climate projections, J. Geophys. Res. Atmos., 118, 2473-2493, doi:10.1002/jgrd.50188.","DOI":"10.1002/jgrd.50188","ISSN":"2169-897X","note":"WOS:000317843200002","shortTitle":"Climate extremes indices in the CMIP5 multimodel ensemble","journalAbbreviation":"J. Geophys. Res.-Atmos.","language":"English","author":[{"family":"Sillmann","given":"J."},{"family":"Kharin","given":"V. V."},{"family":"Zwiers","given":"F. W."},{"family":"Zhang","given":"X."},{"family":"Bronaugh","given":"D."}],"issued":{"date-parts":[["2013",3,27]]}}}],"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Burke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xml:space="preserve">, 2006; Sillmann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3)</w:t>
      </w:r>
      <w:r w:rsidR="00461ED8">
        <w:rPr>
          <w:rFonts w:ascii="Times New Roman" w:hAnsi="Times New Roman" w:cs="Times New Roman"/>
        </w:rPr>
        <w:fldChar w:fldCharType="end"/>
      </w:r>
      <w:r w:rsidRPr="009B00B8">
        <w:rPr>
          <w:rFonts w:ascii="Times New Roman" w:hAnsi="Times New Roman" w:cs="Times New Roman"/>
        </w:rPr>
        <w:t>. While it appears sensible that trees would increase C allocation to roots in dry regions or during drought periods to acquire soil water</w:t>
      </w:r>
      <w:r w:rsidR="00D30653">
        <w:rPr>
          <w:rFonts w:ascii="Times New Roman" w:hAnsi="Times New Roman" w:cs="Times New Roman"/>
        </w:rPr>
        <w:t xml:space="preserve"> </w:t>
      </w:r>
      <w:r w:rsidR="00D30653">
        <w:rPr>
          <w:rFonts w:ascii="Times New Roman" w:hAnsi="Times New Roman" w:cs="Times New Roman"/>
        </w:rPr>
        <w:fldChar w:fldCharType="begin"/>
      </w:r>
      <w:r w:rsidR="00D30653">
        <w:rPr>
          <w:rFonts w:ascii="Times New Roman" w:hAnsi="Times New Roman" w:cs="Times New Roman"/>
        </w:rPr>
        <w:instrText xml:space="preserve"> ADDIN ZOTERO_ITEM CSL_CITATION {"citationID":"a11h5geqcl8","properties":{"formattedCitation":"{\\rtf (Poorter {\\i{}et al.}, 2012)}","plainCitation":"(Poorter et al., 2012)"},"citationItems":[{"id":1068,"uris":["http://zotero.org/users/4234815/items/I74J6A2A"],"uri":["http://zotero.org/users/4234815/items/I74J6A2A"],"itemData":{"id":1068,"type":"article-journal","title":"Biomass allocation to leaves, stems and roots: meta-analyses of interspecific variation and environmental control","container-title":"New Phytologist","page":"30-50","volume":"193","issue":"1","source":"Wiley Online Library","abstract":"Contents\nSummary30I.Allocation in perspective31II.Topics of this review32III.Methodology32IV.Environmental effects33V.Ontogeny36VI.Differences between species40VII.Physiology and molecular regulation41VIII.Ecological aspects42IX.Perspectives45Acknowledgements45References45Appendices A1–A449\nSummary\nWe quantified the biomass allocation patterns to leaves, stems and roots in vegetative plants, and how this is influenced by the growth environment, plant size, evolutionary history and competition. Dose–response curves of allocation were constructed by means of a meta-analysis from a wide array of experimental data. They show that the fraction of whole-plant mass represented by leaves (LMF) increases most strongly with nutrients and decreases most strongly with light. Correction for size-induced allocation patterns diminishes the LMF-response to light, but makes the effect of temperature on LMF more apparent. There is a clear phylogenetic effect on allocation, as eudicots invest relatively more than monocots in leaves, as do gymnosperms compared with woody angiosperms. Plants grown at high densities show a clear increase in the stem fraction. However, in most comparisons across species groups or environmental factors, the variation in LMF is smaller than the variation in one of the other components of the growth analysis equation: the leaf area : leaf mass ratio (SLA). In competitive situations, the stem mass fraction increases to a smaller extent than the specific stem length (stem length : stem mass). Thus, we conclude that plants generally are less able to adjust allocation than to alter organ morphology.","DOI":"10.1111/j.1469-8137.2011.03952.x","ISSN":"1469-8137","shortTitle":"Biomass allocation to leaves, stems and roots","language":"en","author":[{"family":"Poorter","given":"Hendrik"},{"family":"Niklas","given":"Karl J."},{"family":"Reich","given":"Peter B."},{"family":"Oleksyn","given":"Jacek"},{"family":"Poot","given":"Pieter"},{"family":"Mommer","given":"Liesje"}],"issued":{"date-parts":[["2012",1,1]]}}}],"schema":"https://github.com/citation-style-language/schema/raw/master/csl-citation.json"} </w:instrText>
      </w:r>
      <w:r w:rsidR="00D30653">
        <w:rPr>
          <w:rFonts w:ascii="Times New Roman" w:hAnsi="Times New Roman" w:cs="Times New Roman"/>
        </w:rPr>
        <w:fldChar w:fldCharType="separate"/>
      </w:r>
      <w:r w:rsidR="00D30653" w:rsidRPr="00D30653">
        <w:rPr>
          <w:rFonts w:ascii="Times New Roman" w:hAnsi="Times New Roman" w:cs="Times New Roman"/>
          <w:szCs w:val="24"/>
        </w:rPr>
        <w:t xml:space="preserve">(Poorter </w:t>
      </w:r>
      <w:r w:rsidR="00D30653" w:rsidRPr="00D30653">
        <w:rPr>
          <w:rFonts w:ascii="Times New Roman" w:hAnsi="Times New Roman" w:cs="Times New Roman"/>
          <w:i/>
          <w:iCs/>
          <w:szCs w:val="24"/>
        </w:rPr>
        <w:t>et al.</w:t>
      </w:r>
      <w:r w:rsidR="00D30653" w:rsidRPr="00D30653">
        <w:rPr>
          <w:rFonts w:ascii="Times New Roman" w:hAnsi="Times New Roman" w:cs="Times New Roman"/>
          <w:szCs w:val="24"/>
        </w:rPr>
        <w:t>, 2012)</w:t>
      </w:r>
      <w:r w:rsidR="00D30653">
        <w:rPr>
          <w:rFonts w:ascii="Times New Roman" w:hAnsi="Times New Roman" w:cs="Times New Roman"/>
        </w:rPr>
        <w:fldChar w:fldCharType="end"/>
      </w:r>
      <w:r w:rsidR="00C557CE">
        <w:rPr>
          <w:rFonts w:ascii="Times New Roman" w:hAnsi="Times New Roman" w:cs="Times New Roman"/>
        </w:rPr>
        <w:t>,</w:t>
      </w:r>
      <w:r w:rsidR="005B551F">
        <w:rPr>
          <w:rFonts w:ascii="Times New Roman" w:hAnsi="Times New Roman" w:cs="Times New Roman"/>
        </w:rPr>
        <w:t xml:space="preserve"> </w:t>
      </w:r>
      <w:r w:rsidRPr="009B00B8">
        <w:rPr>
          <w:rFonts w:ascii="Times New Roman" w:hAnsi="Times New Roman" w:cs="Times New Roman"/>
        </w:rPr>
        <w:t>there is limited support for this idea.</w:t>
      </w:r>
      <w:r w:rsidR="00C557CE">
        <w:rPr>
          <w:rFonts w:ascii="Times New Roman" w:hAnsi="Times New Roman" w:cs="Times New Roman"/>
        </w:rPr>
        <w:t xml:space="preserve">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og4lc9a94","properties":{"formattedCitation":"{\\rtf (Reich {\\i{}et al.}, 2014)}","plainCitation":"(Reich et al., 2014)"},"citationItems":[{"id":466,"uris":["http://zotero.org/users/4234815/items/U7HXIDJG"],"uri":["http://zotero.org/users/4234815/items/U7HXIDJG"],"itemData":{"id":466,"type":"article-journal","title":"Temperature drives global patterns in forest biomass distribution in leaves, stems, and roots","container-title":"Proceedings of the National Academy of Sciences","page":"13721-13726","volume":"111","issue":"38","source":"www.pnas.org","abstract":"Whether the fraction of total forest biomass distributed in roots, stems, or leaves varies systematically across geographic gradients remains unknown despite its importance for understanding forest ecology and modeling global carbon cycles. It has been hypothesized that plants should maintain proportionally more biomass in the organ that acquires the most limiting resource. Accordingly, we hypothesize greater biomass distribution in roots and less in stems and foliage in increasingly arid climates and in colder environments at high latitudes. Such a strategy would increase uptake of soil water in dry conditions and of soil nutrients in cold soils, where they are at low supply and are less mobile. We use a large global biomass dataset (&gt;6,200 forests from 61 countries, across a 40 °C gradient in mean annual temperature) to address these questions. Climate metrics involving temperature were better predictors of biomass partitioning than those involving moisture availability, because, surprisingly, fractional distribution of biomass to roots or foliage was unrelated to aridity. In contrast, in increasingly cold climates, the proportion of total forest biomass in roots was greater and in foliage was smaller for both angiosperm and gymnosperm forests. These findings support hypotheses about adaptive strategies of forest trees to temperature and provide biogeographically explicit relationships to improve ecosystem and earth system models. They also will allow, for the first time to our knowledge, representations of root carbon pools that consider biogeographic differences, which are useful for quantifying whole-ecosystem carbon stocks and cycles and for assessing the impact of climate change on forest carbon dynamics.","DOI":"10.1073/pnas.1216053111","ISSN":"0027-8424, 1091-6490","note":"PMID: 25225412","journalAbbreviation":"PNAS","language":"en","author":[{"family":"Reich","given":"Peter B."},{"family":"Luo","given":"Yunjian"},{"family":"Bradford","given":"John B."},{"family":"Poorter","given":"Hendrik"},{"family":"Perry","given":"Charles H."},{"family":"Oleksyn","given":"Jacek"}],"issued":{"date-parts":[["2014",9,23]]}}}],"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Reich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xml:space="preserve"> </w:t>
      </w:r>
      <w:r w:rsidR="00461ED8">
        <w:rPr>
          <w:rFonts w:ascii="Times New Roman" w:hAnsi="Times New Roman" w:cs="Times New Roman"/>
          <w:szCs w:val="24"/>
        </w:rPr>
        <w:t>(</w:t>
      </w:r>
      <w:r w:rsidR="00461ED8" w:rsidRPr="00461ED8">
        <w:rPr>
          <w:rFonts w:ascii="Times New Roman" w:hAnsi="Times New Roman" w:cs="Times New Roman"/>
          <w:szCs w:val="24"/>
        </w:rPr>
        <w:t>2014)</w:t>
      </w:r>
      <w:r w:rsidR="00461ED8">
        <w:rPr>
          <w:rFonts w:ascii="Times New Roman" w:hAnsi="Times New Roman" w:cs="Times New Roman"/>
        </w:rPr>
        <w:fldChar w:fldCharType="end"/>
      </w:r>
      <w:r w:rsidR="00461ED8">
        <w:rPr>
          <w:rFonts w:ascii="Times New Roman" w:hAnsi="Times New Roman" w:cs="Times New Roman"/>
        </w:rPr>
        <w:t xml:space="preserve"> </w:t>
      </w:r>
      <w:r w:rsidRPr="009B00B8">
        <w:rPr>
          <w:rFonts w:ascii="Times New Roman" w:hAnsi="Times New Roman" w:cs="Times New Roman"/>
        </w:rPr>
        <w:t xml:space="preserve">found no correlation between forest root mass fraction and aridity across a global dataset of &gt;6,200 forests. </w:t>
      </w:r>
      <w:r w:rsidR="00C557CE">
        <w:rPr>
          <w:rFonts w:ascii="Times New Roman" w:hAnsi="Times New Roman" w:cs="Times New Roman"/>
        </w:rPr>
        <w:t>Additionally,</w:t>
      </w:r>
      <w:r w:rsidR="00D52565">
        <w:rPr>
          <w:rFonts w:ascii="Times New Roman" w:hAnsi="Times New Roman" w:cs="Times New Roman"/>
        </w:rPr>
        <w:t xml:space="preserve"> </w:t>
      </w:r>
      <w:r w:rsidRPr="009B00B8">
        <w:rPr>
          <w:rFonts w:ascii="Times New Roman" w:hAnsi="Times New Roman" w:cs="Times New Roman"/>
        </w:rPr>
        <w:t>Amazonian forests responded to droughts in 2005 and 2010 with a shift away from fine-root growth</w:t>
      </w:r>
      <w:r w:rsidR="008C2121">
        <w:rPr>
          <w:rFonts w:ascii="Times New Roman" w:hAnsi="Times New Roman" w:cs="Times New Roman"/>
        </w:rPr>
        <w:t xml:space="preserve"> and</w:t>
      </w:r>
      <w:r w:rsidRPr="009B00B8">
        <w:rPr>
          <w:rFonts w:ascii="Times New Roman" w:hAnsi="Times New Roman" w:cs="Times New Roman"/>
        </w:rPr>
        <w:t xml:space="preserve"> increased</w:t>
      </w:r>
      <w:r w:rsidR="008C2121">
        <w:rPr>
          <w:rFonts w:ascii="Times New Roman" w:hAnsi="Times New Roman" w:cs="Times New Roman"/>
        </w:rPr>
        <w:t xml:space="preserve"> C partitioning </w:t>
      </w:r>
      <w:r w:rsidRPr="009B00B8">
        <w:rPr>
          <w:rFonts w:ascii="Times New Roman" w:hAnsi="Times New Roman" w:cs="Times New Roman"/>
        </w:rPr>
        <w:t>to aboveground growth</w:t>
      </w:r>
      <w:r w:rsidR="00C557CE">
        <w:rPr>
          <w:rFonts w:ascii="Times New Roman" w:hAnsi="Times New Roman" w:cs="Times New Roman"/>
        </w:rPr>
        <w:t xml:space="preserve"> and respiration</w:t>
      </w:r>
      <w:r w:rsidR="00461ED8">
        <w:rPr>
          <w:rFonts w:ascii="Times New Roman" w:hAnsi="Times New Roman" w:cs="Times New Roman"/>
        </w:rPr>
        <w:t xml:space="preserve">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2hrlcuvq7v","properties":{"formattedCitation":"{\\rtf (Doughty {\\i{}et al.}, 2014, 2015)}","plainCitation":"(Doughty et al., 2014, 2015)"},"citationItems":[{"id":485,"uris":["http://zotero.org/users/4234815/items/QGIITH6D"],"uri":["http://zotero.org/users/4234815/items/QGIITH6D"],"itemData":{"id":485,"type":"article-journal","title":"Allocation trade‐offs dominate the response of tropical forest growth to seasonal and interannual drought","container-title":"Ecology","page":"2192-2201","volume":"95","issue":"8","source":"onlinelibrary.wiley.com","DOI":"10.1890/13-1507.1","ISSN":"1939-9170","language":"en","author":[{"family":"Doughty","given":"Christopher E."},{"family":"Malhi","given":"Yadvinder"},{"family":"Araujo-Murakami","given":"Alejandro"},{"family":"Metcalfe","given":"Daniel B."},{"family":"Silva-Espejo","given":"Javier E."},{"family":"Arroyo","given":"Luzmila"},{"family":"Heredia","given":"Juan P."},{"family":"Pardo-Toledo","given":"Erwin"},{"family":"Mendizabal","given":"Luz M."},{"family":"Rojas-Landivar","given":"Victor D."},{"family":"Vega-Martinez","given":"Meison"},{"family":"Flores-Valencia","given":"Marcio"},{"family":"Sibler-Rivero","given":"Rebeca"},{"family":"Moreno-Vare","given":"Luzmarina"},{"family":"Viscarra","given":"Laura Jessica"},{"family":"Chuviru-Castro","given":"Tamara"},{"family":"Osinaga-Becerra","given":"Marilin"},{"family":"Ledezma","given":"Roxana"}],"issued":{"date-parts":[["2014",8,1]]}}},{"id":483,"uris":["http://zotero.org/users/4234815/items/LNGS8NJQ"],"uri":["http://zotero.org/users/4234815/items/LNGS8NJQ"],"itemData":{"id":483,"type":"article-journal","title":"Drought impact on forest carbon dynamics and fluxes in Amazonia","container-title":"Nature","page":"78-140","volume":"519","issue":"7541","source":"lup.lub.lu.se","abstract":"In 2005 and 2010 the Amazon basin experienced two strong droughts', driven by shifts in the tropical hydrological regime(2) possibly associated with global climate change(3), as predicted by some global models'. Tree mortality increased after the 2005 drought(4), and regional atmospheric inversion modelling showed basin-wide decreases in CO2 uptake in 2010 compared with 2011 (ref. 5). But the response of tropical forest carbon cycling to these droughts is not fully understood and there has been no detailed multi-site investigation in situ. Here we use several years of data from a network of thirteen 1-ha forest plots spread throughout South America, where each component of net primary production (NPP), autotrophic respiration and heterotrophic respiration is measured separately, to develop a better mechanistic understanding of the impact of the 2010 drought on the Amazon forest. We find that total NPP remained constant throughout the drought. However, towards the end of the drought, autotrophic respiration, especially in roots and stems, declined significantly compared with measurements in 2009 made in the absence of drought, with extended decreases in autotrophic respiration in the three driest plots. In the year after the drought, total NPP remained constant but the allocation of carbon shifted towards canopy NPP and away from fine-root NPP. Both leaf-level and plot-level measurements indicate that severe drought suppresses photosynthesis. Scaling these measurements to the entire Amazon basin with rainfall data, we estimate that drought suppressed Amazon-wide photosynthesis in 2010 by 0.38 petagrams of carbon (0.23-0.53 petagrams of carbon). Overall, we find that during this drought, instead of reducing total NPP, trees prioritized growth by reducing autotrophic respiration that was unrelated to growth. This suggests that trees decrease investment in tissue maintenance and defence, in line with eco-evolutionary theories that trees are competitively disadvantaged in the absence of growth(6). We propose that weakened maintenance and defence investment may, in turn, cause the increase in post-drought tree mortality observed at our plots.","DOI":"http://dx.doi.org/10.1038/nature14213","ISSN":"0028-0836","language":"eng","author":[{"family":"Doughty","given":"Christopher E."},{"family":"Metcalfe","given":"Dan"},{"family":"Girardin","given":"C. a. J."},{"family":"Farfan Amezquita","given":"F."},{"family":"Galiano Cabrera","given":"D."},{"family":"Huaraca Huasco","given":"W."},{"family":"Silva-Espejo","given":"J. E."},{"family":"Araujo-Murakami","given":"A."},{"family":"Costa","given":"Da"},{"family":"C","given":"M."},{"family":"Rocha","given":"W."},{"family":"Feldpausch","given":"T. R."},{"family":"Mendoza","given":"A. L. M."},{"family":"Costa","given":"Da"},{"family":"L","given":"A. C."},{"family":"Meir","given":"P."},{"family":"Phillips","given":"O. L."},{"family":"Malhi","given":"Y."}],"issued":{"date-parts":[["2015"]]}}}],"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Doughty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4, 2015)</w:t>
      </w:r>
      <w:r w:rsidR="00461ED8">
        <w:rPr>
          <w:rFonts w:ascii="Times New Roman" w:hAnsi="Times New Roman" w:cs="Times New Roman"/>
        </w:rPr>
        <w:fldChar w:fldCharType="end"/>
      </w:r>
      <w:r w:rsidRPr="009B00B8">
        <w:rPr>
          <w:rFonts w:ascii="Times New Roman" w:hAnsi="Times New Roman" w:cs="Times New Roman"/>
        </w:rPr>
        <w:t xml:space="preserve">. </w:t>
      </w:r>
      <w:r w:rsidR="00C557CE">
        <w:rPr>
          <w:rFonts w:ascii="Times New Roman" w:hAnsi="Times New Roman" w:cs="Times New Roman"/>
        </w:rPr>
        <w:t>However, d</w:t>
      </w:r>
      <w:r w:rsidR="00E16B34">
        <w:rPr>
          <w:rFonts w:ascii="Times New Roman" w:hAnsi="Times New Roman" w:cs="Times New Roman"/>
        </w:rPr>
        <w:t>rought has been observed to increase root mass fractions</w:t>
      </w:r>
      <w:r w:rsidR="00D30653">
        <w:rPr>
          <w:rFonts w:ascii="Times New Roman" w:hAnsi="Times New Roman" w:cs="Times New Roman"/>
        </w:rPr>
        <w:t xml:space="preserve"> for small individual plants grown in artificial conditions</w:t>
      </w:r>
      <w:r w:rsidR="00E16B34">
        <w:rPr>
          <w:rFonts w:ascii="Times New Roman" w:hAnsi="Times New Roman" w:cs="Times New Roman"/>
        </w:rPr>
        <w:t xml:space="preserve"> </w:t>
      </w:r>
      <w:r w:rsidR="00E16B34">
        <w:rPr>
          <w:rFonts w:ascii="Times New Roman" w:hAnsi="Times New Roman" w:cs="Times New Roman"/>
        </w:rPr>
        <w:fldChar w:fldCharType="begin"/>
      </w:r>
      <w:r w:rsidR="00E16B34">
        <w:rPr>
          <w:rFonts w:ascii="Times New Roman" w:hAnsi="Times New Roman" w:cs="Times New Roman"/>
        </w:rPr>
        <w:instrText xml:space="preserve"> ADDIN ZOTERO_ITEM CSL_CITATION {"citationID":"WMsGEODf","properties":{"formattedCitation":"{\\rtf (Reich, 2002; Poorter {\\i{}et al.}, 2012)}","plainCitation":"(Reich, 2002; Poorter et al., 2012)"},"citationItems":[{"id":1067,"uris":["http://zotero.org/users/4234815/items/MG4XKV8C"],"uri":["http://zotero.org/users/4234815/items/MG4XKV8C"],"itemData":{"id":1067,"type":"chapter","title":"Root-shoot relations: Optimality in acclimation and adaptation or the 'Emperor's New Clothes","container-title":"Plant roots: the hidden half","page":"205-220","author":[{"family":"Reich","given":"P.B."}],"issued":{"date-parts":[["2002",1,1]]}}},{"id":1068,"uris":["http://zotero.org/users/4234815/items/I74J6A2A"],"uri":["http://zotero.org/users/4234815/items/I74J6A2A"],"itemData":{"id":1068,"type":"article-journal","title":"Biomass allocation to leaves, stems and roots: meta-analyses of interspecific variation and environmental control","container-title":"New Phytologist","page":"30-50","volume":"193","issue":"1","source":"Wiley Online Library","abstract":"Contents\nSummary30I.Allocation in perspective31II.Topics of this review32III.Methodology32IV.Environmental effects33V.Ontogeny36VI.Differences between species40VII.Physiology and molecular regulation41VIII.Ecological aspects42IX.Perspectives45Acknowledgements45References45Appendices A1–A449\nSummary\nWe quantified the biomass allocation patterns to leaves, stems and roots in vegetative plants, and how this is influenced by the growth environment, plant size, evolutionary history and competition. Dose–response curves of allocation were constructed by means of a meta-analysis from a wide array of experimental data. They show that the fraction of whole-plant mass represented by leaves (LMF) increases most strongly with nutrients and decreases most strongly with light. Correction for size-induced allocation patterns diminishes the LMF-response to light, but makes the effect of temperature on LMF more apparent. There is a clear phylogenetic effect on allocation, as eudicots invest relatively more than monocots in leaves, as do gymnosperms compared with woody angiosperms. Plants grown at high densities show a clear increase in the stem fraction. However, in most comparisons across species groups or environmental factors, the variation in LMF is smaller than the variation in one of the other components of the growth analysis equation: the leaf area : leaf mass ratio (SLA). In competitive situations, the stem mass fraction increases to a smaller extent than the specific stem length (stem length : stem mass). Thus, we conclude that plants generally are less able to adjust allocation than to alter organ morphology.","DOI":"10.1111/j.1469-8137.2011.03952.x","ISSN":"1469-8137","shortTitle":"Biomass allocation to leaves, stems and roots","language":"en","author":[{"family":"Poorter","given":"Hendrik"},{"family":"Niklas","given":"Karl J."},{"family":"Reich","given":"Peter B."},{"family":"Oleksyn","given":"Jacek"},{"family":"Poot","given":"Pieter"},{"family":"Mommer","given":"Liesje"}],"issued":{"date-parts":[["2012",1,1]]}}}],"schema":"https://github.com/citation-style-language/schema/raw/master/csl-citation.json"} </w:instrText>
      </w:r>
      <w:r w:rsidR="00E16B34">
        <w:rPr>
          <w:rFonts w:ascii="Times New Roman" w:hAnsi="Times New Roman" w:cs="Times New Roman"/>
        </w:rPr>
        <w:fldChar w:fldCharType="separate"/>
      </w:r>
      <w:r w:rsidR="00E16B34" w:rsidRPr="00E16B34">
        <w:rPr>
          <w:rFonts w:ascii="Times New Roman" w:hAnsi="Times New Roman" w:cs="Times New Roman"/>
          <w:szCs w:val="24"/>
        </w:rPr>
        <w:t xml:space="preserve">(Reich, 2002; Poorter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2012)</w:t>
      </w:r>
      <w:r w:rsidR="00E16B34">
        <w:rPr>
          <w:rFonts w:ascii="Times New Roman" w:hAnsi="Times New Roman" w:cs="Times New Roman"/>
        </w:rPr>
        <w:fldChar w:fldCharType="end"/>
      </w:r>
      <w:r w:rsidR="00C557CE">
        <w:rPr>
          <w:rFonts w:ascii="Times New Roman" w:hAnsi="Times New Roman" w:cs="Times New Roman"/>
        </w:rPr>
        <w:t xml:space="preserve">, and </w:t>
      </w:r>
      <w:r w:rsidR="00D52565">
        <w:rPr>
          <w:rFonts w:ascii="Times New Roman" w:hAnsi="Times New Roman" w:cs="Times New Roman"/>
        </w:rPr>
        <w:t>i</w:t>
      </w:r>
      <w:r w:rsidRPr="009B00B8">
        <w:rPr>
          <w:rFonts w:ascii="Times New Roman" w:hAnsi="Times New Roman" w:cs="Times New Roman"/>
        </w:rPr>
        <w:t xml:space="preserve">ncreased C allocation belowground under drought is consistent with some </w:t>
      </w:r>
      <w:r w:rsidRPr="009B00B8">
        <w:rPr>
          <w:rFonts w:ascii="Times New Roman" w:hAnsi="Times New Roman" w:cs="Times New Roman"/>
          <w:vertAlign w:val="superscript"/>
        </w:rPr>
        <w:t>13</w:t>
      </w:r>
      <w:r w:rsidRPr="009B00B8">
        <w:rPr>
          <w:rFonts w:ascii="Times New Roman" w:hAnsi="Times New Roman" w:cs="Times New Roman"/>
        </w:rPr>
        <w:t>C-CO</w:t>
      </w:r>
      <w:r w:rsidRPr="009B00B8">
        <w:rPr>
          <w:rFonts w:ascii="Times New Roman" w:hAnsi="Times New Roman" w:cs="Times New Roman"/>
          <w:vertAlign w:val="subscript"/>
        </w:rPr>
        <w:t>2</w:t>
      </w:r>
      <w:r w:rsidRPr="009B00B8">
        <w:rPr>
          <w:rFonts w:ascii="Times New Roman" w:hAnsi="Times New Roman" w:cs="Times New Roman"/>
        </w:rPr>
        <w:t xml:space="preserve"> labeling studies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sdpglgejl","properties":{"formattedCitation":"{\\rtf (Hommel {\\i{}et al.}, 2016)}","plainCitation":"(Hommel et al., 2016)"},"citationItems":[{"id":491,"uris":["http://zotero.org/users/4234815/items/F62FEQPV"],"uri":["http://zotero.org/users/4234815/items/F62FEQPV"],"itemData":{"id":491,"type":"article-journal","title":"Impact of interspecific competition and drought on the allocation of new assimilates in trees","container-title":"Plant Biology","page":"785-796","volume":"18","issue":"5","source":"onlinelibrary.wiley.com","DOI":"10.1111/plb.12461","ISSN":"1438-8677","language":"en","author":[{"family":"Hommel","given":"R."},{"family":"Siegwolf","given":"R."},{"family":"Zavadlav","given":"S."},{"family":"Arend","given":"M."},{"family":"Schaub","given":"M."},{"family":"Galiano","given":"L."},{"family":"Haeni","given":"M."},{"family":"Kayler","given":"Z. E."},{"family":"Gessler","given":"A."}],"issued":{"date-parts":[["2016",9,1]]}}}],"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Hommel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6)</w:t>
      </w:r>
      <w:r w:rsidR="00461ED8">
        <w:rPr>
          <w:rFonts w:ascii="Times New Roman" w:hAnsi="Times New Roman" w:cs="Times New Roman"/>
        </w:rPr>
        <w:fldChar w:fldCharType="end"/>
      </w:r>
      <w:r w:rsidR="00461ED8">
        <w:rPr>
          <w:rFonts w:ascii="Times New Roman" w:hAnsi="Times New Roman" w:cs="Times New Roman"/>
        </w:rPr>
        <w:t xml:space="preserve">, </w:t>
      </w:r>
      <w:r w:rsidRPr="009B00B8">
        <w:rPr>
          <w:rFonts w:ascii="Times New Roman" w:hAnsi="Times New Roman" w:cs="Times New Roman"/>
        </w:rPr>
        <w:t xml:space="preserve">but not others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h1iscviqa","properties":{"formattedCitation":"{\\rtf (Hartmann {\\i{}et al.}, 2015)}","plainCitation":"(Hartmann et al., 2015)"},"citationItems":[{"id":493,"uris":["http://zotero.org/users/4234815/items/7H2R2IHW"],"uri":["http://zotero.org/users/4234815/items/7H2R2IHW"],"itemData":{"id":493,"type":"article-journal","title":"Allocation to carbon storage pools in Norway spruce saplings under drought and low CO2","container-title":"Tree Physiology","page":"243-252","volume":"35","issue":"3","source":"academic.oup.com","abstract":"Non-structural carbohydrates (NSCs) are critical to maintain plant metabolism under stressful environmental conditions, but we do not fully understand how NSC allocation and utilization from storage varies with stress. While it has become established that storage allocation is unlikely to be a mere overflow process, very little empirical evidence has been produced to support this view, at least not for trees. Here we present the results of an intensively monitored experimental manipulation of whole-tree carbon (C) balance (young Picea abies (L.) H Karst.) using reduced atmospheric [CO2] and drought to reduce C sources. We measured specific C storage pools (glucose, fructose, sucrose, starch) over 21 weeks and converted concentration measurement into fluxes into and out of the storage pool. Continuous labeling (13C) allowed us to track C allocation to biomass and non-structural C pools. Net C fluxes into the storage pool occurred mainly when the C balance was positive. Storage pools increased during periods of positive C gain and were reduced under negative C gain. 13C data showed that C was allocated to storage pools independent of the net flux and even under severe C limitation. Allocation to below-ground tissues was strongest in control trees followed by trees experiencing drought followed by those grown under low [CO2]. Our data suggest that NSC storage has, under the conditions of our experimental manipulation (e.g., strong progressive drought, no above-ground growth), a high allocation priority and cannot be considered an overflow process. While these results also suggest active storage allocation, definitive proof of active plant control of storage in woody plants requires studies involving molecular tools.","DOI":"10.1093/treephys/tpv019","ISSN":"0829-318X","journalAbbreviation":"Tree Physiol","author":[{"family":"Hartmann","given":"Henrik"},{"family":"McDowell","given":"Nate G."},{"family":"Trumbore","given":"Susan"}],"issued":{"date-parts":[["2015",3,1]]}}}],"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Hartmann </w:t>
      </w:r>
      <w:r w:rsidR="00AF22CC" w:rsidRPr="00AF22CC">
        <w:rPr>
          <w:rFonts w:ascii="Times New Roman" w:hAnsi="Times New Roman" w:cs="Times New Roman"/>
          <w:i/>
          <w:iCs/>
          <w:szCs w:val="24"/>
        </w:rPr>
        <w:lastRenderedPageBreak/>
        <w:t>et al.</w:t>
      </w:r>
      <w:r w:rsidR="00AF22CC" w:rsidRPr="00AF22CC">
        <w:rPr>
          <w:rFonts w:ascii="Times New Roman" w:hAnsi="Times New Roman" w:cs="Times New Roman"/>
          <w:szCs w:val="24"/>
        </w:rPr>
        <w:t>, 2015)</w:t>
      </w:r>
      <w:r w:rsidR="00AF22CC">
        <w:rPr>
          <w:rFonts w:ascii="Times New Roman" w:hAnsi="Times New Roman" w:cs="Times New Roman"/>
        </w:rPr>
        <w:fldChar w:fldCharType="end"/>
      </w:r>
      <w:r w:rsidR="00AF22CC">
        <w:rPr>
          <w:rFonts w:ascii="Times New Roman" w:hAnsi="Times New Roman" w:cs="Times New Roman"/>
        </w:rPr>
        <w:t xml:space="preserve">. </w:t>
      </w:r>
      <w:r w:rsidRPr="009B00B8">
        <w:rPr>
          <w:rFonts w:ascii="Times New Roman" w:hAnsi="Times New Roman" w:cs="Times New Roman"/>
        </w:rPr>
        <w:t>While the simple expectation of increased allocation to roots during drought i</w:t>
      </w:r>
      <w:r w:rsidR="007E244A">
        <w:rPr>
          <w:rFonts w:ascii="Times New Roman" w:hAnsi="Times New Roman" w:cs="Times New Roman"/>
        </w:rPr>
        <w:t>s appealing,</w:t>
      </w:r>
      <w:r w:rsidRPr="009B00B8">
        <w:rPr>
          <w:rFonts w:ascii="Times New Roman" w:hAnsi="Times New Roman" w:cs="Times New Roman"/>
        </w:rPr>
        <w:t xml:space="preserve"> C allocation responses to drought are likely more complex and merit further study.</w:t>
      </w:r>
    </w:p>
    <w:p w14:paraId="08E64C2C" w14:textId="03F02022" w:rsidR="00563E99" w:rsidRPr="009B00B8" w:rsidRDefault="00374242" w:rsidP="00AF22CC">
      <w:pPr>
        <w:spacing w:before="120" w:line="360" w:lineRule="auto"/>
        <w:rPr>
          <w:rFonts w:ascii="Times New Roman" w:hAnsi="Times New Roman" w:cs="Times New Roman"/>
        </w:rPr>
      </w:pPr>
      <w:r w:rsidRPr="009B00B8">
        <w:rPr>
          <w:rFonts w:ascii="Times New Roman" w:hAnsi="Times New Roman" w:cs="Times New Roman"/>
        </w:rPr>
        <w:tab/>
        <w:t>Interactions between temperature and drought may also be important</w:t>
      </w:r>
      <w:r w:rsidR="00AF22CC">
        <w:rPr>
          <w:rFonts w:ascii="Times New Roman" w:hAnsi="Times New Roman" w:cs="Times New Roman"/>
        </w:rPr>
        <w:t xml:space="preserve"> for tree C allocation</w:t>
      </w:r>
      <w:r w:rsidRPr="009B00B8">
        <w:rPr>
          <w:rFonts w:ascii="Times New Roman" w:hAnsi="Times New Roman" w:cs="Times New Roman"/>
        </w:rPr>
        <w:t>. Warmer temperatures may exacerbate tree H</w:t>
      </w:r>
      <w:r w:rsidRPr="009B00B8">
        <w:rPr>
          <w:rFonts w:ascii="Times New Roman" w:hAnsi="Times New Roman" w:cs="Times New Roman"/>
          <w:vertAlign w:val="subscript"/>
        </w:rPr>
        <w:t>2</w:t>
      </w:r>
      <w:r w:rsidRPr="009B00B8">
        <w:rPr>
          <w:rFonts w:ascii="Times New Roman" w:hAnsi="Times New Roman" w:cs="Times New Roman"/>
        </w:rPr>
        <w:t>O loss during drought and increase mortality risk</w:t>
      </w:r>
      <w:r w:rsidR="00AF22CC">
        <w:rPr>
          <w:rFonts w:ascii="Times New Roman" w:hAnsi="Times New Roman" w:cs="Times New Roman"/>
        </w:rPr>
        <w:t xml:space="preserve">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1efvulorl1","properties":{"formattedCitation":"{\\rtf (Allen {\\i{}et al.}, 2015)}","plainCitation":"(Allen et al., 2015)"},"citationItems":[{"id":13,"uris":["http://zotero.org/users/4234815/items/S9EWVS7A"],"uri":["http://zotero.org/users/4234815/items/S9EWVS7A"],"itemData":{"id":13,"type":"article-journal","title":"On underestimation of global vulnerability to tree mortality and forest die-off from hotter drought in the Anthropocene","container-title":"Ecosphere","page":"129","volume":"6","issue":"8","source":"Web of Science","abstract":"Patterns, mechanisms, projections, and consequences of tree mortality and associated broadscale forest die-off due to drought accompanied by warmer temperatures-\"hotter drought'', an emerging characteristic of the Anthropocene-are the focus of rapidly expanding literature. Despite recent observational, experimental, and modeling studies suggesting increased vulnerability of trees to hotter drought and associated pests and pathogens, substantial debate remains among research, management and policy-making communities regarding future tree mortality risks. We summarize key mortality-relevant findings, differentiating between those implying lesser versus greater levels of vulnerability. Evidence suggesting lesser vulnerability includes forest benefits of elevated [CO2] and increased water-use efficiency; observed and modeled increases in forest growth and canopy greening; widespread increases in woody-plant biomass, density, and extent; compensatory physiological, morphological, and genetic mechanisms; dampening ecological feedbacks; and potential mitigation by forest management. In contrast, recent studies document more rapid mortality under hotter drought due to negative tree physiological responses and accelerated biotic attacks. Additional evidence suggesting greater vulnerability includes rising background mortality rates; projected increases in drought frequency, intensity, and duration; limitations of vegetation models such as inadequately represented mortality processes; warming feedbacks from die-off; and wildfire synergies. Grouping these findings we identify ten contrasting perspectives that shape the vulnerability debate but have not been discussed collectively. We also present a set of global vulnerability drivers that are known with high confidence: (1) droughts eventually occur everywhere; (2) warming produces hotter droughts; (3) atmospheric moisture demand increases nonlinearly with temperature during drought; (4) mortality can occur faster in hotter drought, consistent with fundamental physiology; (5) shorter droughts occur more frequently than longer droughts and can become lethal under warming, increasing the frequency of lethal drought nonlinearly; and (6) mortality happens rapidly relative to growth intervals needed for forest recovery. These high-confidence drivers, in concert with research supporting greater vulnerability perspectives, support an overall viewpoint of greater forest vulnerability globally. We surmise that mortality vulnerability is being discounted in part due to difficulties in predicting threshold responses to extreme climate events. Given the profound ecological and societal implications of underestimating global vulnerability to hotter drought, we highlight urgent challenges for research, management, and policy-making communities.","DOI":"10.1890/ES15-00203.1","ISSN":"2150-8925","note":"WOS:000359645200001","journalAbbreviation":"Ecosphere","language":"English","author":[{"family":"Allen","given":"Craig D."},{"family":"Breshears","given":"David D."},{"family":"McDowell","given":"Nate G."}],"issued":{"date-parts":[["2015",8]]}}}],"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Allen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5)</w:t>
      </w:r>
      <w:r w:rsidR="00AF22CC">
        <w:rPr>
          <w:rFonts w:ascii="Times New Roman" w:hAnsi="Times New Roman" w:cs="Times New Roman"/>
        </w:rPr>
        <w:fldChar w:fldCharType="end"/>
      </w:r>
      <w:r w:rsidR="00AF22CC">
        <w:rPr>
          <w:rFonts w:ascii="Times New Roman" w:hAnsi="Times New Roman" w:cs="Times New Roman"/>
        </w:rPr>
        <w:t xml:space="preserve">. </w:t>
      </w:r>
      <w:r w:rsidR="007E244A">
        <w:rPr>
          <w:rFonts w:ascii="Times New Roman" w:hAnsi="Times New Roman" w:cs="Times New Roman"/>
        </w:rPr>
        <w:t>I</w:t>
      </w:r>
      <w:r w:rsidRPr="009B00B8">
        <w:rPr>
          <w:rFonts w:ascii="Times New Roman" w:hAnsi="Times New Roman" w:cs="Times New Roman"/>
        </w:rPr>
        <w:t xml:space="preserve">f warmer temperatures reduce C allocation belowground, then the ability of trees to acquire soil water may also be impaired. However, an </w:t>
      </w:r>
      <w:r w:rsidR="00C557CE">
        <w:rPr>
          <w:rFonts w:ascii="Times New Roman" w:hAnsi="Times New Roman" w:cs="Times New Roman"/>
        </w:rPr>
        <w:t xml:space="preserve">open top chamber </w:t>
      </w:r>
      <w:r w:rsidRPr="009B00B8">
        <w:rPr>
          <w:rFonts w:ascii="Times New Roman" w:hAnsi="Times New Roman" w:cs="Times New Roman"/>
        </w:rPr>
        <w:t>experiment with young oak saplin</w:t>
      </w:r>
      <w:r w:rsidR="00C557CE">
        <w:rPr>
          <w:rFonts w:ascii="Times New Roman" w:hAnsi="Times New Roman" w:cs="Times New Roman"/>
        </w:rPr>
        <w:t>gs</w:t>
      </w:r>
      <w:r w:rsidRPr="009B00B8">
        <w:rPr>
          <w:rFonts w:ascii="Times New Roman" w:hAnsi="Times New Roman" w:cs="Times New Roman"/>
        </w:rPr>
        <w:t xml:space="preserve"> found no interaction between experimental warming and drought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2jug6dhtf8","properties":{"formattedCitation":"{\\rtf (Kuster {\\i{}et al.}, 2013)}","plainCitation":"(Kuster et al., 2013)"},"citationItems":[{"id":496,"uris":["http://zotero.org/users/4234815/items/2HW2CVV7"],"uri":["http://zotero.org/users/4234815/items/2HW2CVV7"],"itemData":{"id":496,"type":"article-journal","title":"Water regime and growth of young oak stands subjected to air‐warming and drought on two different forest soils in a model ecosystem experiment","container-title":"Plant Biology","page":"138-147","volume":"15","issue":"s1","source":"onlinelibrary.wiley.com","DOI":"10.1111/j.1438-8677.2011.00552.x","ISSN":"1438-8677","language":"en","author":[{"family":"Kuster","given":"T. M."},{"family":"Arend","given":"M."},{"family":"Bleuler","given":"P."},{"family":"Günthardt‐Goerg","given":"M. S."},{"family":"Schulin","given":"R."}],"issued":{"date-parts":[["2013",1,1]]}}}],"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Kuster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3)</w:t>
      </w:r>
      <w:r w:rsidR="00AF22CC">
        <w:rPr>
          <w:rFonts w:ascii="Times New Roman" w:hAnsi="Times New Roman" w:cs="Times New Roman"/>
        </w:rPr>
        <w:fldChar w:fldCharType="end"/>
      </w:r>
      <w:r w:rsidR="00AF22CC">
        <w:rPr>
          <w:rFonts w:ascii="Times New Roman" w:hAnsi="Times New Roman" w:cs="Times New Roman"/>
        </w:rPr>
        <w:t xml:space="preserve">. </w:t>
      </w:r>
      <w:r w:rsidRPr="009B00B8">
        <w:rPr>
          <w:rFonts w:ascii="Times New Roman" w:hAnsi="Times New Roman" w:cs="Times New Roman"/>
        </w:rPr>
        <w:t>A six-year warming and precipitation redistribution experiment with two tree species found complex growth responses</w:t>
      </w:r>
      <w:r w:rsidR="00AF22CC">
        <w:rPr>
          <w:rFonts w:ascii="Times New Roman" w:hAnsi="Times New Roman" w:cs="Times New Roman"/>
        </w:rPr>
        <w:t xml:space="preserve"> </w:t>
      </w:r>
      <w:r w:rsidR="00D52565">
        <w:rPr>
          <w:rFonts w:ascii="Times New Roman" w:hAnsi="Times New Roman" w:cs="Times New Roman"/>
        </w:rPr>
        <w:fldChar w:fldCharType="begin"/>
      </w:r>
      <w:r w:rsidR="00D52565">
        <w:rPr>
          <w:rFonts w:ascii="Times New Roman" w:hAnsi="Times New Roman" w:cs="Times New Roman"/>
        </w:rPr>
        <w:instrText xml:space="preserve"> ADDIN ZOTERO_ITEM CSL_CITATION {"citationID":"a174bbkp054","properties":{"formattedCitation":"{\\rtf (Volder {\\i{}et al.}, 2013)}","plainCitation":"(Volder et al., 2013)"},"citationItems":[{"id":500,"uris":["http://zotero.org/users/4234815/items/PA7QY9NH"],"uri":["http://zotero.org/users/4234815/items/PA7QY9NH"],"itemData":{"id":500,"type":"article-journal","title":"Climate warming and precipitation redistribution modify tree–grass interactions and tree species establishment in a warm‐temperate savanna","container-title":"Global Change Biology","page":"843-857","volume":"19","issue":"3","source":"onlinelibrary.wiley.com","DOI":"10.1111/gcb.12068","ISSN":"1365-2486","language":"en","author":[{"family":"Volder","given":"Astrid"},{"family":"Briske","given":"David D."},{"family":"Tjoelker","given":"Mark G."}],"issued":{"date-parts":[["2013",3,1]]}}}],"schema":"https://github.com/citation-style-language/schema/raw/master/csl-citation.json"} </w:instrText>
      </w:r>
      <w:r w:rsidR="00D52565">
        <w:rPr>
          <w:rFonts w:ascii="Times New Roman" w:hAnsi="Times New Roman" w:cs="Times New Roman"/>
        </w:rPr>
        <w:fldChar w:fldCharType="separate"/>
      </w:r>
      <w:r w:rsidR="00D52565" w:rsidRPr="00AF22CC">
        <w:rPr>
          <w:rFonts w:ascii="Times New Roman" w:hAnsi="Times New Roman" w:cs="Times New Roman"/>
          <w:szCs w:val="24"/>
        </w:rPr>
        <w:t xml:space="preserve">(Volder </w:t>
      </w:r>
      <w:r w:rsidR="00D52565" w:rsidRPr="00AF22CC">
        <w:rPr>
          <w:rFonts w:ascii="Times New Roman" w:hAnsi="Times New Roman" w:cs="Times New Roman"/>
          <w:i/>
          <w:iCs/>
          <w:szCs w:val="24"/>
        </w:rPr>
        <w:t>et al.</w:t>
      </w:r>
      <w:r w:rsidR="00D52565" w:rsidRPr="00AF22CC">
        <w:rPr>
          <w:rFonts w:ascii="Times New Roman" w:hAnsi="Times New Roman" w:cs="Times New Roman"/>
          <w:szCs w:val="24"/>
        </w:rPr>
        <w:t>, 2013)</w:t>
      </w:r>
      <w:r w:rsidR="00D52565">
        <w:rPr>
          <w:rFonts w:ascii="Times New Roman" w:hAnsi="Times New Roman" w:cs="Times New Roman"/>
        </w:rPr>
        <w:fldChar w:fldCharType="end"/>
      </w:r>
      <w:r w:rsidR="00C557CE">
        <w:rPr>
          <w:rFonts w:ascii="Times New Roman" w:hAnsi="Times New Roman" w:cs="Times New Roman"/>
        </w:rPr>
        <w:t xml:space="preserve"> with a strongly interactive effect on </w:t>
      </w:r>
      <w:r w:rsidR="00D30653">
        <w:rPr>
          <w:rFonts w:ascii="Times New Roman" w:hAnsi="Times New Roman" w:cs="Times New Roman"/>
        </w:rPr>
        <w:t>t</w:t>
      </w:r>
      <w:r w:rsidRPr="009B00B8">
        <w:rPr>
          <w:rFonts w:ascii="Times New Roman" w:hAnsi="Times New Roman" w:cs="Times New Roman"/>
        </w:rPr>
        <w:t xml:space="preserve">he relative growth rate of </w:t>
      </w:r>
      <w:proofErr w:type="spellStart"/>
      <w:r w:rsidRPr="009B00B8">
        <w:rPr>
          <w:rFonts w:ascii="Times New Roman" w:hAnsi="Times New Roman" w:cs="Times New Roman"/>
          <w:i/>
        </w:rPr>
        <w:t>Quercus</w:t>
      </w:r>
      <w:proofErr w:type="spellEnd"/>
      <w:r w:rsidRPr="009B00B8">
        <w:rPr>
          <w:rFonts w:ascii="Times New Roman" w:hAnsi="Times New Roman" w:cs="Times New Roman"/>
          <w:i/>
        </w:rPr>
        <w:t xml:space="preserve"> </w:t>
      </w:r>
      <w:proofErr w:type="spellStart"/>
      <w:r w:rsidRPr="009B00B8">
        <w:rPr>
          <w:rFonts w:ascii="Times New Roman" w:hAnsi="Times New Roman" w:cs="Times New Roman"/>
          <w:i/>
        </w:rPr>
        <w:t>stellata</w:t>
      </w:r>
      <w:proofErr w:type="spellEnd"/>
      <w:r w:rsidR="00C557CE">
        <w:rPr>
          <w:rFonts w:ascii="Times New Roman" w:hAnsi="Times New Roman" w:cs="Times New Roman"/>
        </w:rPr>
        <w:t xml:space="preserve"> monocultures. </w:t>
      </w:r>
      <w:r w:rsidRPr="009B00B8">
        <w:rPr>
          <w:rFonts w:ascii="Times New Roman" w:hAnsi="Times New Roman" w:cs="Times New Roman"/>
        </w:rPr>
        <w:t xml:space="preserve">Thus, </w:t>
      </w:r>
      <w:r w:rsidR="00D30653">
        <w:rPr>
          <w:rFonts w:ascii="Times New Roman" w:hAnsi="Times New Roman" w:cs="Times New Roman"/>
        </w:rPr>
        <w:t>it</w:t>
      </w:r>
      <w:r w:rsidR="007E244A">
        <w:rPr>
          <w:rFonts w:ascii="Times New Roman" w:hAnsi="Times New Roman" w:cs="Times New Roman"/>
        </w:rPr>
        <w:t xml:space="preserve"> is</w:t>
      </w:r>
      <w:r w:rsidR="00D30653">
        <w:rPr>
          <w:rFonts w:ascii="Times New Roman" w:hAnsi="Times New Roman" w:cs="Times New Roman"/>
        </w:rPr>
        <w:t xml:space="preserve"> challenging to generalize how</w:t>
      </w:r>
      <w:r w:rsidRPr="009B00B8">
        <w:rPr>
          <w:rFonts w:ascii="Times New Roman" w:hAnsi="Times New Roman" w:cs="Times New Roman"/>
        </w:rPr>
        <w:t xml:space="preserve"> the interactive effects of drought and warming </w:t>
      </w:r>
      <w:r w:rsidR="00D30653">
        <w:rPr>
          <w:rFonts w:ascii="Times New Roman" w:hAnsi="Times New Roman" w:cs="Times New Roman"/>
        </w:rPr>
        <w:t>affect</w:t>
      </w:r>
      <w:r w:rsidRPr="009B00B8">
        <w:rPr>
          <w:rFonts w:ascii="Times New Roman" w:hAnsi="Times New Roman" w:cs="Times New Roman"/>
        </w:rPr>
        <w:t xml:space="preserve"> tree physiology and growth</w:t>
      </w:r>
      <w:r w:rsidR="005B551F">
        <w:rPr>
          <w:rFonts w:ascii="Times New Roman" w:hAnsi="Times New Roman" w:cs="Times New Roman"/>
        </w:rPr>
        <w:t>.</w:t>
      </w:r>
    </w:p>
    <w:p w14:paraId="2E92D40F" w14:textId="3DADF4C0" w:rsidR="00563E99" w:rsidRPr="009718A1" w:rsidRDefault="009718A1" w:rsidP="0076210D">
      <w:pPr>
        <w:spacing w:before="120" w:line="360" w:lineRule="auto"/>
        <w:rPr>
          <w:rFonts w:ascii="Times New Roman" w:hAnsi="Times New Roman" w:cs="Times New Roman"/>
        </w:rPr>
      </w:pPr>
      <w:r>
        <w:rPr>
          <w:rFonts w:ascii="Times New Roman" w:hAnsi="Times New Roman" w:cs="Times New Roman"/>
        </w:rPr>
        <w:tab/>
      </w:r>
      <w:r w:rsidR="00374242" w:rsidRPr="009B00B8">
        <w:rPr>
          <w:rFonts w:ascii="Times New Roman" w:hAnsi="Times New Roman" w:cs="Times New Roman"/>
        </w:rPr>
        <w:t xml:space="preserve">We exposed </w:t>
      </w:r>
      <w:r w:rsidR="00374242" w:rsidRPr="009B00B8">
        <w:rPr>
          <w:rFonts w:ascii="Times New Roman" w:hAnsi="Times New Roman" w:cs="Times New Roman"/>
          <w:i/>
        </w:rPr>
        <w:t xml:space="preserve">Eucalyptus </w:t>
      </w:r>
      <w:proofErr w:type="spellStart"/>
      <w:r w:rsidR="00374242" w:rsidRPr="009B00B8">
        <w:rPr>
          <w:rFonts w:ascii="Times New Roman" w:hAnsi="Times New Roman" w:cs="Times New Roman"/>
          <w:i/>
        </w:rPr>
        <w:t>tereticornis</w:t>
      </w:r>
      <w:proofErr w:type="spellEnd"/>
      <w:r w:rsidR="00374242" w:rsidRPr="009B00B8">
        <w:rPr>
          <w:rFonts w:ascii="Times New Roman" w:hAnsi="Times New Roman" w:cs="Times New Roman"/>
        </w:rPr>
        <w:t xml:space="preserve"> trees to experimental warming of +3 </w:t>
      </w:r>
      <w:proofErr w:type="spellStart"/>
      <w:r w:rsidR="00374242" w:rsidRPr="009B00B8">
        <w:rPr>
          <w:rFonts w:ascii="Times New Roman" w:hAnsi="Times New Roman" w:cs="Times New Roman"/>
          <w:vertAlign w:val="superscript"/>
        </w:rPr>
        <w:t>o</w:t>
      </w:r>
      <w:r w:rsidR="00374242" w:rsidRPr="009B00B8">
        <w:rPr>
          <w:rFonts w:ascii="Times New Roman" w:hAnsi="Times New Roman" w:cs="Times New Roman"/>
        </w:rPr>
        <w:t>C</w:t>
      </w:r>
      <w:proofErr w:type="spellEnd"/>
      <w:r w:rsidR="00374242" w:rsidRPr="009B00B8">
        <w:rPr>
          <w:rFonts w:ascii="Times New Roman" w:hAnsi="Times New Roman" w:cs="Times New Roman"/>
        </w:rPr>
        <w:t xml:space="preserve"> for more than one year, crossed with a summer drought for </w:t>
      </w:r>
      <w:r w:rsidR="00DA7276">
        <w:rPr>
          <w:rFonts w:ascii="Times New Roman" w:hAnsi="Times New Roman" w:cs="Times New Roman"/>
        </w:rPr>
        <w:t>three</w:t>
      </w:r>
      <w:r w:rsidR="00374242" w:rsidRPr="009B00B8">
        <w:rPr>
          <w:rFonts w:ascii="Times New Roman" w:hAnsi="Times New Roman" w:cs="Times New Roman"/>
        </w:rPr>
        <w:t xml:space="preserve"> months. </w:t>
      </w:r>
      <w:r w:rsidR="00276682">
        <w:rPr>
          <w:rFonts w:ascii="Times New Roman" w:hAnsi="Times New Roman" w:cs="Times New Roman"/>
        </w:rPr>
        <w:t>Using the unique infrastructure of whole-tree chambers, w</w:t>
      </w:r>
      <w:r w:rsidR="00374242" w:rsidRPr="009B00B8">
        <w:rPr>
          <w:rFonts w:ascii="Times New Roman" w:hAnsi="Times New Roman" w:cs="Times New Roman"/>
        </w:rPr>
        <w:t>e continuously measured whole-</w:t>
      </w:r>
      <w:r w:rsidR="009C5D79">
        <w:rPr>
          <w:rFonts w:ascii="Times New Roman" w:hAnsi="Times New Roman" w:cs="Times New Roman"/>
        </w:rPr>
        <w:t>crown</w:t>
      </w:r>
      <w:r w:rsidR="00374242" w:rsidRPr="009B00B8">
        <w:rPr>
          <w:rFonts w:ascii="Times New Roman" w:hAnsi="Times New Roman" w:cs="Times New Roman"/>
        </w:rPr>
        <w:t xml:space="preserve"> CO</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 and H</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O exchange and measured aboveground </w:t>
      </w:r>
      <w:r>
        <w:rPr>
          <w:rFonts w:ascii="Times New Roman" w:hAnsi="Times New Roman" w:cs="Times New Roman"/>
        </w:rPr>
        <w:t xml:space="preserve">biomass </w:t>
      </w:r>
      <w:r w:rsidR="00374242" w:rsidRPr="009B00B8">
        <w:rPr>
          <w:rFonts w:ascii="Times New Roman" w:hAnsi="Times New Roman" w:cs="Times New Roman"/>
        </w:rPr>
        <w:t>production every 2 weeks</w:t>
      </w:r>
      <w:r w:rsidR="005B551F">
        <w:rPr>
          <w:rFonts w:ascii="Times New Roman" w:hAnsi="Times New Roman" w:cs="Times New Roman"/>
        </w:rPr>
        <w:t xml:space="preserve"> (i.e., fortnightly)</w:t>
      </w:r>
      <w:r w:rsidR="00374242" w:rsidRPr="009B00B8">
        <w:rPr>
          <w:rFonts w:ascii="Times New Roman" w:hAnsi="Times New Roman" w:cs="Times New Roman"/>
        </w:rPr>
        <w:t>. From these</w:t>
      </w:r>
      <w:r w:rsidR="00CA1577">
        <w:rPr>
          <w:rFonts w:ascii="Times New Roman" w:hAnsi="Times New Roman" w:cs="Times New Roman"/>
        </w:rPr>
        <w:t xml:space="preserve"> intensive</w:t>
      </w:r>
      <w:r w:rsidR="00374242" w:rsidRPr="009B00B8">
        <w:rPr>
          <w:rFonts w:ascii="Times New Roman" w:hAnsi="Times New Roman" w:cs="Times New Roman"/>
        </w:rPr>
        <w:t xml:space="preserve"> measurements, we derive GPP, aboveground net primary production (</w:t>
      </w:r>
      <w:proofErr w:type="spellStart"/>
      <w:r w:rsidR="00374242" w:rsidRPr="009B00B8">
        <w:rPr>
          <w:rFonts w:ascii="Times New Roman" w:hAnsi="Times New Roman" w:cs="Times New Roman"/>
        </w:rPr>
        <w:t>NPP</w:t>
      </w:r>
      <w:r w:rsidR="00374242" w:rsidRPr="009B00B8">
        <w:rPr>
          <w:rFonts w:ascii="Times New Roman" w:hAnsi="Times New Roman" w:cs="Times New Roman"/>
          <w:vertAlign w:val="subscript"/>
        </w:rPr>
        <w:t>a</w:t>
      </w:r>
      <w:proofErr w:type="spellEnd"/>
      <w:r w:rsidR="00374242" w:rsidRPr="009B00B8">
        <w:rPr>
          <w:rFonts w:ascii="Times New Roman" w:hAnsi="Times New Roman" w:cs="Times New Roman"/>
        </w:rPr>
        <w:t>), aboveground autotrophic respiration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and the residual C that must have been partitioned belowground for each fortnightly interval. We </w:t>
      </w:r>
      <w:r w:rsidR="00276682">
        <w:rPr>
          <w:rFonts w:ascii="Times New Roman" w:hAnsi="Times New Roman" w:cs="Times New Roman"/>
        </w:rPr>
        <w:t xml:space="preserve">use these data to test the </w:t>
      </w:r>
      <w:r w:rsidR="008C2121">
        <w:rPr>
          <w:rFonts w:ascii="Times New Roman" w:hAnsi="Times New Roman" w:cs="Times New Roman"/>
        </w:rPr>
        <w:t>predict</w:t>
      </w:r>
      <w:r w:rsidR="00276682">
        <w:rPr>
          <w:rFonts w:ascii="Times New Roman" w:hAnsi="Times New Roman" w:cs="Times New Roman"/>
        </w:rPr>
        <w:t>ions</w:t>
      </w:r>
      <w:r w:rsidR="008C2121">
        <w:rPr>
          <w:rFonts w:ascii="Times New Roman" w:hAnsi="Times New Roman" w:cs="Times New Roman"/>
        </w:rPr>
        <w:t xml:space="preserve"> that warming decreases C partitioning belowground, while drought</w:t>
      </w:r>
      <w:r w:rsidR="00276682">
        <w:rPr>
          <w:rFonts w:ascii="Times New Roman" w:hAnsi="Times New Roman" w:cs="Times New Roman"/>
        </w:rPr>
        <w:t xml:space="preserve"> </w:t>
      </w:r>
      <w:r w:rsidR="008C2121">
        <w:rPr>
          <w:rFonts w:ascii="Times New Roman" w:hAnsi="Times New Roman" w:cs="Times New Roman"/>
        </w:rPr>
        <w:t>increase</w:t>
      </w:r>
      <w:r w:rsidR="00276682">
        <w:rPr>
          <w:rFonts w:ascii="Times New Roman" w:hAnsi="Times New Roman" w:cs="Times New Roman"/>
        </w:rPr>
        <w:t>s</w:t>
      </w:r>
      <w:r w:rsidR="008C2121">
        <w:rPr>
          <w:rFonts w:ascii="Times New Roman" w:hAnsi="Times New Roman" w:cs="Times New Roman"/>
        </w:rPr>
        <w:t xml:space="preserve"> C partitioning belowground.</w:t>
      </w:r>
      <w:r w:rsidR="00374242" w:rsidRPr="009B00B8">
        <w:rPr>
          <w:rFonts w:ascii="Times New Roman" w:hAnsi="Times New Roman" w:cs="Times New Roman"/>
        </w:rPr>
        <w:br w:type="page"/>
      </w:r>
    </w:p>
    <w:p w14:paraId="51DE15A5" w14:textId="7351EA5B" w:rsidR="00563E99" w:rsidRPr="009B00B8" w:rsidRDefault="00457427">
      <w:pPr>
        <w:spacing w:line="360" w:lineRule="auto"/>
        <w:rPr>
          <w:rFonts w:ascii="Times New Roman" w:hAnsi="Times New Roman" w:cs="Times New Roman"/>
          <w:b/>
          <w:sz w:val="28"/>
          <w:szCs w:val="28"/>
        </w:rPr>
      </w:pPr>
      <w:r>
        <w:rPr>
          <w:rFonts w:ascii="Times New Roman" w:hAnsi="Times New Roman" w:cs="Times New Roman"/>
          <w:b/>
          <w:sz w:val="28"/>
          <w:szCs w:val="28"/>
        </w:rPr>
        <w:lastRenderedPageBreak/>
        <w:t xml:space="preserve">Materials and </w:t>
      </w:r>
      <w:r w:rsidR="00374242" w:rsidRPr="009B00B8">
        <w:rPr>
          <w:rFonts w:ascii="Times New Roman" w:hAnsi="Times New Roman" w:cs="Times New Roman"/>
          <w:b/>
          <w:sz w:val="28"/>
          <w:szCs w:val="28"/>
        </w:rPr>
        <w:t>Methods</w:t>
      </w:r>
    </w:p>
    <w:p w14:paraId="7500FD20" w14:textId="77777777" w:rsidR="00563E99" w:rsidRPr="009B00B8" w:rsidRDefault="00374242" w:rsidP="0076210D">
      <w:pPr>
        <w:spacing w:before="240" w:line="360" w:lineRule="auto"/>
        <w:rPr>
          <w:rFonts w:ascii="Times New Roman" w:hAnsi="Times New Roman" w:cs="Times New Roman"/>
          <w:i/>
        </w:rPr>
      </w:pPr>
      <w:r w:rsidRPr="009B00B8">
        <w:rPr>
          <w:rFonts w:ascii="Times New Roman" w:hAnsi="Times New Roman" w:cs="Times New Roman"/>
          <w:i/>
        </w:rPr>
        <w:t>Site and experimental design</w:t>
      </w:r>
    </w:p>
    <w:p w14:paraId="41FBA95D" w14:textId="655BE974"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We implemented a warming and drought experiment using 12 whole-tree chambers (WTCs) in Richm</w:t>
      </w:r>
      <w:r w:rsidR="0076210D">
        <w:rPr>
          <w:rFonts w:ascii="Times New Roman" w:hAnsi="Times New Roman" w:cs="Times New Roman"/>
        </w:rPr>
        <w:t xml:space="preserve">ond, New South Wales (Australia; </w:t>
      </w:r>
      <w:r w:rsidRPr="009B00B8">
        <w:rPr>
          <w:rFonts w:ascii="Times New Roman" w:hAnsi="Times New Roman" w:cs="Times New Roman"/>
        </w:rPr>
        <w:t xml:space="preserve">33°36ʹ40ʺS, 150°44ʹ26.5ʺE). The WTCs were large cylindrical structures topped with a cone that enclosed a single tree rooted in soil (3.25 m in diameter, 9 m in height, </w:t>
      </w:r>
      <w:proofErr w:type="gramStart"/>
      <w:r w:rsidRPr="009B00B8">
        <w:rPr>
          <w:rFonts w:ascii="Times New Roman" w:hAnsi="Times New Roman" w:cs="Times New Roman"/>
        </w:rPr>
        <w:t>volume of ~53</w:t>
      </w:r>
      <w:proofErr w:type="gramEnd"/>
      <w:r w:rsidRPr="009B00B8">
        <w:rPr>
          <w:rFonts w:ascii="Times New Roman" w:hAnsi="Times New Roman" w:cs="Times New Roman"/>
        </w:rPr>
        <w:t xml:space="preserve"> m</w:t>
      </w:r>
      <w:r w:rsidRPr="009B00B8">
        <w:rPr>
          <w:rFonts w:ascii="Times New Roman" w:hAnsi="Times New Roman" w:cs="Times New Roman"/>
          <w:vertAlign w:val="superscript"/>
        </w:rPr>
        <w:t>3</w:t>
      </w:r>
      <w:r w:rsidRPr="009B00B8">
        <w:rPr>
          <w:rFonts w:ascii="Times New Roman" w:hAnsi="Times New Roman" w:cs="Times New Roman"/>
        </w:rPr>
        <w:t>). The WTCs controlled atmospheric CO</w:t>
      </w:r>
      <w:r w:rsidRPr="009B00B8">
        <w:rPr>
          <w:rFonts w:ascii="Times New Roman" w:hAnsi="Times New Roman" w:cs="Times New Roman"/>
          <w:vertAlign w:val="subscript"/>
        </w:rPr>
        <w:t>2</w:t>
      </w:r>
      <w:r w:rsidRPr="009B00B8">
        <w:rPr>
          <w:rFonts w:ascii="Times New Roman" w:hAnsi="Times New Roman" w:cs="Times New Roman"/>
        </w:rPr>
        <w:t xml:space="preserve"> concentration, air temperature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relative humidity (RH), and irrigation while continuously measuring the net exchange of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007E244A">
        <w:rPr>
          <w:rFonts w:ascii="Times New Roman" w:hAnsi="Times New Roman" w:cs="Times New Roman"/>
        </w:rPr>
        <w:t xml:space="preserve">O between </w:t>
      </w:r>
      <w:r w:rsidRPr="009B00B8">
        <w:rPr>
          <w:rFonts w:ascii="Times New Roman" w:hAnsi="Times New Roman" w:cs="Times New Roman"/>
        </w:rPr>
        <w:t xml:space="preserve">entire </w:t>
      </w:r>
      <w:r w:rsidR="009C5D79">
        <w:rPr>
          <w:rFonts w:ascii="Times New Roman" w:hAnsi="Times New Roman" w:cs="Times New Roman"/>
        </w:rPr>
        <w:t>tree crown</w:t>
      </w:r>
      <w:r w:rsidR="007E244A">
        <w:rPr>
          <w:rFonts w:ascii="Times New Roman" w:hAnsi="Times New Roman" w:cs="Times New Roman"/>
        </w:rPr>
        <w:t xml:space="preserve">s </w:t>
      </w:r>
      <w:r w:rsidRPr="009B00B8">
        <w:rPr>
          <w:rFonts w:ascii="Times New Roman" w:hAnsi="Times New Roman" w:cs="Times New Roman"/>
        </w:rPr>
        <w:t>and the atmosphere</w:t>
      </w:r>
      <w:r w:rsidR="0076210D">
        <w:rPr>
          <w:rFonts w:ascii="Times New Roman" w:hAnsi="Times New Roman" w:cs="Times New Roman"/>
        </w:rPr>
        <w:t xml:space="preserve"> </w:t>
      </w:r>
      <w:r w:rsidR="0076210D">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5X6nnQIX","properties":{"formattedCitation":"{\\rtf (Barton {\\i{}et al.}, 2010; Duursma {\\i{}et al.}, 2011; Barton {\\i{}et al.}, 2012; Duursma {\\i{}et al.}, 2014; Drake {\\i{}et al.}, 2016b; Aspinwall {\\i{}et al.}, 2016)}","plainCitation":"(Barton et al., 2010; Duursma et al., 2011; Barton et al., 2012; Duursma et al., 2014; Drake et al., 2016b; Aspinwall et al., 2016)"},"citationItems":[{"id":28,"uris":["http://zotero.org/users/4234815/items/Q4EHDF6F"],"uri":["http://zotero.org/users/4234815/items/Q4EHDF6F"],"itemData":{"id":28,"type":"article-journal","title":"Whole-tree chambers for elevated atmospheric CO2 experimentation and tree scale flux measurements in south-eastern Australia: The Hawkesbury Forest Experiment","container-title":"Agricultural and Forest Meteorology","page":"941-951","volume":"150","issue":"7-8","source":"Web of Science","abstract":"Resolving ecophysiological processes in elevated atmospheric CO2 (C-a) at scales larger than single leaves poses significant challenges. Here, we describe a field-based experimental system designed to grow trees up to 9m tall in elevated C-a with the capacity to control air temperature and simultaneously measure whole-tree gas exchange. In western Sydney, Australia, we established the Hawkesbury Forest Experiment (HFE) where we built whole-tree chambers (WTC) to measure whole-tree CO2 and water fluxes of an evergreen broadleaf tree, Eucalyptus saligna. A single E. saligna tree was grown from seedling to small tree within each of 12 WTCs; six WTCs were maintained at ambient C-a and six WTCs were maintained at elevated C-a, targeted at ambient C-a +240 mu mol mol(-1). All 12 WTCs were controlled to track ambient outside air temperature (T-air) and air water vapour deficit (D-air). During the experimental period, T-air, D-air and C-a in the WTCs were within 0.5 degrees C, 0.3 kPa, and 15 mu mol mol(-1) of the set-points for 90% of the time, respectively. Diurnal responses of whole-tree CO2 and water vapour fluxes are analysed, demonstrating the ability of the tree chamber system to measure rapid environmental responses of these fluxes of entire trees. The light response of CO2 uptake for entire trees showed a clear diurnal hysteresis, attributed to stomatal closure at high Dair. Tree scale CO2 fluxes confirm the hypothesised deleterious effect of chilling night-time temperatures on whole-tree carbon gain in this subtropical Eucalyptus. The whole-tree chamber flux data add an invaluable scale to measurements in both ambient and elevated C-a and allow us to elucidate the mechanisms driving tree productivity responses to elevated C-a in interaction with water availability and temperature. (C) 2010 Elsevier B.V. All rights reserved.","DOI":"10.1016/j.agrformet.2010.03.001","ISSN":"0168-1923","note":"WOS:000280077500008","shortTitle":"Whole-tree chambers for elevated atmospheric CO2 experimentation and tree scale flux measurements in south-eastern Australia","journalAbbreviation":"Agric. For. Meteorol.","language":"English","author":[{"family":"Barton","given":"Craig V. M."},{"family":"Ellsworth","given":"David S."},{"family":"Medlyn","given":"Belinda E."},{"family":"Duursma","given":"Remko A."},{"family":"Tissue","given":"David T."},{"family":"Adams","given":"Mark A."},{"family":"Eamus","given":"Derek"},{"family":"Conroy","given":"Jann P."},{"family":"McMurtrie","given":"Ross E."},{"family":"Parsby","given":"Jan"},{"family":"Linder","given":"Sune"}],"issued":{"date-parts":[["2010",7,15]]}}},{"id":502,"uris":["http://zotero.org/users/4234815/items/FEXSXP8T"],"uri":["http://zotero.org/users/4234815/items/FEXSXP8T"],"itemData":{"id":502,"type":"article-journal","title":"Effects of elevated atmospheric [CO2] on instantaneous transpiration efficiency at leaf and canopy scales in Eucalyptus saligna","container-title":"Global Change Biology","page":"585-595","volume":"18","issue":"2","source":"Wiley Online Library","abstract":"Rising atmospheric concentrations of CO2 (Ca) can reduce stomatal conductance and transpiration rate in trees, but the magnitude of this effect varies considerably among experiments. The theory of optimal stomatal behaviour predicts that the ratio of photosynthesis to transpiration (instantaneous transpiration efficiency, ITE) should increase in proportion to Ca. We hypothesized that plants regulate stomatal conductance optimally in response to rising Ca. We tested this hypothesis with data from young Eucalyptus saligna Sm. trees grown in 12 climate-controlled whole-tree chambers for 2 years at ambient and elevated Ca. Elevated Ca was ambient + 240 ppm, 60% higher than ambient Ca. Leaf-scale gas exchange was measured throughout the second year of the study and leaf-scale ITE increased by 60% under elevated Ca, as predicted. Values of leaf-scale ITE depended strongly on vapour pressure deficit (D) in both CO2 treatments. Whole-canopy CO2 and H2O fluxes were also monitored continuously for each chamber throughout the second year. There were small differences in D between Ca treatments, which had important effects on values of canopy-scale ITE. However, when Ca treatments were compared at the same D, canopy-scale ITE was consistently increased by 60%, again as predicted. Importantly, leaf and canopy-scale ITE were not significantly different, indicating that ITE was not scale-dependent. Observed changes in transpiration rate could be explained on the basis that ITE increased in proportion to Ca. The effect of elevated Ca on photosynthesis increased with rising D. At high D, Ca had a large effect on photosynthesis and a small effect on transpiration rate. At low D, in contrast, there was a small effect of Ca on photosynthesis, but a much larger effect on transpiration rate. If shown to be a general response, the proportionality of ITE with Ca will allow us to predict the effects of Ca on transpiration rate.","DOI":"10.1111/j.1365-2486.2011.02526.x","ISSN":"1365-2486","journalAbbreviation":"Glob. Change Biol.","language":"en","author":[{"family":"Barton","given":"Craig V.M."},{"family":"Duursma","given":"Remko A."},{"family":"Medlyn","given":"Belinda E."},{"family":"Ellsworth","given":"David S."},{"family":"Eamus","given":"Derek"},{"family":"Tissue","given":"David T."},{"family":"Adams","given":"Mark A."},{"family":"Conroy","given":"Jann"},{"family":"Crous","given":"Kristine Y."},{"family":"Liberloo","given":"Marion"},{"family":"Löw","given":"Markus"},{"family":"Linder","given":"Sune"},{"family":"McMurtrie","given":"Ross E."}],"issued":{"date-parts":[["2012",2,1]]}}},{"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id":47,"uris":["http://zotero.org/users/4234815/items/9TL6KS5F"],"uri":["http://zotero.org/users/4234815/items/9TL6KS5F"],"itemData":{"id":47,"type":"article-journal","title":"The peaked response of transpiration rate to vapour pressure deficit in field conditions can be explained by the temperature optimum of photosynthesis","container-title":"Agricultural and Forest Meteorology","page":"2-10","volume":"189","source":"Web of Science","abstract":"Leaf transpiration rate (E) frequently shows a peaked response to increasing vapour pressure deficit (D). The mechanisms for the decrease in E at high D, known as the 'apparent feed-forward response', are strongly debated but explanations to date have exclusively focused on hydraulic processes. However, stomata also respond to signals related to photosynthesis. We investigated whether the apparent feed-forward response of E to D in the field can be explained by the response of photosynthesis to temperature (T), which normally co-varies with D in field conditions. As photosynthesis decreases with increasing T past its optimum, it may drive a decrease in stomatal conductance (g(s)) that is additional to the response of g, to increasing D alone. If this additional decrease is sufficiently steep and coupling between A and gs occurs, it could cause an overall decrease in E with increasing D. We tested this mechanism using a gas exchange model applied to leaf-scale and whole-tree CO2 and H2O fluxes measured on Eucalyptus saligna growing in whole-tree chambers. A peaked response of E to D was observed at both leaf and whole-tree scales. We found that this peaked response was matched by a gas exchange model only when T effects on photosynthesis were incorporated. We conclude that field-based studies of the relationship between E and D need to consider signals related to changing photosynthetic rates in addition to purely hydraulic mechanisms. (C) 2014 Elsevier B.V. All rights reserved.","DOI":"10.1016/j.agrformet.2013.12.007","ISSN":"0168-1923","note":"WOS:000333852900002","journalAbbreviation":"Agric. For. Meteorol.","language":"English","author":[{"family":"Duursma","given":"Remko A."},{"family":"Barton","given":"Craig V. M."},{"family":"Lin","given":"Yan-Shih"},{"family":"Medlyn","given":"Belinda E."},{"family":"Eamus","given":"Derek"},{"family":"Tissue","given":"David T."},{"family":"Ellsworth","given":"David S."},{"family":"McMurtrie","given":"Ross E."}],"issued":{"date-parts":[["2014",6,1]]}}},{"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76210D">
        <w:rPr>
          <w:rFonts w:ascii="Times New Roman" w:hAnsi="Times New Roman" w:cs="Times New Roman"/>
        </w:rPr>
        <w:fldChar w:fldCharType="separate"/>
      </w:r>
      <w:r w:rsidR="00373BB6" w:rsidRPr="00373BB6">
        <w:rPr>
          <w:rFonts w:ascii="Times New Roman" w:hAnsi="Times New Roman" w:cs="Times New Roman"/>
          <w:szCs w:val="24"/>
        </w:rPr>
        <w:t xml:space="preserve">(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0; Duursma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1; 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2; Duursma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4; Drake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6b; Aspinwall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16)</w:t>
      </w:r>
      <w:r w:rsidR="0076210D">
        <w:rPr>
          <w:rFonts w:ascii="Times New Roman" w:hAnsi="Times New Roman" w:cs="Times New Roman"/>
        </w:rPr>
        <w:fldChar w:fldCharType="end"/>
      </w:r>
      <w:r w:rsidR="00DA7276">
        <w:rPr>
          <w:rFonts w:ascii="Times New Roman" w:hAnsi="Times New Roman" w:cs="Times New Roman"/>
        </w:rPr>
        <w:t>.</w:t>
      </w:r>
      <w:r w:rsidRPr="009B00B8">
        <w:rPr>
          <w:rFonts w:ascii="Times New Roman" w:hAnsi="Times New Roman" w:cs="Times New Roman"/>
        </w:rPr>
        <w:t xml:space="preserve"> </w:t>
      </w:r>
    </w:p>
    <w:p w14:paraId="6E9D2E9F" w14:textId="2D610030"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The rooting volume of e</w:t>
      </w:r>
      <w:r w:rsidR="008C2121">
        <w:rPr>
          <w:rFonts w:ascii="Times New Roman" w:hAnsi="Times New Roman" w:cs="Times New Roman"/>
        </w:rPr>
        <w:t>ach tree was compartmentalized with</w:t>
      </w:r>
      <w:r w:rsidRPr="009B00B8">
        <w:rPr>
          <w:rFonts w:ascii="Times New Roman" w:hAnsi="Times New Roman" w:cs="Times New Roman"/>
        </w:rPr>
        <w:t xml:space="preserve"> a root exclusion barrier of heavy duty polyethylene (</w:t>
      </w:r>
      <w:r w:rsidR="00D30653">
        <w:rPr>
          <w:rFonts w:ascii="Times New Roman" w:hAnsi="Times New Roman" w:cs="Times New Roman"/>
        </w:rPr>
        <w:t>0.3 mm</w:t>
      </w:r>
      <w:r w:rsidRPr="009B00B8">
        <w:rPr>
          <w:rFonts w:ascii="Times New Roman" w:hAnsi="Times New Roman" w:cs="Times New Roman"/>
        </w:rPr>
        <w:t xml:space="preserve"> thick) extending</w:t>
      </w:r>
      <w:r w:rsidR="008C2121">
        <w:rPr>
          <w:rFonts w:ascii="Times New Roman" w:hAnsi="Times New Roman" w:cs="Times New Roman"/>
        </w:rPr>
        <w:t xml:space="preserve"> vertically</w:t>
      </w:r>
      <w:r w:rsidRPr="009B00B8">
        <w:rPr>
          <w:rFonts w:ascii="Times New Roman" w:hAnsi="Times New Roman" w:cs="Times New Roman"/>
        </w:rPr>
        <w:t xml:space="preserve"> belowground to 100-cm-depth. A cemented layer of manganese nodules and clay was present at 90–100 cm depth, providing a natural horizontal barrier at the bottom of the rooting volume. Thus the rooting volume of each tree was isolated from surrounding trees. Note however, that some </w:t>
      </w:r>
      <w:r w:rsidR="00DA7276">
        <w:rPr>
          <w:rFonts w:ascii="Times New Roman" w:hAnsi="Times New Roman" w:cs="Times New Roman"/>
        </w:rPr>
        <w:t xml:space="preserve">trees extended roots through </w:t>
      </w:r>
      <w:r w:rsidR="005E3E41">
        <w:rPr>
          <w:rFonts w:ascii="Times New Roman" w:hAnsi="Times New Roman" w:cs="Times New Roman"/>
        </w:rPr>
        <w:t>this</w:t>
      </w:r>
      <w:r w:rsidRPr="009B00B8">
        <w:rPr>
          <w:rFonts w:ascii="Times New Roman" w:hAnsi="Times New Roman" w:cs="Times New Roman"/>
        </w:rPr>
        <w:t xml:space="preserve"> layer and acquired deep soil water in a previous e</w:t>
      </w:r>
      <w:r w:rsidR="00DA7276">
        <w:rPr>
          <w:rFonts w:ascii="Times New Roman" w:hAnsi="Times New Roman" w:cs="Times New Roman"/>
        </w:rPr>
        <w:t xml:space="preserve">xperiment at this sit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2k7s7tv2q6","properties":{"formattedCitation":"{\\rtf (Duursma {\\i{}et al.}, 2011)}","plainCitation":"(Duursma et al., 2011)"},"citationItems":[{"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uursma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1)</w:t>
      </w:r>
      <w:r w:rsidR="00DA7276">
        <w:rPr>
          <w:rFonts w:ascii="Times New Roman" w:hAnsi="Times New Roman" w:cs="Times New Roman"/>
        </w:rPr>
        <w:fldChar w:fldCharType="end"/>
      </w:r>
      <w:r w:rsidRPr="009B00B8">
        <w:rPr>
          <w:rFonts w:ascii="Times New Roman" w:hAnsi="Times New Roman" w:cs="Times New Roman"/>
        </w:rPr>
        <w:t>. Soil was collected from an adjacent paddock and placed in the chambers in two layers (0–25 cm and from 25 cm to the depth of the hard layer) on 10 July 2012. Soils at the site were an alluvial formation of low-fertility sa</w:t>
      </w:r>
      <w:r w:rsidR="00DA7276">
        <w:rPr>
          <w:rFonts w:ascii="Times New Roman" w:hAnsi="Times New Roman" w:cs="Times New Roman"/>
        </w:rPr>
        <w:t>ndy loam (Clarendon sand</w:t>
      </w:r>
      <w:r w:rsidRPr="009B00B8">
        <w:rPr>
          <w:rFonts w:ascii="Times New Roman" w:hAnsi="Times New Roman" w:cs="Times New Roman"/>
        </w:rPr>
        <w:t>).</w:t>
      </w:r>
    </w:p>
    <w:p w14:paraId="6DF4CC3A" w14:textId="06BE6B44" w:rsidR="00223EDF" w:rsidRPr="009B00B8" w:rsidRDefault="00374242" w:rsidP="00223EDF">
      <w:pPr>
        <w:spacing w:line="360" w:lineRule="auto"/>
        <w:rPr>
          <w:rFonts w:ascii="Times New Roman" w:hAnsi="Times New Roman" w:cs="Times New Roman"/>
        </w:rPr>
      </w:pPr>
      <w:r w:rsidRPr="009B00B8">
        <w:rPr>
          <w:rFonts w:ascii="Times New Roman" w:hAnsi="Times New Roman" w:cs="Times New Roman"/>
        </w:rPr>
        <w:tab/>
        <w:t xml:space="preserve">Nursery seedlings of a local provenance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Sm. were established in 25 L pots inside the WTCs using the same </w:t>
      </w:r>
      <w:r w:rsidR="00D30653">
        <w:rPr>
          <w:rFonts w:ascii="Times New Roman" w:hAnsi="Times New Roman" w:cs="Times New Roman"/>
        </w:rPr>
        <w:t>soil</w:t>
      </w:r>
      <w:r w:rsidRPr="009B00B8">
        <w:rPr>
          <w:rFonts w:ascii="Times New Roman" w:hAnsi="Times New Roman" w:cs="Times New Roman"/>
        </w:rPr>
        <w:t xml:space="preserve">. </w:t>
      </w:r>
      <w:r w:rsidRPr="009B00B8">
        <w:rPr>
          <w:rFonts w:ascii="Times New Roman" w:hAnsi="Times New Roman" w:cs="Times New Roman"/>
          <w:i/>
        </w:rPr>
        <w:t>Eucalyptus</w:t>
      </w:r>
      <w:r w:rsidR="00D30653">
        <w:rPr>
          <w:rFonts w:ascii="Times New Roman" w:hAnsi="Times New Roman" w:cs="Times New Roman"/>
          <w:i/>
        </w:rPr>
        <w:t xml:space="preserve">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was chosen because it is a widespread and abundant tree across eastern Australia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1aphcropeg","properties":{"formattedCitation":"{\\rtf (Drake {\\i{}et al.}, 2015)}","plainCitation":"(Drake et al., 2015)"},"citationItems":[{"id":511,"uris":["http://zotero.org/users/4234815/items/UCCXDZEN"],"uri":["http://zotero.org/users/4234815/items/UCCXDZEN"],"itemData":{"id":511,"type":"article-journal","title":"The capacity to cope with climate warming declines from temperate to tropical latitudes in two widely distributed Eucalyptus species","container-title":"Global Change Biology","page":"459-472","volume":"21","issue":"1","source":"onlinelibrary.wiley.com","DOI":"10.1111/gcb.12729","ISSN":"1365-2486","language":"en","author":[{"family":"Drake","given":"John E."},{"family":"Aspinwall","given":"Michael J."},{"family":"Pfautsch","given":"Sebastian"},{"family":"Rymer","given":"Paul D."},{"family":"Reich","given":"Peter B."},{"family":"Smith","given":"Renee A."},{"family":"Crous","given":"Kristine Y."},{"family":"Tissue","given":"David T."},{"family":"Ghannoum","given":"Oula"},{"family":"Tjoelker","given":"Mark G."}],"issued":{"date-parts":[["2015",1,1]]}}}],"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rake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5)</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Six potted trees were placed in each chamber on 5 December 2012; a single tree was selected based on size similarity within each treatment and planted in the chamber </w:t>
      </w:r>
      <w:r w:rsidR="00DA7276" w:rsidRPr="009B00B8">
        <w:rPr>
          <w:rFonts w:ascii="Times New Roman" w:hAnsi="Times New Roman" w:cs="Times New Roman"/>
        </w:rPr>
        <w:t>center</w:t>
      </w:r>
      <w:r w:rsidRPr="009B00B8">
        <w:rPr>
          <w:rFonts w:ascii="Times New Roman" w:hAnsi="Times New Roman" w:cs="Times New Roman"/>
        </w:rPr>
        <w:t xml:space="preserve"> on 12 March 2013. </w:t>
      </w:r>
      <w:r w:rsidR="00223EDF" w:rsidRPr="009B00B8">
        <w:rPr>
          <w:rFonts w:ascii="Times New Roman" w:hAnsi="Times New Roman" w:cs="Times New Roman"/>
        </w:rPr>
        <w:t>Trees assigned to the ambient and warmed temperature treatments had equivalent height and basal diameter when potted seedlings were placed into the WTCs in D</w:t>
      </w:r>
      <w:r w:rsidR="005E3E41">
        <w:rPr>
          <w:rFonts w:ascii="Times New Roman" w:hAnsi="Times New Roman" w:cs="Times New Roman"/>
        </w:rPr>
        <w:t>ecember 2012 (heights of 41.5 ±</w:t>
      </w:r>
      <w:r w:rsidR="00223EDF" w:rsidRPr="009B00B8">
        <w:rPr>
          <w:rFonts w:ascii="Times New Roman" w:hAnsi="Times New Roman" w:cs="Times New Roman"/>
        </w:rPr>
        <w:t xml:space="preserve"> </w:t>
      </w:r>
      <w:r w:rsidR="005E3E41">
        <w:rPr>
          <w:rFonts w:ascii="Times New Roman" w:hAnsi="Times New Roman" w:cs="Times New Roman"/>
        </w:rPr>
        <w:t>SE</w:t>
      </w:r>
      <w:r w:rsidR="00223EDF" w:rsidRPr="009B00B8">
        <w:rPr>
          <w:rFonts w:ascii="Times New Roman" w:hAnsi="Times New Roman" w:cs="Times New Roman"/>
        </w:rPr>
        <w:t xml:space="preserve"> of 0.8 and 40.2 </w:t>
      </w:r>
      <w:r w:rsidR="005E3E41">
        <w:rPr>
          <w:rFonts w:ascii="Times New Roman" w:hAnsi="Times New Roman" w:cs="Times New Roman"/>
        </w:rPr>
        <w:t>±</w:t>
      </w:r>
      <w:r w:rsidR="00223EDF" w:rsidRPr="009B00B8">
        <w:rPr>
          <w:rFonts w:ascii="Times New Roman" w:hAnsi="Times New Roman" w:cs="Times New Roman"/>
        </w:rPr>
        <w:t xml:space="preserve"> 1.8 cm; diameters of 2.4 </w:t>
      </w:r>
      <w:r w:rsidR="005E3E41">
        <w:rPr>
          <w:rFonts w:ascii="Times New Roman" w:hAnsi="Times New Roman" w:cs="Times New Roman"/>
        </w:rPr>
        <w:t>±</w:t>
      </w:r>
      <w:r w:rsidR="00223EDF" w:rsidRPr="009B00B8">
        <w:rPr>
          <w:rFonts w:ascii="Times New Roman" w:hAnsi="Times New Roman" w:cs="Times New Roman"/>
        </w:rPr>
        <w:t xml:space="preserve"> of 0.1 and 2.5 </w:t>
      </w:r>
      <w:r w:rsidR="005E3E41">
        <w:rPr>
          <w:rFonts w:ascii="Times New Roman" w:hAnsi="Times New Roman" w:cs="Times New Roman"/>
        </w:rPr>
        <w:t>±</w:t>
      </w:r>
      <w:r w:rsidR="00223EDF" w:rsidRPr="009B00B8">
        <w:rPr>
          <w:rFonts w:ascii="Times New Roman" w:hAnsi="Times New Roman" w:cs="Times New Roman"/>
        </w:rPr>
        <w:t xml:space="preserve"> 0.1 mm in ambient and warmed treatment, respectively). </w:t>
      </w:r>
    </w:p>
    <w:p w14:paraId="240A48A7" w14:textId="541D799C" w:rsidR="00563E99" w:rsidRPr="009B00B8" w:rsidRDefault="00374242" w:rsidP="00223EDF">
      <w:pPr>
        <w:spacing w:line="360" w:lineRule="auto"/>
        <w:ind w:firstLine="720"/>
        <w:rPr>
          <w:rFonts w:ascii="Times New Roman" w:hAnsi="Times New Roman" w:cs="Times New Roman"/>
        </w:rPr>
      </w:pPr>
      <w:r w:rsidRPr="009B00B8">
        <w:rPr>
          <w:rFonts w:ascii="Times New Roman" w:hAnsi="Times New Roman" w:cs="Times New Roman"/>
        </w:rPr>
        <w:t xml:space="preserve">Six chambers tracked ambient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and six chambers tracked ambient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 3°C warming (n = 6; ‘ambient’ and ‘warmed’); treatments started on 12 December 2012 (see Drake </w:t>
      </w:r>
      <w:r w:rsidRPr="009B00B8">
        <w:rPr>
          <w:rFonts w:ascii="Times New Roman" w:hAnsi="Times New Roman" w:cs="Times New Roman"/>
          <w:i/>
        </w:rPr>
        <w:t xml:space="preserve">et al. </w:t>
      </w:r>
      <w:r w:rsidRPr="009B00B8">
        <w:rPr>
          <w:rFonts w:ascii="Times New Roman" w:hAnsi="Times New Roman" w:cs="Times New Roman"/>
        </w:rPr>
        <w:t>2016</w:t>
      </w:r>
      <w:r w:rsidR="00041A46">
        <w:rPr>
          <w:rFonts w:ascii="Times New Roman" w:hAnsi="Times New Roman" w:cs="Times New Roman"/>
        </w:rPr>
        <w:t>b</w:t>
      </w:r>
      <w:r w:rsidRPr="009B00B8">
        <w:rPr>
          <w:rFonts w:ascii="Times New Roman" w:hAnsi="Times New Roman" w:cs="Times New Roman"/>
        </w:rPr>
        <w:t xml:space="preserve"> and Aspinwall </w:t>
      </w:r>
      <w:r w:rsidRPr="009B00B8">
        <w:rPr>
          <w:rFonts w:ascii="Times New Roman" w:hAnsi="Times New Roman" w:cs="Times New Roman"/>
          <w:i/>
        </w:rPr>
        <w:t xml:space="preserve">et al. </w:t>
      </w:r>
      <w:r w:rsidRPr="009B00B8">
        <w:rPr>
          <w:rFonts w:ascii="Times New Roman" w:hAnsi="Times New Roman" w:cs="Times New Roman"/>
        </w:rPr>
        <w:t xml:space="preserve">2016 for details). Trees were irrigated equally every 15 d with half the mean monthly rainfall. A water exclusion treatment was applied to half of the trees on 12 February 2014, resulting in a 2x2 factorial design between the experimental treatments of warming and drought (n = 3). Trees assigned to the drought treatment received no irrigation from 12 Feb 2014 through 5 May 2014, representing an extreme summer drought of nearly three months. </w:t>
      </w:r>
    </w:p>
    <w:p w14:paraId="3991E478" w14:textId="7D1C6DEB" w:rsidR="00563E99" w:rsidRPr="009B00B8" w:rsidRDefault="00243EE9" w:rsidP="00DA7276">
      <w:pPr>
        <w:spacing w:before="120" w:line="360" w:lineRule="auto"/>
        <w:rPr>
          <w:rFonts w:ascii="Times New Roman" w:hAnsi="Times New Roman" w:cs="Times New Roman"/>
          <w:i/>
        </w:rPr>
      </w:pPr>
      <w:r>
        <w:rPr>
          <w:rFonts w:ascii="Times New Roman" w:hAnsi="Times New Roman" w:cs="Times New Roman"/>
          <w:i/>
        </w:rPr>
        <w:t>P</w:t>
      </w:r>
      <w:r w:rsidR="00374242" w:rsidRPr="009B00B8">
        <w:rPr>
          <w:rFonts w:ascii="Times New Roman" w:hAnsi="Times New Roman" w:cs="Times New Roman"/>
          <w:i/>
        </w:rPr>
        <w:t>lant water status</w:t>
      </w:r>
      <w:r>
        <w:rPr>
          <w:rFonts w:ascii="Times New Roman" w:hAnsi="Times New Roman" w:cs="Times New Roman"/>
          <w:i/>
        </w:rPr>
        <w:t xml:space="preserve"> and soil water content</w:t>
      </w:r>
    </w:p>
    <w:p w14:paraId="2CF6931B" w14:textId="3B43CB58"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lastRenderedPageBreak/>
        <w:t>Predawn leaf water potentials (Ψ</w:t>
      </w:r>
      <w:r w:rsidRPr="009B00B8">
        <w:rPr>
          <w:rFonts w:ascii="Times New Roman" w:hAnsi="Times New Roman" w:cs="Times New Roman"/>
          <w:vertAlign w:val="subscript"/>
        </w:rPr>
        <w:t>L-PD</w:t>
      </w:r>
      <w:r w:rsidRPr="009B00B8">
        <w:rPr>
          <w:rFonts w:ascii="Times New Roman" w:hAnsi="Times New Roman" w:cs="Times New Roman"/>
        </w:rPr>
        <w:t xml:space="preserve">) were measured </w:t>
      </w:r>
      <w:r w:rsidR="00DA7276">
        <w:rPr>
          <w:rFonts w:ascii="Times New Roman" w:hAnsi="Times New Roman" w:cs="Times New Roman"/>
        </w:rPr>
        <w:t>monthly prior to the drought and every one to two weeks during the drought treatment.</w:t>
      </w:r>
      <w:r w:rsidRPr="009B00B8">
        <w:rPr>
          <w:rFonts w:ascii="Times New Roman" w:hAnsi="Times New Roman" w:cs="Times New Roman"/>
        </w:rPr>
        <w:t xml:space="preserve"> </w:t>
      </w:r>
      <w:r w:rsidR="00276682">
        <w:rPr>
          <w:rFonts w:ascii="Times New Roman" w:hAnsi="Times New Roman" w:cs="Times New Roman"/>
        </w:rPr>
        <w:t>Three</w:t>
      </w:r>
      <w:r w:rsidR="00276682" w:rsidRPr="009B00B8">
        <w:rPr>
          <w:rFonts w:ascii="Times New Roman" w:hAnsi="Times New Roman" w:cs="Times New Roman"/>
        </w:rPr>
        <w:t xml:space="preserve"> </w:t>
      </w:r>
      <w:r w:rsidRPr="009B00B8">
        <w:rPr>
          <w:rFonts w:ascii="Times New Roman" w:hAnsi="Times New Roman" w:cs="Times New Roman"/>
        </w:rPr>
        <w:t xml:space="preserve">leaves were measured per tree on each date using a </w:t>
      </w:r>
      <w:proofErr w:type="spellStart"/>
      <w:r w:rsidRPr="009B00B8">
        <w:rPr>
          <w:rFonts w:ascii="Times New Roman" w:hAnsi="Times New Roman" w:cs="Times New Roman"/>
        </w:rPr>
        <w:t>Scholander</w:t>
      </w:r>
      <w:proofErr w:type="spellEnd"/>
      <w:r w:rsidRPr="009B00B8">
        <w:rPr>
          <w:rFonts w:ascii="Times New Roman" w:hAnsi="Times New Roman" w:cs="Times New Roman"/>
        </w:rPr>
        <w:t>-type pressure chamber (1505D-EXP; PMS Instrument Company, OR, USA). Leaves were placed in sealed plastic bags humidified with damp paper towel, placed in a dark cool box, and measured within one hour of collection in a nearby laboratory.</w:t>
      </w:r>
    </w:p>
    <w:p w14:paraId="7570449B" w14:textId="7D804CF2" w:rsidR="00563E99" w:rsidRPr="009B00B8" w:rsidRDefault="00374242" w:rsidP="00DA7276">
      <w:pPr>
        <w:spacing w:line="360" w:lineRule="auto"/>
        <w:ind w:firstLine="720"/>
        <w:rPr>
          <w:rFonts w:ascii="Times New Roman" w:hAnsi="Times New Roman" w:cs="Times New Roman"/>
        </w:rPr>
      </w:pPr>
      <w:r w:rsidRPr="009B00B8">
        <w:rPr>
          <w:rFonts w:ascii="Times New Roman" w:hAnsi="Times New Roman" w:cs="Times New Roman"/>
        </w:rPr>
        <w:t xml:space="preserve">Soil volumetric water content was measured by three sensors in each chamber (CS650 time-domain reflectometers; Campbell Scientific, Logan, UT, USA). Sensors were installed horizontally at three depths: in the surface soil (10-cm-depth), at 30-cm-depth, and just above the hard layer of cemented manganese (~100-cm-depth). </w:t>
      </w:r>
      <w:r w:rsidRPr="009B00B8">
        <w:rPr>
          <w:rFonts w:ascii="Times New Roman" w:hAnsi="Times New Roman" w:cs="Times New Roman"/>
        </w:rPr>
        <w:br/>
      </w:r>
      <w:r w:rsidRPr="009B00B8">
        <w:rPr>
          <w:rFonts w:ascii="Times New Roman" w:hAnsi="Times New Roman" w:cs="Times New Roman"/>
        </w:rPr>
        <w:tab/>
        <w:t>We utilized neutron-probe</w:t>
      </w:r>
      <w:r w:rsidR="00CA1577">
        <w:rPr>
          <w:rFonts w:ascii="Times New Roman" w:hAnsi="Times New Roman" w:cs="Times New Roman"/>
        </w:rPr>
        <w:t xml:space="preserve">s </w:t>
      </w:r>
      <w:r w:rsidRPr="009B00B8">
        <w:rPr>
          <w:rFonts w:ascii="Times New Roman" w:hAnsi="Times New Roman" w:cs="Times New Roman"/>
        </w:rPr>
        <w:t>to assess variation in soil volumetric water content throughout the soil profile</w:t>
      </w:r>
      <w:r w:rsidR="00CA1577">
        <w:rPr>
          <w:rFonts w:ascii="Times New Roman" w:hAnsi="Times New Roman" w:cs="Times New Roman"/>
        </w:rPr>
        <w:t xml:space="preserve">. </w:t>
      </w:r>
      <w:r w:rsidRPr="009B00B8">
        <w:rPr>
          <w:rFonts w:ascii="Times New Roman" w:hAnsi="Times New Roman" w:cs="Times New Roman"/>
        </w:rPr>
        <w:t>A single neutron probe</w:t>
      </w:r>
      <w:r w:rsidR="00223EDF">
        <w:rPr>
          <w:rFonts w:ascii="Times New Roman" w:hAnsi="Times New Roman" w:cs="Times New Roman"/>
        </w:rPr>
        <w:t xml:space="preserve"> per chamber</w:t>
      </w:r>
      <w:r w:rsidRPr="009B00B8">
        <w:rPr>
          <w:rFonts w:ascii="Times New Roman" w:hAnsi="Times New Roman" w:cs="Times New Roman"/>
        </w:rPr>
        <w:t xml:space="preserve"> (503DR, </w:t>
      </w:r>
      <w:proofErr w:type="spellStart"/>
      <w:r w:rsidRPr="009B00B8">
        <w:rPr>
          <w:rFonts w:ascii="Times New Roman" w:hAnsi="Times New Roman" w:cs="Times New Roman"/>
        </w:rPr>
        <w:t>Hydroprobe</w:t>
      </w:r>
      <w:proofErr w:type="spellEnd"/>
      <w:r w:rsidRPr="009B00B8">
        <w:rPr>
          <w:rFonts w:ascii="Times New Roman" w:hAnsi="Times New Roman" w:cs="Times New Roman"/>
        </w:rPr>
        <w:t xml:space="preserve">, </w:t>
      </w:r>
      <w:proofErr w:type="spellStart"/>
      <w:r w:rsidRPr="009B00B8">
        <w:rPr>
          <w:rFonts w:ascii="Times New Roman" w:hAnsi="Times New Roman" w:cs="Times New Roman"/>
        </w:rPr>
        <w:t>Instrotek</w:t>
      </w:r>
      <w:proofErr w:type="spellEnd"/>
      <w:r w:rsidRPr="009B00B8">
        <w:rPr>
          <w:rFonts w:ascii="Times New Roman" w:hAnsi="Times New Roman" w:cs="Times New Roman"/>
        </w:rPr>
        <w:t>, NC, USA) was used to measure soil water content to a depth of 425 cm (at 25 or 50 cm steps) approximately every two weeks</w:t>
      </w:r>
      <w:r w:rsidR="00DA7276">
        <w:rPr>
          <w:rFonts w:ascii="Times New Roman" w:hAnsi="Times New Roman" w:cs="Times New Roman"/>
        </w:rPr>
        <w:t xml:space="preserv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9rp9cbhbl","properties":{"formattedCitation":"{\\rtf (Duursma {\\i{}et al.}, 2011)}","plainCitation":"(Duursma et al., 2011)"},"citationItems":[{"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uursma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1)</w:t>
      </w:r>
      <w:r w:rsidR="00DA7276">
        <w:rPr>
          <w:rFonts w:ascii="Times New Roman" w:hAnsi="Times New Roman" w:cs="Times New Roman"/>
        </w:rPr>
        <w:fldChar w:fldCharType="end"/>
      </w:r>
      <w:r w:rsidRPr="009B00B8">
        <w:rPr>
          <w:rFonts w:ascii="Times New Roman" w:hAnsi="Times New Roman" w:cs="Times New Roman"/>
        </w:rPr>
        <w:t xml:space="preserve">. Note that high neutron probe counts in deep soil (150-400 cm depth) partially reflect a change in soil texture towards a higher clay content. </w:t>
      </w:r>
    </w:p>
    <w:p w14:paraId="6F04E657" w14:textId="24C3D526" w:rsidR="00563E99" w:rsidRPr="009B00B8" w:rsidRDefault="009C5D79" w:rsidP="00DA7276">
      <w:pPr>
        <w:spacing w:before="120" w:line="360" w:lineRule="auto"/>
        <w:rPr>
          <w:rFonts w:ascii="Times New Roman" w:hAnsi="Times New Roman" w:cs="Times New Roman"/>
          <w:i/>
        </w:rPr>
      </w:pPr>
      <w:r>
        <w:rPr>
          <w:rFonts w:ascii="Times New Roman" w:hAnsi="Times New Roman" w:cs="Times New Roman"/>
          <w:i/>
        </w:rPr>
        <w:t>Whole tree crown</w:t>
      </w:r>
      <w:r w:rsidR="00374242" w:rsidRPr="009B00B8">
        <w:rPr>
          <w:rFonts w:ascii="Times New Roman" w:hAnsi="Times New Roman" w:cs="Times New Roman"/>
          <w:i/>
        </w:rPr>
        <w:t xml:space="preserve"> flux measurements</w:t>
      </w:r>
    </w:p>
    <w:p w14:paraId="2A059782" w14:textId="524D5A61"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n automated system measured the net exchange of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 xml:space="preserve">O between the </w:t>
      </w:r>
      <w:r w:rsidR="00CA1577">
        <w:rPr>
          <w:rFonts w:ascii="Times New Roman" w:hAnsi="Times New Roman" w:cs="Times New Roman"/>
        </w:rPr>
        <w:t>crown of each</w:t>
      </w:r>
      <w:r w:rsidRPr="009B00B8">
        <w:rPr>
          <w:rFonts w:ascii="Times New Roman" w:hAnsi="Times New Roman" w:cs="Times New Roman"/>
        </w:rPr>
        <w:t xml:space="preserve"> tree</w:t>
      </w:r>
      <w:r w:rsidR="00CA1577">
        <w:rPr>
          <w:rFonts w:ascii="Times New Roman" w:hAnsi="Times New Roman" w:cs="Times New Roman"/>
        </w:rPr>
        <w:t xml:space="preserve"> </w:t>
      </w:r>
      <w:r w:rsidRPr="009B00B8">
        <w:rPr>
          <w:rFonts w:ascii="Times New Roman" w:hAnsi="Times New Roman" w:cs="Times New Roman"/>
        </w:rPr>
        <w:t xml:space="preserve">and its chamber airspac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efhbt3ki","properties":{"formattedCitation":"{\\rtf (Barton {\\i{}et al.}, 2010)}","plainCitation":"(Barton et al., 2010)"},"citationItems":[{"id":28,"uris":["http://zotero.org/users/4234815/items/Q4EHDF6F"],"uri":["http://zotero.org/users/4234815/items/Q4EHDF6F"],"itemData":{"id":28,"type":"article-journal","title":"Whole-tree chambers for elevated atmospheric CO2 experimentation and tree scale flux measurements in south-eastern Australia: The Hawkesbury Forest Experiment","container-title":"Agricultural and Forest Meteorology","page":"941-951","volume":"150","issue":"7-8","source":"Web of Science","abstract":"Resolving ecophysiological processes in elevated atmospheric CO2 (C-a) at scales larger than single leaves poses significant challenges. Here, we describe a field-based experimental system designed to grow trees up to 9m tall in elevated C-a with the capacity to control air temperature and simultaneously measure whole-tree gas exchange. In western Sydney, Australia, we established the Hawkesbury Forest Experiment (HFE) where we built whole-tree chambers (WTC) to measure whole-tree CO2 and water fluxes of an evergreen broadleaf tree, Eucalyptus saligna. A single E. saligna tree was grown from seedling to small tree within each of 12 WTCs; six WTCs were maintained at ambient C-a and six WTCs were maintained at elevated C-a, targeted at ambient C-a +240 mu mol mol(-1). All 12 WTCs were controlled to track ambient outside air temperature (T-air) and air water vapour deficit (D-air). During the experimental period, T-air, D-air and C-a in the WTCs were within 0.5 degrees C, 0.3 kPa, and 15 mu mol mol(-1) of the set-points for 90% of the time, respectively. Diurnal responses of whole-tree CO2 and water vapour fluxes are analysed, demonstrating the ability of the tree chamber system to measure rapid environmental responses of these fluxes of entire trees. The light response of CO2 uptake for entire trees showed a clear diurnal hysteresis, attributed to stomatal closure at high Dair. Tree scale CO2 fluxes confirm the hypothesised deleterious effect of chilling night-time temperatures on whole-tree carbon gain in this subtropical Eucalyptus. The whole-tree chamber flux data add an invaluable scale to measurements in both ambient and elevated C-a and allow us to elucidate the mechanisms driving tree productivity responses to elevated C-a in interaction with water availability and temperature. (C) 2010 Elsevier B.V. All rights reserved.","DOI":"10.1016/j.agrformet.2010.03.001","ISSN":"0168-1923","note":"WOS:000280077500008","shortTitle":"Whole-tree chambers for elevated atmospheric CO2 experimentation and tree scale flux measurements in south-eastern Australia","journalAbbreviation":"Agric. For. Meteorol.","language":"English","author":[{"family":"Barton","given":"Craig V. M."},{"family":"Ellsworth","given":"David S."},{"family":"Medlyn","given":"Belinda E."},{"family":"Duursma","given":"Remko A."},{"family":"Tissue","given":"David T."},{"family":"Adams","given":"Mark A."},{"family":"Eamus","given":"Derek"},{"family":"Conroy","given":"Jann P."},{"family":"McMurtrie","given":"Ross E."},{"family":"Parsby","given":"Jan"},{"family":"Linder","given":"Sune"}],"issued":{"date-parts":[["2010",7,15]]}}}],"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Barton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0)</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Measurements began on 13 September 2013 when suspended plastic floors were installed in each chamber and sealed around the stem of each tree at ~45 cm height, when the trees were ~3 m tall. Flux measurements finished on 26 May 2014 when the </w:t>
      </w:r>
      <w:r w:rsidR="009C5D79">
        <w:rPr>
          <w:rFonts w:ascii="Times New Roman" w:hAnsi="Times New Roman" w:cs="Times New Roman"/>
        </w:rPr>
        <w:t>crown</w:t>
      </w:r>
      <w:r w:rsidRPr="009B00B8">
        <w:rPr>
          <w:rFonts w:ascii="Times New Roman" w:hAnsi="Times New Roman" w:cs="Times New Roman"/>
        </w:rPr>
        <w:t xml:space="preserve"> harvest began and the trees were nearly 9 m tall. We report &gt;70,000 hourly flux observations aggregated into &gt;3000 daily sums across 12 trees.</w:t>
      </w:r>
    </w:p>
    <w:p w14:paraId="0AA6C9B6" w14:textId="6D9E786A"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We partitioned the net CO</w:t>
      </w:r>
      <w:r w:rsidRPr="009B00B8">
        <w:rPr>
          <w:rFonts w:ascii="Times New Roman" w:hAnsi="Times New Roman" w:cs="Times New Roman"/>
          <w:vertAlign w:val="subscript"/>
        </w:rPr>
        <w:t>2</w:t>
      </w:r>
      <w:r w:rsidRPr="009B00B8">
        <w:rPr>
          <w:rFonts w:ascii="Times New Roman" w:hAnsi="Times New Roman" w:cs="Times New Roman"/>
        </w:rPr>
        <w:t xml:space="preserve"> fluxes into the components of GPP and R</w:t>
      </w:r>
      <w:r w:rsidRPr="009B00B8">
        <w:rPr>
          <w:rFonts w:ascii="Times New Roman" w:hAnsi="Times New Roman" w:cs="Times New Roman"/>
          <w:vertAlign w:val="subscript"/>
        </w:rPr>
        <w:t>a</w:t>
      </w:r>
      <w:r w:rsidRPr="009B00B8">
        <w:rPr>
          <w:rFonts w:ascii="Times New Roman" w:hAnsi="Times New Roman" w:cs="Times New Roman"/>
        </w:rPr>
        <w:t xml:space="preserve"> using a technique common to eddy-covariance research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136adqckho","properties":{"formattedCitation":"{\\rtf (Reichstein {\\i{}et al.}, 2005)}","plainCitation":"(Reichstein et al., 2005)"},"citationItems":[{"id":514,"uris":["http://zotero.org/users/4234815/items/P674K89Q"],"uri":["http://zotero.org/users/4234815/items/P674K89Q"],"itemData":{"id":514,"type":"article-journal","title":"On the separation of net ecosystem exchange into assimilation and ecosystem respiration: review and improved algorithm","container-title":"Global Change Biology","page":"1424-1439","volume":"11","issue":"9","source":"onlinelibrary.wiley.com","DOI":"10.1111/j.1365-2486.2005.001002.x","ISSN":"1365-2486","shortTitle":"On the separation of net ecosystem exchange into assimilation and ecosystem respiration","language":"en","author":[{"family":"Reichstein","given":"Markus"},{"family":"Falge","given":"Eva"},{"family":"Baldocchi","given":"Dennis"},{"family":"Papale","given":"Dario"},{"family":"Aubinet","given":"Marc"},{"family":"Berbigier","given":"Paul"},{"family":"Bernhofer","given":"Christian"},{"family":"Buchmann","given":"Nina"},{"family":"Gilmanov","given":"Tagir"},{"family":"Granier","given":"André"},{"family":"Grünwald","given":"Thomas"},{"family":"Havránková","given":"Katka"},{"family":"Ilvesniemi","given":"Hannu"},{"family":"Janous","given":"Dalibor"},{"family":"Knohl","given":"Alexander"},{"family":"Laurila","given":"Tuomas"},{"family":"Lohila","given":"Annalea"},{"family":"Loustau","given":"Denis"},{"family":"Matteucci","given":"Giorgio"},{"family":"Meyers","given":"Tilden"},{"family":"Miglietta","given":"Franco"},{"family":"Ourcival","given":"Jean-Marc"},{"family":"Pumpanen","given":"Jukka"},{"family":"Rambal","given":"Serge"},{"family":"Rotenberg","given":"Eyal"},{"family":"Sanz","given":"Maria"},{"family":"Tenhunen","given":"John"},{"family":"Seufert","given":"Günther"},{"family":"Vaccari","given":"Francesco"},{"family":"Vesala","given":"Timo"},{"family":"Yakir","given":"Dan"},{"family":"Valentini","given":"Riccardo"}],"issued":{"date-parts":[["2005",9,1]]}}}],"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Reichstein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05)</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see Drake </w:t>
      </w:r>
      <w:r w:rsidRPr="009B00B8">
        <w:rPr>
          <w:rFonts w:ascii="Times New Roman" w:hAnsi="Times New Roman" w:cs="Times New Roman"/>
          <w:i/>
        </w:rPr>
        <w:t xml:space="preserve">et al. </w:t>
      </w:r>
      <w:r w:rsidRPr="009B00B8">
        <w:rPr>
          <w:rFonts w:ascii="Times New Roman" w:hAnsi="Times New Roman" w:cs="Times New Roman"/>
        </w:rPr>
        <w:t>(2016</w:t>
      </w:r>
      <w:r w:rsidR="00243EE9">
        <w:rPr>
          <w:rFonts w:ascii="Times New Roman" w:hAnsi="Times New Roman" w:cs="Times New Roman"/>
        </w:rPr>
        <w:t>b</w:t>
      </w:r>
      <w:r w:rsidRPr="009B00B8">
        <w:rPr>
          <w:rFonts w:ascii="Times New Roman" w:hAnsi="Times New Roman" w:cs="Times New Roman"/>
        </w:rPr>
        <w:t xml:space="preserve">) for a complete description. </w:t>
      </w:r>
      <w:r w:rsidR="00243EE9">
        <w:rPr>
          <w:rFonts w:ascii="Times New Roman" w:hAnsi="Times New Roman" w:cs="Times New Roman"/>
        </w:rPr>
        <w:t>We used</w:t>
      </w:r>
      <w:r w:rsidRPr="009B00B8">
        <w:rPr>
          <w:rFonts w:ascii="Times New Roman" w:hAnsi="Times New Roman" w:cs="Times New Roman"/>
        </w:rPr>
        <w:t xml:space="preserve"> direct measurements of whole-</w:t>
      </w:r>
      <w:r w:rsidR="009C5D79">
        <w:rPr>
          <w:rFonts w:ascii="Times New Roman" w:hAnsi="Times New Roman" w:cs="Times New Roman"/>
        </w:rPr>
        <w:t>crown</w:t>
      </w:r>
      <w:r w:rsidRPr="009B00B8">
        <w:rPr>
          <w:rFonts w:ascii="Times New Roman" w:hAnsi="Times New Roman" w:cs="Times New Roman"/>
        </w:rPr>
        <w:t xml:space="preserve"> R</w:t>
      </w:r>
      <w:r w:rsidRPr="009B00B8">
        <w:rPr>
          <w:rFonts w:ascii="Times New Roman" w:hAnsi="Times New Roman" w:cs="Times New Roman"/>
          <w:vertAlign w:val="subscript"/>
        </w:rPr>
        <w:t>a</w:t>
      </w:r>
      <w:r w:rsidRPr="009B00B8">
        <w:rPr>
          <w:rFonts w:ascii="Times New Roman" w:hAnsi="Times New Roman" w:cs="Times New Roman"/>
        </w:rPr>
        <w:t xml:space="preserve"> and its temperature dependence at night to predict R</w:t>
      </w:r>
      <w:r w:rsidRPr="009B00B8">
        <w:rPr>
          <w:rFonts w:ascii="Times New Roman" w:hAnsi="Times New Roman" w:cs="Times New Roman"/>
          <w:vertAlign w:val="subscript"/>
        </w:rPr>
        <w:t>a</w:t>
      </w:r>
      <w:r w:rsidRPr="009B00B8">
        <w:rPr>
          <w:rFonts w:ascii="Times New Roman" w:hAnsi="Times New Roman" w:cs="Times New Roman"/>
        </w:rPr>
        <w:t xml:space="preserve"> for each hourly measurement as a function of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w:t>
      </w:r>
      <w:r w:rsidR="00DA7276">
        <w:rPr>
          <w:rFonts w:ascii="Times New Roman" w:hAnsi="Times New Roman" w:cs="Times New Roman"/>
        </w:rPr>
        <w:t>For daylight hours, w</w:t>
      </w:r>
      <w:r w:rsidRPr="009B00B8">
        <w:rPr>
          <w:rFonts w:ascii="Times New Roman" w:hAnsi="Times New Roman" w:cs="Times New Roman"/>
        </w:rPr>
        <w:t>e then calculated GPP as the sum of the measured net CO</w:t>
      </w:r>
      <w:r w:rsidRPr="009B00B8">
        <w:rPr>
          <w:rFonts w:ascii="Times New Roman" w:hAnsi="Times New Roman" w:cs="Times New Roman"/>
          <w:vertAlign w:val="subscript"/>
        </w:rPr>
        <w:t>2</w:t>
      </w:r>
      <w:r w:rsidRPr="009B00B8">
        <w:rPr>
          <w:rFonts w:ascii="Times New Roman" w:hAnsi="Times New Roman" w:cs="Times New Roman"/>
        </w:rPr>
        <w:t xml:space="preserve"> flux and the predicted R</w:t>
      </w:r>
      <w:r w:rsidRPr="009B00B8">
        <w:rPr>
          <w:rFonts w:ascii="Times New Roman" w:hAnsi="Times New Roman" w:cs="Times New Roman"/>
          <w:vertAlign w:val="subscript"/>
        </w:rPr>
        <w:t>a</w:t>
      </w:r>
      <w:r w:rsidRPr="009B00B8">
        <w:rPr>
          <w:rFonts w:ascii="Times New Roman" w:hAnsi="Times New Roman" w:cs="Times New Roman"/>
        </w:rPr>
        <w:t xml:space="preserve"> given the measured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We assumed GPP </w:t>
      </w:r>
      <w:r w:rsidR="00243EE9">
        <w:rPr>
          <w:rFonts w:ascii="Times New Roman" w:hAnsi="Times New Roman" w:cs="Times New Roman"/>
        </w:rPr>
        <w:t>was</w:t>
      </w:r>
      <w:r w:rsidRPr="009B00B8">
        <w:rPr>
          <w:rFonts w:ascii="Times New Roman" w:hAnsi="Times New Roman" w:cs="Times New Roman"/>
        </w:rPr>
        <w:t xml:space="preserve"> zero when PPFD = 0; in such conditions, the measured net C flux was used as the measure of R</w:t>
      </w:r>
      <w:r w:rsidRPr="009B00B8">
        <w:rPr>
          <w:rFonts w:ascii="Times New Roman" w:hAnsi="Times New Roman" w:cs="Times New Roman"/>
          <w:vertAlign w:val="subscript"/>
        </w:rPr>
        <w:t>a</w:t>
      </w:r>
      <w:r w:rsidRPr="009B00B8">
        <w:rPr>
          <w:rFonts w:ascii="Times New Roman" w:hAnsi="Times New Roman" w:cs="Times New Roman"/>
        </w:rPr>
        <w:t xml:space="preserve">. Note that the chamber airspaces were continuously well-mixed, avoiding many of the issues inherent in eddy covariance partitioning. The underlying flux data and the partitioning approach were published previously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Us3cE8Oi","properties":{"formattedCitation":"{\\rtf (Drake {\\i{}et al.}, 2016a)}","plainCitation":"(Drake et al., 2016a)"},"citationItems":[{"id":517,"uris":["http://zotero.org/users/4234815/items/NLJNA2AV"],"uri":["http://zotero.org/users/4234815/items/NLJNA2AV"],"itemData":{"id":517,"type":"article","title":"Drake_NewPhyt_2016_WTC3_RtoGPP_forfigshare.zip","source":"Figshare","abstract":"Photosynthesis and respiration at the leaf and canopy scales for Eucalyptus tereticornis trees grown in whole-tree chambers at the Hawkesbury Forest Experiment. Eucalyptus tereticornis trees were field-grown in large (9-m-tall) whole-tree chambers and exposed to ambient or +3 degrees C warming near Richmond, NSW, Australia. Files contain data regarding the meteorology experienced by each tree (air temperature, air humidity, incident light, etc), tree growth (diameter and stem length), tree moisture status (predawn and midday leaf water potentials), and the exchange of CO2 and H2O of leaves, branch wood, and whole tree canopies. Extensive documentation for each datafile exist within the zipfile.These data files were used for the manuscript: Drake JE, MG Tjoelker, MJ Aspinwall, PB Reich, CVM Barton, BE Medlyn, R Duursma, (accepted by New Phytologist) Does physiological acclimation to climate warming stabilize the ratio of canopy respiration to photosynthesis?","URL":"https://figshare.com/articles/Drake_NewPhyt_2016_WTC3_RtoGPP_forfigshare_zip/3122104","note":"DOI: 10.6084/m9.figshare.3122104.v1","author":[{"family":"Drake","given":"John"},{"family":"Tjoelker","given":"Mark"},{"family":"Aspinwall","given":"M.J."}],"issued":{"date-parts":[["2016",3,23]]},"accessed":{"date-parts":[["2017",10,13]]}}}],"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Drake </w:t>
      </w:r>
      <w:r w:rsidR="00373BB6" w:rsidRPr="00373BB6">
        <w:rPr>
          <w:rFonts w:ascii="Times New Roman" w:hAnsi="Times New Roman" w:cs="Times New Roman"/>
          <w:i/>
          <w:iCs/>
          <w:szCs w:val="24"/>
        </w:rPr>
        <w:t>et al.</w:t>
      </w:r>
      <w:r w:rsidR="00373BB6">
        <w:rPr>
          <w:rFonts w:ascii="Times New Roman" w:hAnsi="Times New Roman" w:cs="Times New Roman"/>
          <w:szCs w:val="24"/>
        </w:rPr>
        <w:t>, 2016</w:t>
      </w:r>
      <w:r w:rsidR="00373BB6" w:rsidRPr="00373BB6">
        <w:rPr>
          <w:rFonts w:ascii="Times New Roman" w:hAnsi="Times New Roman" w:cs="Times New Roman"/>
          <w:szCs w:val="24"/>
        </w:rPr>
        <w:t>)</w:t>
      </w:r>
      <w:r w:rsidR="00373BB6">
        <w:rPr>
          <w:rFonts w:ascii="Times New Roman" w:hAnsi="Times New Roman" w:cs="Times New Roman"/>
        </w:rPr>
        <w:fldChar w:fldCharType="end"/>
      </w:r>
      <w:r w:rsidR="00373BB6">
        <w:rPr>
          <w:rFonts w:ascii="Times New Roman" w:hAnsi="Times New Roman" w:cs="Times New Roman"/>
        </w:rPr>
        <w:t>.</w:t>
      </w:r>
    </w:p>
    <w:p w14:paraId="3B9513B9" w14:textId="77777777" w:rsidR="00563E99" w:rsidRPr="009B00B8" w:rsidRDefault="00374242" w:rsidP="00373BB6">
      <w:pPr>
        <w:spacing w:before="120" w:line="360" w:lineRule="auto"/>
        <w:rPr>
          <w:rFonts w:ascii="Times New Roman" w:hAnsi="Times New Roman" w:cs="Times New Roman"/>
          <w:sz w:val="16"/>
          <w:szCs w:val="16"/>
        </w:rPr>
      </w:pPr>
      <w:r w:rsidRPr="009B00B8">
        <w:rPr>
          <w:rFonts w:ascii="Times New Roman" w:hAnsi="Times New Roman" w:cs="Times New Roman"/>
          <w:i/>
        </w:rPr>
        <w:t>Final harvest</w:t>
      </w:r>
    </w:p>
    <w:p w14:paraId="61227A6B" w14:textId="0795F7E5"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The mass of all trees was measured destructively at the end of the experiment (26 May 2014). Tree mass was measured as the sum of five components: </w:t>
      </w:r>
      <w:r w:rsidR="00D30653">
        <w:rPr>
          <w:rFonts w:ascii="Times New Roman" w:hAnsi="Times New Roman" w:cs="Times New Roman"/>
        </w:rPr>
        <w:t xml:space="preserve">leaves, branches, </w:t>
      </w:r>
      <w:r w:rsidRPr="009B00B8">
        <w:rPr>
          <w:rFonts w:ascii="Times New Roman" w:hAnsi="Times New Roman" w:cs="Times New Roman"/>
        </w:rPr>
        <w:t>stem, coarse roots, and fine roots.</w:t>
      </w:r>
    </w:p>
    <w:p w14:paraId="02BF4F63" w14:textId="231E113E"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lastRenderedPageBreak/>
        <w:t xml:space="preserve">The </w:t>
      </w:r>
      <w:r w:rsidR="009C5D79">
        <w:rPr>
          <w:rFonts w:ascii="Times New Roman" w:hAnsi="Times New Roman" w:cs="Times New Roman"/>
        </w:rPr>
        <w:t>crown</w:t>
      </w:r>
      <w:r w:rsidRPr="009B00B8">
        <w:rPr>
          <w:rFonts w:ascii="Times New Roman" w:hAnsi="Times New Roman" w:cs="Times New Roman"/>
        </w:rPr>
        <w:t xml:space="preserve"> of each tree was divided into three equ</w:t>
      </w:r>
      <w:r w:rsidR="004A7BDD">
        <w:rPr>
          <w:rFonts w:ascii="Times New Roman" w:hAnsi="Times New Roman" w:cs="Times New Roman"/>
        </w:rPr>
        <w:t>al heights</w:t>
      </w:r>
      <w:r w:rsidRPr="009B00B8">
        <w:rPr>
          <w:rFonts w:ascii="Times New Roman" w:hAnsi="Times New Roman" w:cs="Times New Roman"/>
        </w:rPr>
        <w:t>. All branches were cut flush</w:t>
      </w:r>
      <w:r w:rsidR="00243EE9">
        <w:rPr>
          <w:rFonts w:ascii="Times New Roman" w:hAnsi="Times New Roman" w:cs="Times New Roman"/>
        </w:rPr>
        <w:t xml:space="preserve"> to the stem </w:t>
      </w:r>
      <w:r w:rsidRPr="009B00B8">
        <w:rPr>
          <w:rFonts w:ascii="Times New Roman" w:hAnsi="Times New Roman" w:cs="Times New Roman"/>
        </w:rPr>
        <w:t xml:space="preserve">and all leaves were separated from branches. </w:t>
      </w:r>
      <w:r w:rsidR="00EA2D30">
        <w:rPr>
          <w:rFonts w:ascii="Times New Roman" w:hAnsi="Times New Roman" w:cs="Times New Roman"/>
        </w:rPr>
        <w:t xml:space="preserve">A random </w:t>
      </w:r>
      <w:r w:rsidRPr="009B00B8">
        <w:rPr>
          <w:rFonts w:ascii="Times New Roman" w:hAnsi="Times New Roman" w:cs="Times New Roman"/>
        </w:rPr>
        <w:t xml:space="preserve">subsample of 100 leaves </w:t>
      </w:r>
      <w:r w:rsidR="009526C3">
        <w:rPr>
          <w:rFonts w:ascii="Times New Roman" w:hAnsi="Times New Roman" w:cs="Times New Roman"/>
        </w:rPr>
        <w:t xml:space="preserve">per layer </w:t>
      </w:r>
      <w:r w:rsidRPr="009B00B8">
        <w:rPr>
          <w:rFonts w:ascii="Times New Roman" w:hAnsi="Times New Roman" w:cs="Times New Roman"/>
        </w:rPr>
        <w:t xml:space="preserve">was measured for total leaf area (LI-3100C leaf area meter, </w:t>
      </w:r>
      <w:proofErr w:type="spellStart"/>
      <w:r w:rsidRPr="009B00B8">
        <w:rPr>
          <w:rFonts w:ascii="Times New Roman" w:hAnsi="Times New Roman" w:cs="Times New Roman"/>
        </w:rPr>
        <w:t>LiCor</w:t>
      </w:r>
      <w:proofErr w:type="spellEnd"/>
      <w:r w:rsidRPr="009B00B8">
        <w:rPr>
          <w:rFonts w:ascii="Times New Roman" w:hAnsi="Times New Roman" w:cs="Times New Roman"/>
        </w:rPr>
        <w:t xml:space="preserve">, Lincoln, NE, USA), dry mass, and specific leaf area (SLA). The stem was cut into three segments and 1-cm-thick cookies were sampled for bark depth, wood density, and bark density. Cookies were sampled from the stem base, between the first and second layers, and between the second and third </w:t>
      </w:r>
      <w:r w:rsidR="009C5D79">
        <w:rPr>
          <w:rFonts w:ascii="Times New Roman" w:hAnsi="Times New Roman" w:cs="Times New Roman"/>
        </w:rPr>
        <w:t>crown</w:t>
      </w:r>
      <w:r w:rsidRPr="009B00B8">
        <w:rPr>
          <w:rFonts w:ascii="Times New Roman" w:hAnsi="Times New Roman" w:cs="Times New Roman"/>
        </w:rPr>
        <w:t xml:space="preserve"> layers. Bark and wood density was measured on cookie subsamples as the ratio of dry mass to fresh volume</w:t>
      </w:r>
      <w:r w:rsidR="00243EE9">
        <w:rPr>
          <w:rFonts w:ascii="Times New Roman" w:hAnsi="Times New Roman" w:cs="Times New Roman"/>
        </w:rPr>
        <w:t xml:space="preserve"> as</w:t>
      </w:r>
      <w:r w:rsidRPr="009B00B8">
        <w:rPr>
          <w:rFonts w:ascii="Times New Roman" w:hAnsi="Times New Roman" w:cs="Times New Roman"/>
        </w:rPr>
        <w:t xml:space="preserve"> measured using water displacement</w:t>
      </w:r>
      <w:r w:rsidR="00373BB6">
        <w:rPr>
          <w:rFonts w:ascii="Times New Roman" w:hAnsi="Times New Roman" w:cs="Times New Roman"/>
        </w:rPr>
        <w:t xml:space="preserve">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auj39asum3","properties":{"formattedCitation":"{\\rtf (Thomas {\\i{}et al.}, 2007)}","plainCitation":"(Thomas et al., 2007)"},"citationItems":[{"id":519,"uris":["http://zotero.org/users/4234815/items/X33IXJG5"],"uri":["http://zotero.org/users/4234815/items/X33IXJG5"],"itemData":{"id":519,"type":"article-journal","title":"Temperature effects on wood anatomy, wood density, photosynthesis and biomass partitioning of Eucalyptus grandis seedlings","container-title":"Tree Physiology","page":"251-260","volume":"27","issue":"2","source":"Web of Science","abstract":"Wood density, a gross measure of wood mass relative to wood Volume, is important in our understanding of stem volume growth, carbon sequestration and leaf water Supply. Disproportionate changes in the ratio of wood mass to volume may occur at the level of the whole stern or the individual cell. In general, there is a positive relationship between temperature and wood density of eucalypts, although this relationship has broken down in recent years with wood density decreasing as global temperatures have risen. To determine the anatomical causes of the effects of temperature on wood density, Eucalyptus grandis W. Hill ex Maiden seedlings were grown in controlled-environment cabinets at constant temperatures from 10 to 35 degrees C. The 20% increase in wood density of E. grandis seedlings grown at the higher temperatures was variously related to a 40% reduction in lumen area of xylem vessels, a 10% reduction in the lumen area of fiber cells and a 10% increase in Fiber cell wall thickness. The changes in cell wall characteristics could be considered analogous to changes in carbon supply. Lumen area of fiber cells declined because of reduced fiber cell expansion and increased fiber cell wall thickening. Fiber cell wall thickness was positively related to canopy CO2 assimilation rate (A(c)), which increased 26-fold because of a 24-fold increase in leaf area and a doubling in leaf CO2 assimilation rate from minima at 10 and 35 degrees C to maxima at 25 and 30 degrees C. Increased Ac increased seedling volume, biomass and wood density; but increased wood density was also related to a shift in partitioning of seedling biomass from roots to stems as temperature increased.","ISSN":"0829-318X","note":"WOS:000244496300009","journalAbbreviation":"Tree Physiol.","language":"English","author":[{"family":"Thomas","given":"D. S."},{"family":"Montagu","given":"K. D."},{"family":"Conroy","given":"J. P."}],"issued":{"date-parts":[["2007",2]]}}}],"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Thomas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07)</w:t>
      </w:r>
      <w:r w:rsidR="00373BB6">
        <w:rPr>
          <w:rFonts w:ascii="Times New Roman" w:hAnsi="Times New Roman" w:cs="Times New Roman"/>
        </w:rPr>
        <w:fldChar w:fldCharType="end"/>
      </w:r>
      <w:r w:rsidRPr="009B00B8">
        <w:rPr>
          <w:rFonts w:ascii="Times New Roman" w:hAnsi="Times New Roman" w:cs="Times New Roman"/>
        </w:rPr>
        <w:t xml:space="preserve">. Wood and bark </w:t>
      </w:r>
      <w:r w:rsidR="00243EE9">
        <w:rPr>
          <w:rFonts w:ascii="Times New Roman" w:hAnsi="Times New Roman" w:cs="Times New Roman"/>
        </w:rPr>
        <w:t>densities were similar (</w:t>
      </w:r>
      <w:r w:rsidRPr="009B00B8">
        <w:rPr>
          <w:rFonts w:ascii="Times New Roman" w:hAnsi="Times New Roman" w:cs="Times New Roman"/>
        </w:rPr>
        <w:t>0.44 and 0.37 g cm</w:t>
      </w:r>
      <w:r w:rsidRPr="009B00B8">
        <w:rPr>
          <w:rFonts w:ascii="Times New Roman" w:hAnsi="Times New Roman" w:cs="Times New Roman"/>
          <w:vertAlign w:val="superscript"/>
        </w:rPr>
        <w:t>3</w:t>
      </w:r>
      <w:r w:rsidRPr="009B00B8">
        <w:rPr>
          <w:rFonts w:ascii="Times New Roman" w:hAnsi="Times New Roman" w:cs="Times New Roman"/>
        </w:rPr>
        <w:t xml:space="preserve"> for wood and bark, respectively). Bark depth increased with stem diameter (</w:t>
      </w:r>
      <w:proofErr w:type="gramStart"/>
      <w:r w:rsidRPr="009B00B8">
        <w:rPr>
          <w:rFonts w:ascii="Times New Roman" w:hAnsi="Times New Roman" w:cs="Times New Roman"/>
        </w:rPr>
        <w:t>log</w:t>
      </w:r>
      <w:r w:rsidRPr="009B00B8">
        <w:rPr>
          <w:rFonts w:ascii="Times New Roman" w:hAnsi="Times New Roman" w:cs="Times New Roman"/>
          <w:vertAlign w:val="subscript"/>
        </w:rPr>
        <w:t>10</w:t>
      </w:r>
      <w:r w:rsidRPr="009B00B8">
        <w:rPr>
          <w:rFonts w:ascii="Times New Roman" w:hAnsi="Times New Roman" w:cs="Times New Roman"/>
        </w:rPr>
        <w:t>(</w:t>
      </w:r>
      <w:proofErr w:type="gramEnd"/>
      <w:r w:rsidRPr="009B00B8">
        <w:rPr>
          <w:rFonts w:ascii="Times New Roman" w:hAnsi="Times New Roman" w:cs="Times New Roman"/>
        </w:rPr>
        <w:t>bark depth, mm) = -1.48 + 1.23 × log</w:t>
      </w:r>
      <w:r w:rsidRPr="009B00B8">
        <w:rPr>
          <w:rFonts w:ascii="Times New Roman" w:hAnsi="Times New Roman" w:cs="Times New Roman"/>
          <w:vertAlign w:val="subscript"/>
        </w:rPr>
        <w:t>10</w:t>
      </w:r>
      <w:r w:rsidRPr="009B00B8">
        <w:rPr>
          <w:rFonts w:ascii="Times New Roman" w:hAnsi="Times New Roman" w:cs="Times New Roman"/>
        </w:rPr>
        <w:t xml:space="preserve">(diameter, cm), </w:t>
      </w:r>
      <w:r w:rsidRPr="009B00B8">
        <w:rPr>
          <w:rFonts w:ascii="Times New Roman" w:hAnsi="Times New Roman" w:cs="Times New Roman"/>
          <w:i/>
        </w:rPr>
        <w:t>P</w:t>
      </w:r>
      <w:r w:rsidRPr="009B00B8">
        <w:rPr>
          <w:rFonts w:ascii="Times New Roman" w:hAnsi="Times New Roman" w:cs="Times New Roman"/>
        </w:rPr>
        <w:t xml:space="preserve"> &lt;0.001, r</w:t>
      </w:r>
      <w:r w:rsidRPr="009B00B8">
        <w:rPr>
          <w:rFonts w:ascii="Times New Roman" w:hAnsi="Times New Roman" w:cs="Times New Roman"/>
          <w:vertAlign w:val="superscript"/>
        </w:rPr>
        <w:t>2</w:t>
      </w:r>
      <w:r w:rsidRPr="009B00B8">
        <w:rPr>
          <w:rFonts w:ascii="Times New Roman" w:hAnsi="Times New Roman" w:cs="Times New Roman"/>
        </w:rPr>
        <w:t xml:space="preserve"> = 0.92) while wood and bark density decreased with stem diameter (wood density = 0.50 – 0.001 × diameter, </w:t>
      </w:r>
      <w:r w:rsidRPr="009B00B8">
        <w:rPr>
          <w:rFonts w:ascii="Times New Roman" w:hAnsi="Times New Roman" w:cs="Times New Roman"/>
          <w:i/>
        </w:rPr>
        <w:t>P</w:t>
      </w:r>
      <w:r w:rsidRPr="009B00B8">
        <w:rPr>
          <w:rFonts w:ascii="Times New Roman" w:hAnsi="Times New Roman" w:cs="Times New Roman"/>
        </w:rPr>
        <w:t xml:space="preserve"> = 0.007, r</w:t>
      </w:r>
      <w:r w:rsidRPr="009B00B8">
        <w:rPr>
          <w:rFonts w:ascii="Times New Roman" w:hAnsi="Times New Roman" w:cs="Times New Roman"/>
          <w:vertAlign w:val="superscript"/>
        </w:rPr>
        <w:t>2</w:t>
      </w:r>
      <w:r w:rsidRPr="009B00B8">
        <w:rPr>
          <w:rFonts w:ascii="Times New Roman" w:hAnsi="Times New Roman" w:cs="Times New Roman"/>
        </w:rPr>
        <w:t xml:space="preserve"> = 0.17; bark density = 0.45 – 0.001 × diameter,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48; densities in g cm</w:t>
      </w:r>
      <w:r w:rsidRPr="009B00B8">
        <w:rPr>
          <w:rFonts w:ascii="Times New Roman" w:hAnsi="Times New Roman" w:cs="Times New Roman"/>
          <w:vertAlign w:val="superscript"/>
        </w:rPr>
        <w:t>3</w:t>
      </w:r>
      <w:r w:rsidRPr="009B00B8">
        <w:rPr>
          <w:rFonts w:ascii="Times New Roman" w:hAnsi="Times New Roman" w:cs="Times New Roman"/>
        </w:rPr>
        <w:t xml:space="preserve">, diameter in cm). Warming and drought treatments did not alter these relationships (ANCOVA, </w:t>
      </w:r>
      <w:r w:rsidRPr="009B00B8">
        <w:rPr>
          <w:rFonts w:ascii="Times New Roman" w:hAnsi="Times New Roman" w:cs="Times New Roman"/>
          <w:i/>
        </w:rPr>
        <w:t>P</w:t>
      </w:r>
      <w:r w:rsidRPr="009B00B8">
        <w:rPr>
          <w:rFonts w:ascii="Times New Roman" w:hAnsi="Times New Roman" w:cs="Times New Roman"/>
        </w:rPr>
        <w:t xml:space="preserve"> &gt; 0.05). Total stem, branch, and leaf mass were measured di</w:t>
      </w:r>
      <w:r w:rsidR="004A7BDD">
        <w:rPr>
          <w:rFonts w:ascii="Times New Roman" w:hAnsi="Times New Roman" w:cs="Times New Roman"/>
        </w:rPr>
        <w:t>rectly after drying at 70 °C</w:t>
      </w:r>
      <w:r w:rsidR="009526C3">
        <w:rPr>
          <w:rFonts w:ascii="Times New Roman" w:hAnsi="Times New Roman" w:cs="Times New Roman"/>
        </w:rPr>
        <w:t>.</w:t>
      </w:r>
    </w:p>
    <w:p w14:paraId="00554DC1" w14:textId="386A09D3"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 xml:space="preserve">Fine roots were measured with a soil coring approach. The soil surface area was divided into four equal quadrants and two 50-mm-diameter cores were taken within each quadrat </w:t>
      </w:r>
      <w:r w:rsidR="00373BB6">
        <w:rPr>
          <w:rFonts w:ascii="Times New Roman" w:hAnsi="Times New Roman" w:cs="Times New Roman"/>
        </w:rPr>
        <w:t xml:space="preserve">on </w:t>
      </w:r>
      <w:r w:rsidR="00373BB6" w:rsidRPr="009B00B8">
        <w:rPr>
          <w:rFonts w:ascii="Times New Roman" w:hAnsi="Times New Roman" w:cs="Times New Roman"/>
        </w:rPr>
        <w:t>29 May 2014</w:t>
      </w:r>
      <w:r w:rsidR="00373BB6">
        <w:rPr>
          <w:rFonts w:ascii="Times New Roman" w:hAnsi="Times New Roman" w:cs="Times New Roman"/>
        </w:rPr>
        <w:t xml:space="preserve">, </w:t>
      </w:r>
      <w:r w:rsidR="00373BB6" w:rsidRPr="009B00B8">
        <w:rPr>
          <w:rFonts w:ascii="Times New Roman" w:hAnsi="Times New Roman" w:cs="Times New Roman"/>
        </w:rPr>
        <w:t xml:space="preserve">just after the </w:t>
      </w:r>
      <w:r w:rsidR="009C5D79">
        <w:rPr>
          <w:rFonts w:ascii="Times New Roman" w:hAnsi="Times New Roman" w:cs="Times New Roman"/>
        </w:rPr>
        <w:t>crown</w:t>
      </w:r>
      <w:r w:rsidR="00373BB6" w:rsidRPr="009B00B8">
        <w:rPr>
          <w:rFonts w:ascii="Times New Roman" w:hAnsi="Times New Roman" w:cs="Times New Roman"/>
        </w:rPr>
        <w:t xml:space="preserve"> harvest</w:t>
      </w:r>
      <w:r w:rsidR="00373BB6">
        <w:rPr>
          <w:rFonts w:ascii="Times New Roman" w:hAnsi="Times New Roman" w:cs="Times New Roman"/>
        </w:rPr>
        <w:t xml:space="preserve">. </w:t>
      </w:r>
      <w:r w:rsidR="009526C3">
        <w:rPr>
          <w:rFonts w:ascii="Times New Roman" w:hAnsi="Times New Roman" w:cs="Times New Roman"/>
        </w:rPr>
        <w:t>Cores</w:t>
      </w:r>
      <w:r w:rsidRPr="009B00B8">
        <w:rPr>
          <w:rFonts w:ascii="Times New Roman" w:hAnsi="Times New Roman" w:cs="Times New Roman"/>
        </w:rPr>
        <w:t xml:space="preserve"> were separated into two depths</w:t>
      </w:r>
      <w:r w:rsidR="009526C3">
        <w:rPr>
          <w:rFonts w:ascii="Times New Roman" w:hAnsi="Times New Roman" w:cs="Times New Roman"/>
        </w:rPr>
        <w:t>: (1)</w:t>
      </w:r>
      <w:r w:rsidRPr="009B00B8">
        <w:rPr>
          <w:rFonts w:ascii="Times New Roman" w:hAnsi="Times New Roman" w:cs="Times New Roman"/>
        </w:rPr>
        <w:t xml:space="preserve"> 0-25 cm and </w:t>
      </w:r>
      <w:r w:rsidR="009526C3">
        <w:rPr>
          <w:rFonts w:ascii="Times New Roman" w:hAnsi="Times New Roman" w:cs="Times New Roman"/>
        </w:rPr>
        <w:t xml:space="preserve">(2) </w:t>
      </w:r>
      <w:r w:rsidRPr="009B00B8">
        <w:rPr>
          <w:rFonts w:ascii="Times New Roman" w:hAnsi="Times New Roman" w:cs="Times New Roman"/>
        </w:rPr>
        <w:t>from 25</w:t>
      </w:r>
      <w:r w:rsidR="00373BB6">
        <w:rPr>
          <w:rFonts w:ascii="Times New Roman" w:hAnsi="Times New Roman" w:cs="Times New Roman"/>
        </w:rPr>
        <w:t xml:space="preserve"> </w:t>
      </w:r>
      <w:r w:rsidRPr="009B00B8">
        <w:rPr>
          <w:rFonts w:ascii="Times New Roman" w:hAnsi="Times New Roman" w:cs="Times New Roman"/>
        </w:rPr>
        <w:t>cm</w:t>
      </w:r>
      <w:r w:rsidR="00373BB6">
        <w:rPr>
          <w:rFonts w:ascii="Times New Roman" w:hAnsi="Times New Roman" w:cs="Times New Roman"/>
        </w:rPr>
        <w:t xml:space="preserve"> to the hard layer, which </w:t>
      </w:r>
      <w:r w:rsidRPr="009B00B8">
        <w:rPr>
          <w:rFonts w:ascii="Times New Roman" w:hAnsi="Times New Roman" w:cs="Times New Roman"/>
        </w:rPr>
        <w:t>varied from 70 to 100 cm depth. Samples within each quadrat and depth category were composited, resulting in eight samples per chamber. Fine roots were isolated by washing samples through 2-mm and then 1-mm brass sieves; fine roots were defined as all roots &lt; 2-mm-diameter. Fine root dry mass was measured after drying at 70 °C.</w:t>
      </w:r>
    </w:p>
    <w:p w14:paraId="55391256" w14:textId="28782446" w:rsidR="00563E99" w:rsidRPr="009B00B8" w:rsidRDefault="00374242" w:rsidP="00373BB6">
      <w:pPr>
        <w:spacing w:line="360" w:lineRule="auto"/>
        <w:ind w:firstLine="720"/>
        <w:rPr>
          <w:rFonts w:ascii="Times New Roman" w:hAnsi="Times New Roman" w:cs="Times New Roman"/>
        </w:rPr>
      </w:pPr>
      <w:r w:rsidRPr="009B00B8">
        <w:rPr>
          <w:rFonts w:ascii="Times New Roman" w:hAnsi="Times New Roman" w:cs="Times New Roman"/>
        </w:rPr>
        <w:t xml:space="preserve">Coarse roots were destructively harvested by fully excavating the soil volume of each chamber. Soil was </w:t>
      </w:r>
      <w:r w:rsidR="00373BB6" w:rsidRPr="009B00B8">
        <w:rPr>
          <w:rFonts w:ascii="Times New Roman" w:hAnsi="Times New Roman" w:cs="Times New Roman"/>
        </w:rPr>
        <w:t>shoveled</w:t>
      </w:r>
      <w:r w:rsidRPr="009B00B8">
        <w:rPr>
          <w:rFonts w:ascii="Times New Roman" w:hAnsi="Times New Roman" w:cs="Times New Roman"/>
        </w:rPr>
        <w:t xml:space="preserve"> out of the chamber onto a conveyor belt that transported the soil to a series of 5-mm steel sieves. Roots were collected by hand, washed, sorted into two size categories (2-10 mm, &gt; 10 mm diameter), and weighed after drying at 70 °C.</w:t>
      </w:r>
    </w:p>
    <w:p w14:paraId="09815253" w14:textId="77777777" w:rsidR="00563E99" w:rsidRPr="009B00B8" w:rsidRDefault="00374242" w:rsidP="00373BB6">
      <w:pPr>
        <w:spacing w:before="120" w:line="360" w:lineRule="auto"/>
        <w:rPr>
          <w:rFonts w:ascii="Times New Roman" w:hAnsi="Times New Roman" w:cs="Times New Roman"/>
          <w:i/>
        </w:rPr>
      </w:pPr>
      <w:r w:rsidRPr="009B00B8">
        <w:rPr>
          <w:rFonts w:ascii="Times New Roman" w:hAnsi="Times New Roman" w:cs="Times New Roman"/>
          <w:i/>
        </w:rPr>
        <w:t>Growth measurements</w:t>
      </w:r>
    </w:p>
    <w:p w14:paraId="413FEEE7" w14:textId="59CA97C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Aboveground biomass was estimated every </w:t>
      </w:r>
      <w:r w:rsidR="005B551F">
        <w:rPr>
          <w:rFonts w:ascii="Times New Roman" w:hAnsi="Times New Roman" w:cs="Times New Roman"/>
        </w:rPr>
        <w:t>two weeks</w:t>
      </w:r>
      <w:r w:rsidRPr="009B00B8">
        <w:rPr>
          <w:rFonts w:ascii="Times New Roman" w:hAnsi="Times New Roman" w:cs="Times New Roman"/>
        </w:rPr>
        <w:t xml:space="preserve"> for each tree as the sum of </w:t>
      </w:r>
      <w:r w:rsidR="00D30653">
        <w:rPr>
          <w:rFonts w:ascii="Times New Roman" w:hAnsi="Times New Roman" w:cs="Times New Roman"/>
        </w:rPr>
        <w:t xml:space="preserve">leaf, branch, </w:t>
      </w:r>
      <w:r w:rsidRPr="009B00B8">
        <w:rPr>
          <w:rFonts w:ascii="Times New Roman" w:hAnsi="Times New Roman" w:cs="Times New Roman"/>
        </w:rPr>
        <w:t xml:space="preserve">wood, </w:t>
      </w:r>
      <w:r w:rsidR="00D30653">
        <w:rPr>
          <w:rFonts w:ascii="Times New Roman" w:hAnsi="Times New Roman" w:cs="Times New Roman"/>
        </w:rPr>
        <w:t>and bark</w:t>
      </w:r>
      <w:r w:rsidRPr="009B00B8">
        <w:rPr>
          <w:rFonts w:ascii="Times New Roman" w:hAnsi="Times New Roman" w:cs="Times New Roman"/>
        </w:rPr>
        <w:t xml:space="preserve"> mass;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was estimated as the fortnightly difference in aboveground biomass plus fortnightly </w:t>
      </w:r>
      <w:proofErr w:type="spellStart"/>
      <w:r w:rsidRPr="009B00B8">
        <w:rPr>
          <w:rFonts w:ascii="Times New Roman" w:hAnsi="Times New Roman" w:cs="Times New Roman"/>
        </w:rPr>
        <w:t>litterfall</w:t>
      </w:r>
      <w:proofErr w:type="spellEnd"/>
      <w:r w:rsidRPr="009B00B8">
        <w:rPr>
          <w:rFonts w:ascii="Times New Roman" w:hAnsi="Times New Roman" w:cs="Times New Roman"/>
        </w:rPr>
        <w:t>, assuming a constant biomass C fraction of 0.5.</w:t>
      </w:r>
    </w:p>
    <w:p w14:paraId="4CBCE8F6" w14:textId="690109CD"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Tree height and stem volume were measured fortnightly; stem diameter was measured at 30-cm-intervals along each tree stem from a basal height of 15-cm (prior to floor installation) or 65-cm (after floor installation) to the tree apex. The volume of stem wood and bark was estimated for each stem segment as the frustum of a cone, corrected for bark depth (</w:t>
      </w:r>
      <w:r w:rsidRPr="009B00B8">
        <w:rPr>
          <w:rFonts w:ascii="Times New Roman" w:hAnsi="Times New Roman" w:cs="Times New Roman"/>
          <w:i/>
        </w:rPr>
        <w:t>see above</w:t>
      </w:r>
      <w:r w:rsidRPr="009B00B8">
        <w:rPr>
          <w:rFonts w:ascii="Times New Roman" w:hAnsi="Times New Roman" w:cs="Times New Roman"/>
        </w:rPr>
        <w:t xml:space="preserve">). Wood and bark mass were </w:t>
      </w:r>
      <w:r w:rsidR="00373BB6">
        <w:rPr>
          <w:rFonts w:ascii="Times New Roman" w:hAnsi="Times New Roman" w:cs="Times New Roman"/>
        </w:rPr>
        <w:t>calculated</w:t>
      </w:r>
      <w:r w:rsidRPr="009B00B8">
        <w:rPr>
          <w:rFonts w:ascii="Times New Roman" w:hAnsi="Times New Roman" w:cs="Times New Roman"/>
        </w:rPr>
        <w:t xml:space="preserve"> as the product of volume and density.</w:t>
      </w:r>
    </w:p>
    <w:p w14:paraId="0642056E" w14:textId="77777777"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lastRenderedPageBreak/>
        <w:t xml:space="preserve">An </w:t>
      </w:r>
      <w:proofErr w:type="spellStart"/>
      <w:r w:rsidRPr="009B00B8">
        <w:rPr>
          <w:rFonts w:ascii="Times New Roman" w:hAnsi="Times New Roman" w:cs="Times New Roman"/>
        </w:rPr>
        <w:t>allometric</w:t>
      </w:r>
      <w:proofErr w:type="spellEnd"/>
      <w:r w:rsidRPr="009B00B8">
        <w:rPr>
          <w:rFonts w:ascii="Times New Roman" w:hAnsi="Times New Roman" w:cs="Times New Roman"/>
        </w:rPr>
        <w:t xml:space="preserve"> relationship was developed to predict branch wood mass from branch diameter at the insertion point based on destructively sampled branches on 13 May 2014 and 22 May 2014 (log</w:t>
      </w:r>
      <w:r w:rsidRPr="009B00B8">
        <w:rPr>
          <w:rFonts w:ascii="Times New Roman" w:hAnsi="Times New Roman" w:cs="Times New Roman"/>
          <w:vertAlign w:val="subscript"/>
        </w:rPr>
        <w:t>10</w:t>
      </w:r>
      <w:r w:rsidRPr="009B00B8">
        <w:rPr>
          <w:rFonts w:ascii="Times New Roman" w:hAnsi="Times New Roman" w:cs="Times New Roman"/>
        </w:rPr>
        <w:t>(branch mass) = -1.299 + 2.722 × log</w:t>
      </w:r>
      <w:r w:rsidRPr="009B00B8">
        <w:rPr>
          <w:rFonts w:ascii="Times New Roman" w:hAnsi="Times New Roman" w:cs="Times New Roman"/>
          <w:vertAlign w:val="subscript"/>
        </w:rPr>
        <w:t>10</w:t>
      </w:r>
      <w:r w:rsidRPr="009B00B8">
        <w:rPr>
          <w:rFonts w:ascii="Times New Roman" w:hAnsi="Times New Roman" w:cs="Times New Roman"/>
        </w:rPr>
        <w:t xml:space="preserve">(branch diameter),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91, branch mass in g, branch diameter in mm, n = 48 branches). This </w:t>
      </w:r>
      <w:proofErr w:type="spellStart"/>
      <w:r w:rsidRPr="009B00B8">
        <w:rPr>
          <w:rFonts w:ascii="Times New Roman" w:hAnsi="Times New Roman" w:cs="Times New Roman"/>
        </w:rPr>
        <w:t>allometry</w:t>
      </w:r>
      <w:proofErr w:type="spellEnd"/>
      <w:r w:rsidRPr="009B00B8">
        <w:rPr>
          <w:rFonts w:ascii="Times New Roman" w:hAnsi="Times New Roman" w:cs="Times New Roman"/>
        </w:rPr>
        <w:t xml:space="preserve"> was used to predict total branch mass on three dates when the diameter of all branches was measured (24 Oct 2013, 15 Jan 2014, and 22 May 2014). Total branch mass and stem volume were strongly correlated in a chamber specific manner (log-log ANCOVA,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95), which was used to estimate branch mass as a function of stem volume for each fortnightly growth interval.</w:t>
      </w:r>
    </w:p>
    <w:p w14:paraId="6929CF98" w14:textId="16B0C67F" w:rsidR="00563E99" w:rsidRPr="009B00B8" w:rsidRDefault="00374242" w:rsidP="00893DCF">
      <w:pPr>
        <w:spacing w:line="360" w:lineRule="auto"/>
        <w:ind w:firstLine="720"/>
        <w:rPr>
          <w:rFonts w:ascii="Times New Roman" w:hAnsi="Times New Roman" w:cs="Times New Roman"/>
        </w:rPr>
      </w:pPr>
      <w:r w:rsidRPr="009B00B8">
        <w:rPr>
          <w:rFonts w:ascii="Times New Roman" w:hAnsi="Times New Roman" w:cs="Times New Roman"/>
        </w:rPr>
        <w:t xml:space="preserve">Standing leaf area and leaf mass production were estimated as previously at this site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a1a5e875vqe","properties":{"formattedCitation":"{\\rtf (Barton {\\i{}et al.}, 2012; Drake {\\i{}et al.}, 2016b)}","plainCitation":"(Barton et al., 2012; Drake et al., 2016b)"},"citationItems":[{"id":502,"uris":["http://zotero.org/users/4234815/items/FEXSXP8T"],"uri":["http://zotero.org/users/4234815/items/FEXSXP8T"],"itemData":{"id":502,"type":"article-journal","title":"Effects of elevated atmospheric [CO2] on instantaneous transpiration efficiency at leaf and canopy scales in Eucalyptus saligna","container-title":"Global Change Biology","page":"585-595","volume":"18","issue":"2","source":"Wiley Online Library","abstract":"Rising atmospheric concentrations of CO2 (Ca) can reduce stomatal conductance and transpiration rate in trees, but the magnitude of this effect varies considerably among experiments. The theory of optimal stomatal behaviour predicts that the ratio of photosynthesis to transpiration (instantaneous transpiration efficiency, ITE) should increase in proportion to Ca. We hypothesized that plants regulate stomatal conductance optimally in response to rising Ca. We tested this hypothesis with data from young Eucalyptus saligna Sm. trees grown in 12 climate-controlled whole-tree chambers for 2 years at ambient and elevated Ca. Elevated Ca was ambient + 240 ppm, 60% higher than ambient Ca. Leaf-scale gas exchange was measured throughout the second year of the study and leaf-scale ITE increased by 60% under elevated Ca, as predicted. Values of leaf-scale ITE depended strongly on vapour pressure deficit (D) in both CO2 treatments. Whole-canopy CO2 and H2O fluxes were also monitored continuously for each chamber throughout the second year. There were small differences in D between Ca treatments, which had important effects on values of canopy-scale ITE. However, when Ca treatments were compared at the same D, canopy-scale ITE was consistently increased by 60%, again as predicted. Importantly, leaf and canopy-scale ITE were not significantly different, indicating that ITE was not scale-dependent. Observed changes in transpiration rate could be explained on the basis that ITE increased in proportion to Ca. The effect of elevated Ca on photosynthesis increased with rising D. At high D, Ca had a large effect on photosynthesis and a small effect on transpiration rate. At low D, in contrast, there was a small effect of Ca on photosynthesis, but a much larger effect on transpiration rate. If shown to be a general response, the proportionality of ITE with Ca will allow us to predict the effects of Ca on transpiration rate.","DOI":"10.1111/j.1365-2486.2011.02526.x","ISSN":"1365-2486","journalAbbreviation":"Glob. Change Biol.","language":"en","author":[{"family":"Barton","given":"Craig V.M."},{"family":"Duursma","given":"Remko A."},{"family":"Medlyn","given":"Belinda E."},{"family":"Ellsworth","given":"David S."},{"family":"Eamus","given":"Derek"},{"family":"Tissue","given":"David T."},{"family":"Adams","given":"Mark A."},{"family":"Conroy","given":"Jann"},{"family":"Crous","given":"Kristine Y."},{"family":"Liberloo","given":"Marion"},{"family":"Löw","given":"Markus"},{"family":"Linder","given":"Sune"},{"family":"McMurtrie","given":"Ross E."}],"issued":{"date-parts":[["2012",2,1]]}}},{"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2; Drake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16b)</w:t>
      </w:r>
      <w:r w:rsidR="00373BB6">
        <w:rPr>
          <w:rFonts w:ascii="Times New Roman" w:hAnsi="Times New Roman" w:cs="Times New Roman"/>
        </w:rPr>
        <w:fldChar w:fldCharType="end"/>
      </w:r>
      <w:r w:rsidR="00373BB6">
        <w:rPr>
          <w:rFonts w:ascii="Times New Roman" w:hAnsi="Times New Roman" w:cs="Times New Roman"/>
        </w:rPr>
        <w:t xml:space="preserve">. </w:t>
      </w:r>
      <w:r w:rsidRPr="009B00B8">
        <w:rPr>
          <w:rFonts w:ascii="Times New Roman" w:hAnsi="Times New Roman" w:cs="Times New Roman"/>
        </w:rPr>
        <w:t xml:space="preserve">Standing leaf area was measured for each tree by counting all the leaves and multiplying by a tree-specific mean leaf size measured across the </w:t>
      </w:r>
      <w:r w:rsidR="009C5D79">
        <w:rPr>
          <w:rFonts w:ascii="Times New Roman" w:hAnsi="Times New Roman" w:cs="Times New Roman"/>
        </w:rPr>
        <w:t>crown</w:t>
      </w:r>
      <w:r w:rsidRPr="009B00B8">
        <w:rPr>
          <w:rFonts w:ascii="Times New Roman" w:hAnsi="Times New Roman" w:cs="Times New Roman"/>
        </w:rPr>
        <w:t xml:space="preserve"> of each tree with a handheld leaf area meter (LI-3000; n = 86 to 102 leaves per tree). These measurements were performed prior to chamber floor installation (9 Sept 2013) and at the beginning of the drought treatment (10 Feb 2014)</w:t>
      </w:r>
      <w:r w:rsidR="00243EE9">
        <w:rPr>
          <w:rFonts w:ascii="Times New Roman" w:hAnsi="Times New Roman" w:cs="Times New Roman"/>
        </w:rPr>
        <w:t>.</w:t>
      </w:r>
      <w:r w:rsidRPr="009B00B8">
        <w:rPr>
          <w:rFonts w:ascii="Times New Roman" w:hAnsi="Times New Roman" w:cs="Times New Roman"/>
        </w:rPr>
        <w:t xml:space="preserve"> A third direct measurement of standing leaf area was calculated from the final harvest data (26 May 2014) by multiplying total </w:t>
      </w:r>
      <w:r w:rsidR="009C5D79">
        <w:rPr>
          <w:rFonts w:ascii="Times New Roman" w:hAnsi="Times New Roman" w:cs="Times New Roman"/>
        </w:rPr>
        <w:t>crown</w:t>
      </w:r>
      <w:r w:rsidRPr="009B00B8">
        <w:rPr>
          <w:rFonts w:ascii="Times New Roman" w:hAnsi="Times New Roman" w:cs="Times New Roman"/>
        </w:rPr>
        <w:t xml:space="preserve"> leaf dry mass by SLA weighted by the leaf dry mass in each layer. </w:t>
      </w:r>
      <w:proofErr w:type="spellStart"/>
      <w:r w:rsidRPr="009B00B8">
        <w:rPr>
          <w:rFonts w:ascii="Times New Roman" w:hAnsi="Times New Roman" w:cs="Times New Roman"/>
        </w:rPr>
        <w:t>Litterfall</w:t>
      </w:r>
      <w:proofErr w:type="spellEnd"/>
      <w:r w:rsidRPr="009B00B8">
        <w:rPr>
          <w:rFonts w:ascii="Times New Roman" w:hAnsi="Times New Roman" w:cs="Times New Roman"/>
        </w:rPr>
        <w:t xml:space="preserve"> was collected, dried, and weighed fortnightly for each tree, although relatively few leaves fell as litter (</w:t>
      </w:r>
      <w:r w:rsidR="00893DCF">
        <w:rPr>
          <w:rFonts w:ascii="Times New Roman" w:hAnsi="Times New Roman" w:cs="Times New Roman"/>
        </w:rPr>
        <w:t>~5</w:t>
      </w:r>
      <w:r w:rsidR="00EA2D30">
        <w:rPr>
          <w:rFonts w:ascii="Times New Roman" w:hAnsi="Times New Roman" w:cs="Times New Roman"/>
        </w:rPr>
        <w:t xml:space="preserve">% of the total leaf mass). </w:t>
      </w:r>
      <w:r w:rsidR="00893DCF">
        <w:rPr>
          <w:rFonts w:ascii="Times New Roman" w:hAnsi="Times New Roman" w:cs="Times New Roman"/>
        </w:rPr>
        <w:t>T</w:t>
      </w:r>
      <w:r w:rsidRPr="009B00B8">
        <w:rPr>
          <w:rFonts w:ascii="Times New Roman" w:hAnsi="Times New Roman" w:cs="Times New Roman"/>
        </w:rPr>
        <w:t xml:space="preserve">otal </w:t>
      </w:r>
      <w:r w:rsidR="009C5D79">
        <w:rPr>
          <w:rFonts w:ascii="Times New Roman" w:hAnsi="Times New Roman" w:cs="Times New Roman"/>
        </w:rPr>
        <w:t>tree</w:t>
      </w:r>
      <w:r w:rsidRPr="009B00B8">
        <w:rPr>
          <w:rFonts w:ascii="Times New Roman" w:hAnsi="Times New Roman" w:cs="Times New Roman"/>
        </w:rPr>
        <w:t xml:space="preserve"> leaf mass </w:t>
      </w:r>
      <w:r w:rsidR="00893DCF">
        <w:rPr>
          <w:rFonts w:ascii="Times New Roman" w:hAnsi="Times New Roman" w:cs="Times New Roman"/>
        </w:rPr>
        <w:t xml:space="preserve">was estimated </w:t>
      </w:r>
      <w:r w:rsidRPr="009B00B8">
        <w:rPr>
          <w:rFonts w:ascii="Times New Roman" w:hAnsi="Times New Roman" w:cs="Times New Roman"/>
        </w:rPr>
        <w:t xml:space="preserve">for each set of fortnightly size measurements </w:t>
      </w:r>
      <w:r w:rsidR="00893DCF">
        <w:rPr>
          <w:rFonts w:ascii="Times New Roman" w:hAnsi="Times New Roman" w:cs="Times New Roman"/>
        </w:rPr>
        <w:t>by dividing leaf area by the</w:t>
      </w:r>
      <w:r w:rsidR="009C5D79">
        <w:rPr>
          <w:rFonts w:ascii="Times New Roman" w:hAnsi="Times New Roman" w:cs="Times New Roman"/>
        </w:rPr>
        <w:t xml:space="preserve"> crown</w:t>
      </w:r>
      <w:r w:rsidRPr="009B00B8">
        <w:rPr>
          <w:rFonts w:ascii="Times New Roman" w:hAnsi="Times New Roman" w:cs="Times New Roman"/>
        </w:rPr>
        <w:t>-weighted SLA measured at harvest.</w:t>
      </w:r>
    </w:p>
    <w:p w14:paraId="21E910FC" w14:textId="77777777" w:rsidR="00563E99" w:rsidRPr="009B00B8" w:rsidRDefault="00374242" w:rsidP="00893DCF">
      <w:pPr>
        <w:spacing w:before="120" w:line="360" w:lineRule="auto"/>
        <w:rPr>
          <w:rFonts w:ascii="Times New Roman" w:hAnsi="Times New Roman" w:cs="Times New Roman"/>
          <w:i/>
        </w:rPr>
      </w:pPr>
      <w:r w:rsidRPr="009B00B8">
        <w:rPr>
          <w:rFonts w:ascii="Times New Roman" w:hAnsi="Times New Roman" w:cs="Times New Roman"/>
          <w:i/>
        </w:rPr>
        <w:t>Calculating C partitioning</w:t>
      </w:r>
    </w:p>
    <w:p w14:paraId="053D5C28" w14:textId="4E1AE292"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A major goal of this </w:t>
      </w:r>
      <w:r w:rsidR="005B551F">
        <w:rPr>
          <w:rFonts w:ascii="Times New Roman" w:hAnsi="Times New Roman" w:cs="Times New Roman"/>
        </w:rPr>
        <w:t>study</w:t>
      </w:r>
      <w:r w:rsidRPr="009B00B8">
        <w:rPr>
          <w:rFonts w:ascii="Times New Roman" w:hAnsi="Times New Roman" w:cs="Times New Roman"/>
        </w:rPr>
        <w:t xml:space="preserve"> was to calculate the partitioning of </w:t>
      </w:r>
      <w:proofErr w:type="spellStart"/>
      <w:r w:rsidRPr="009B00B8">
        <w:rPr>
          <w:rFonts w:ascii="Times New Roman" w:hAnsi="Times New Roman" w:cs="Times New Roman"/>
        </w:rPr>
        <w:t>photosynthetically</w:t>
      </w:r>
      <w:proofErr w:type="spellEnd"/>
      <w:r w:rsidRPr="009B00B8">
        <w:rPr>
          <w:rFonts w:ascii="Times New Roman" w:hAnsi="Times New Roman" w:cs="Times New Roman"/>
        </w:rPr>
        <w:t xml:space="preserve"> fixed C into components for </w:t>
      </w:r>
      <w:r w:rsidR="00893DCF">
        <w:rPr>
          <w:rFonts w:ascii="Times New Roman" w:hAnsi="Times New Roman" w:cs="Times New Roman"/>
        </w:rPr>
        <w:t>each fortnightly interval (i.e.,</w:t>
      </w:r>
      <w:r w:rsidRPr="009B00B8">
        <w:rPr>
          <w:rFonts w:ascii="Times New Roman" w:hAnsi="Times New Roman" w:cs="Times New Roman"/>
        </w:rPr>
        <w:t xml:space="preserve"> the ratio of component fluxes relative to GPP</w:t>
      </w:r>
      <w:r w:rsidR="00893DCF">
        <w:rPr>
          <w:rFonts w:ascii="Times New Roman" w:hAnsi="Times New Roman" w:cs="Times New Roman"/>
        </w:rPr>
        <w:t>)</w:t>
      </w:r>
      <w:r w:rsidRPr="009B00B8">
        <w:rPr>
          <w:rFonts w:ascii="Times New Roman" w:hAnsi="Times New Roman" w:cs="Times New Roman"/>
        </w:rPr>
        <w:t xml:space="preserve">. We quantified GPP,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nd R</w:t>
      </w:r>
      <w:r w:rsidRPr="009B00B8">
        <w:rPr>
          <w:rFonts w:ascii="Times New Roman" w:hAnsi="Times New Roman" w:cs="Times New Roman"/>
          <w:vertAlign w:val="subscript"/>
        </w:rPr>
        <w:t>a</w:t>
      </w:r>
      <w:r w:rsidRPr="009B00B8">
        <w:rPr>
          <w:rFonts w:ascii="Times New Roman" w:hAnsi="Times New Roman" w:cs="Times New Roman"/>
        </w:rPr>
        <w:t xml:space="preserve"> separately, as described above. We calculated the residual between GPP and the sum of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and R</w:t>
      </w:r>
      <w:r w:rsidRPr="009B00B8">
        <w:rPr>
          <w:rFonts w:ascii="Times New Roman" w:hAnsi="Times New Roman" w:cs="Times New Roman"/>
          <w:vertAlign w:val="subscript"/>
        </w:rPr>
        <w:t>a</w:t>
      </w:r>
      <w:r w:rsidRPr="009B00B8">
        <w:rPr>
          <w:rFonts w:ascii="Times New Roman" w:hAnsi="Times New Roman" w:cs="Times New Roman"/>
        </w:rPr>
        <w:t>:</w:t>
      </w:r>
    </w:p>
    <w:p w14:paraId="456B63C0" w14:textId="63E1BC91" w:rsidR="00563E99" w:rsidRPr="009B00B8" w:rsidRDefault="00374242" w:rsidP="00893DCF">
      <w:pPr>
        <w:spacing w:before="240" w:after="240" w:line="360" w:lineRule="auto"/>
        <w:ind w:firstLine="720"/>
        <w:rPr>
          <w:rFonts w:ascii="Times New Roman" w:hAnsi="Times New Roman" w:cs="Times New Roman"/>
        </w:rPr>
      </w:pPr>
      <m:oMath>
        <m:r>
          <w:rPr>
            <w:rFonts w:ascii="Cambria Math" w:hAnsi="Cambria Math" w:cs="Times New Roman"/>
          </w:rPr>
          <m:t>GPP=</m:t>
        </m:r>
        <m:sSub>
          <m:sSubPr>
            <m:ctrlPr>
              <w:rPr>
                <w:rFonts w:ascii="Cambria Math" w:hAnsi="Cambria Math" w:cs="Times New Roman"/>
              </w:rPr>
            </m:ctrlPr>
          </m:sSubPr>
          <m:e>
            <m:r>
              <w:rPr>
                <w:rFonts w:ascii="Cambria Math" w:hAnsi="Cambria Math" w:cs="Times New Roman"/>
              </w:rPr>
              <m:t>NPP</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a</m:t>
            </m:r>
          </m:sub>
        </m:sSub>
        <m:r>
          <w:rPr>
            <w:rFonts w:ascii="Cambria Math" w:hAnsi="Cambria Math" w:cs="Times New Roman"/>
          </w:rPr>
          <m:t>+residual</m:t>
        </m:r>
      </m:oMath>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t xml:space="preserve">(eq. </w:t>
      </w:r>
      <w:r w:rsidR="00893DCF">
        <w:rPr>
          <w:rFonts w:ascii="Times New Roman" w:hAnsi="Times New Roman" w:cs="Times New Roman"/>
        </w:rPr>
        <w:t>1</w:t>
      </w:r>
      <w:r w:rsidRPr="009B00B8">
        <w:rPr>
          <w:rFonts w:ascii="Times New Roman" w:hAnsi="Times New Roman" w:cs="Times New Roman"/>
        </w:rPr>
        <w:t>)</w:t>
      </w:r>
    </w:p>
    <w:p w14:paraId="4FDBF2A7" w14:textId="07C96596"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Note that the residual term </w:t>
      </w:r>
      <w:r w:rsidR="009526C3">
        <w:rPr>
          <w:rFonts w:ascii="Times New Roman" w:hAnsi="Times New Roman" w:cs="Times New Roman"/>
        </w:rPr>
        <w:t>is a mass-balance calculation of</w:t>
      </w:r>
      <w:r w:rsidRPr="009B00B8">
        <w:rPr>
          <w:rFonts w:ascii="Times New Roman" w:hAnsi="Times New Roman" w:cs="Times New Roman"/>
        </w:rPr>
        <w:t xml:space="preserve"> all C put belowground to root production, respiration, and exudation, </w:t>
      </w:r>
      <w:r w:rsidR="009526C3">
        <w:rPr>
          <w:rFonts w:ascii="Times New Roman" w:hAnsi="Times New Roman" w:cs="Times New Roman"/>
        </w:rPr>
        <w:t>but the residual is also affected by</w:t>
      </w:r>
      <w:r w:rsidRPr="009B00B8">
        <w:rPr>
          <w:rFonts w:ascii="Times New Roman" w:hAnsi="Times New Roman" w:cs="Times New Roman"/>
        </w:rPr>
        <w:t xml:space="preserve"> measurement error in GPP,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nd R</w:t>
      </w:r>
      <w:r w:rsidRPr="009B00B8">
        <w:rPr>
          <w:rFonts w:ascii="Times New Roman" w:hAnsi="Times New Roman" w:cs="Times New Roman"/>
          <w:vertAlign w:val="subscript"/>
        </w:rPr>
        <w:t>a</w:t>
      </w:r>
      <w:r w:rsidRPr="009B00B8">
        <w:rPr>
          <w:rFonts w:ascii="Times New Roman" w:hAnsi="Times New Roman" w:cs="Times New Roman"/>
        </w:rPr>
        <w:t xml:space="preserve">. We calculated the partitioning of GPP directly for each fortnightly interval as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GPP, R</w:t>
      </w:r>
      <w:r w:rsidRPr="009B00B8">
        <w:rPr>
          <w:rFonts w:ascii="Times New Roman" w:hAnsi="Times New Roman" w:cs="Times New Roman"/>
          <w:vertAlign w:val="subscript"/>
        </w:rPr>
        <w:t>a</w:t>
      </w:r>
      <w:r w:rsidRPr="009B00B8">
        <w:rPr>
          <w:rFonts w:ascii="Times New Roman" w:hAnsi="Times New Roman" w:cs="Times New Roman"/>
        </w:rPr>
        <w:t>/GPP, and residual/GPP.</w:t>
      </w:r>
    </w:p>
    <w:p w14:paraId="3B7D8364" w14:textId="77777777" w:rsidR="00563E99" w:rsidRPr="009B00B8" w:rsidRDefault="00374242" w:rsidP="00893DCF">
      <w:pPr>
        <w:spacing w:before="120" w:line="360" w:lineRule="auto"/>
        <w:rPr>
          <w:rFonts w:ascii="Times New Roman" w:hAnsi="Times New Roman" w:cs="Times New Roman"/>
        </w:rPr>
      </w:pPr>
      <w:r w:rsidRPr="009B00B8">
        <w:rPr>
          <w:rFonts w:ascii="Times New Roman" w:hAnsi="Times New Roman" w:cs="Times New Roman"/>
          <w:i/>
        </w:rPr>
        <w:t>Growth and maintenance R</w:t>
      </w:r>
      <w:r w:rsidRPr="009B00B8">
        <w:rPr>
          <w:rFonts w:ascii="Times New Roman" w:hAnsi="Times New Roman" w:cs="Times New Roman"/>
          <w:i/>
          <w:vertAlign w:val="subscript"/>
        </w:rPr>
        <w:t>a</w:t>
      </w:r>
    </w:p>
    <w:p w14:paraId="6E680371" w14:textId="7C955E7E" w:rsidR="0031020E" w:rsidRDefault="00374242">
      <w:pPr>
        <w:spacing w:line="360" w:lineRule="auto"/>
        <w:rPr>
          <w:rFonts w:ascii="Times New Roman" w:hAnsi="Times New Roman" w:cs="Times New Roman"/>
        </w:rPr>
      </w:pPr>
      <w:r w:rsidRPr="009B00B8">
        <w:rPr>
          <w:rFonts w:ascii="Times New Roman" w:hAnsi="Times New Roman" w:cs="Times New Roman"/>
        </w:rPr>
        <w:t>Given the direct effects of temperature on R</w:t>
      </w:r>
      <w:r w:rsidRPr="009B00B8">
        <w:rPr>
          <w:rFonts w:ascii="Times New Roman" w:hAnsi="Times New Roman" w:cs="Times New Roman"/>
          <w:vertAlign w:val="subscript"/>
        </w:rPr>
        <w:t>a</w:t>
      </w:r>
      <w:r w:rsidRPr="009B00B8">
        <w:rPr>
          <w:rFonts w:ascii="Times New Roman" w:hAnsi="Times New Roman" w:cs="Times New Roman"/>
        </w:rPr>
        <w:t xml:space="preserve"> and the evidence for thermal acclimation of tissue-specific respiration rates to experimental warming in this specific experiment </w:t>
      </w:r>
      <w:r w:rsidR="00893DCF">
        <w:rPr>
          <w:rFonts w:ascii="Times New Roman" w:hAnsi="Times New Roman" w:cs="Times New Roman"/>
        </w:rPr>
        <w:fldChar w:fldCharType="begin"/>
      </w:r>
      <w:r w:rsidR="00893DCF">
        <w:rPr>
          <w:rFonts w:ascii="Times New Roman" w:hAnsi="Times New Roman" w:cs="Times New Roman"/>
        </w:rPr>
        <w:instrText xml:space="preserve"> ADDIN ZOTERO_ITEM CSL_CITATION {"citationID":"a1ipgbtu7ru","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893DCF">
        <w:rPr>
          <w:rFonts w:ascii="Times New Roman" w:hAnsi="Times New Roman" w:cs="Times New Roman"/>
        </w:rPr>
        <w:fldChar w:fldCharType="separate"/>
      </w:r>
      <w:r w:rsidR="00893DCF" w:rsidRPr="00893DCF">
        <w:rPr>
          <w:rFonts w:ascii="Times New Roman" w:hAnsi="Times New Roman" w:cs="Times New Roman"/>
          <w:szCs w:val="24"/>
        </w:rPr>
        <w:t xml:space="preserve">(Drake </w:t>
      </w:r>
      <w:r w:rsidR="00893DCF" w:rsidRPr="00893DCF">
        <w:rPr>
          <w:rFonts w:ascii="Times New Roman" w:hAnsi="Times New Roman" w:cs="Times New Roman"/>
          <w:i/>
          <w:iCs/>
          <w:szCs w:val="24"/>
        </w:rPr>
        <w:t>et al.</w:t>
      </w:r>
      <w:r w:rsidR="00893DCF" w:rsidRPr="00893DCF">
        <w:rPr>
          <w:rFonts w:ascii="Times New Roman" w:hAnsi="Times New Roman" w:cs="Times New Roman"/>
          <w:szCs w:val="24"/>
        </w:rPr>
        <w:t xml:space="preserve">, 2016b; Aspinwall </w:t>
      </w:r>
      <w:r w:rsidR="00893DCF" w:rsidRPr="00893DCF">
        <w:rPr>
          <w:rFonts w:ascii="Times New Roman" w:hAnsi="Times New Roman" w:cs="Times New Roman"/>
          <w:i/>
          <w:iCs/>
          <w:szCs w:val="24"/>
        </w:rPr>
        <w:t>et al.</w:t>
      </w:r>
      <w:r w:rsidR="00893DCF" w:rsidRPr="00893DCF">
        <w:rPr>
          <w:rFonts w:ascii="Times New Roman" w:hAnsi="Times New Roman" w:cs="Times New Roman"/>
          <w:szCs w:val="24"/>
        </w:rPr>
        <w:t>, 2016)</w:t>
      </w:r>
      <w:r w:rsidR="00893DCF">
        <w:rPr>
          <w:rFonts w:ascii="Times New Roman" w:hAnsi="Times New Roman" w:cs="Times New Roman"/>
        </w:rPr>
        <w:fldChar w:fldCharType="end"/>
      </w:r>
      <w:r w:rsidR="00893DCF">
        <w:rPr>
          <w:rFonts w:ascii="Times New Roman" w:hAnsi="Times New Roman" w:cs="Times New Roman"/>
        </w:rPr>
        <w:t xml:space="preserve">, </w:t>
      </w:r>
      <w:r w:rsidRPr="009B00B8">
        <w:rPr>
          <w:rFonts w:ascii="Times New Roman" w:hAnsi="Times New Roman" w:cs="Times New Roman"/>
        </w:rPr>
        <w:t>we investigated growth and maintenance respiration as drivers of R</w:t>
      </w:r>
      <w:r w:rsidRPr="009B00B8">
        <w:rPr>
          <w:rFonts w:ascii="Times New Roman" w:hAnsi="Times New Roman" w:cs="Times New Roman"/>
          <w:vertAlign w:val="subscript"/>
        </w:rPr>
        <w:t>a</w:t>
      </w:r>
      <w:r w:rsidRPr="009B00B8">
        <w:rPr>
          <w:rFonts w:ascii="Times New Roman" w:hAnsi="Times New Roman" w:cs="Times New Roman"/>
        </w:rPr>
        <w:t xml:space="preserve"> </w:t>
      </w:r>
      <w:r w:rsidR="00893DCF">
        <w:rPr>
          <w:rFonts w:ascii="Times New Roman" w:hAnsi="Times New Roman" w:cs="Times New Roman"/>
        </w:rPr>
        <w:fldChar w:fldCharType="begin"/>
      </w:r>
      <w:r w:rsidR="00893DCF">
        <w:rPr>
          <w:rFonts w:ascii="Times New Roman" w:hAnsi="Times New Roman" w:cs="Times New Roman"/>
        </w:rPr>
        <w:instrText xml:space="preserve"> ADDIN ZOTERO_ITEM CSL_CITATION {"citationID":"a5f4bn1n7o","properties":{"formattedCitation":"{\\rtf (McCree, 1970; Amthor, 2000; Adu\\uc0\\u8208{}Bredu &amp; Hagihara, 2003)}","plainCitation":"(McCree, 1970; Amthor, 2000; Adu‐Bredu &amp; Hagihara, 2003)"},"citationItems":[{"id":524,"uris":["http://zotero.org/users/4234815/items/V28CVCUC"],"uri":["http://zotero.org/users/4234815/items/V28CVCUC"],"itemData":{"id":524,"type":"article-journal","title":"An equation for the rate of respiration of white clover grown under controlled conditions.","container-title":"Prediction and measurement of photosynthetic productivity. Proceedings of the IBP/PP Technical Meeting, Trebon, [Czechoslovakia], 14-21 September, 1969","source":"www.cabdirect.org","abstract":"The dependence of the rate of respiration on rate of photosynthesis, dry weight and time was studied in a controlled environment with the object of deriving equations for use in computer simulations of net production rates of crops.","URL":"https://www.cabdirect.org/cabdirect/abstract/19710703507","language":"not specified","author":[{"family":"McCree","given":"K. J."}],"issued":{"date-parts":[["1970"]]},"accessed":{"date-parts":[["2017",10,13]]}}},{"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id":526,"uris":["http://zotero.org/users/4234815/items/T74ATVTY"],"uri":["http://zotero.org/users/4234815/items/T74ATVTY"],"itemData":{"id":526,"type":"article-journal","title":"Long‐term carbon budget of the above‐ground parts of a young hinoki cypress (Chamaecyparis obtusa) stand","container-title":"Ecological Research","page":"165-175","volume":"18","issue":"2","source":"onlinelibrary.wiley.com","DOI":"10.1046/j.1440-1703.2003.00544.x","ISSN":"1440-1703","language":"en","author":[{"family":"Adu‐Bredu","given":"Stephen"},{"family":"Hagihara","given":"Akio"}],"issued":{"date-parts":[["2003",3,1]]}}}],"schema":"https://github.com/citation-style-language/schema/raw/master/csl-citation.json"} </w:instrText>
      </w:r>
      <w:r w:rsidR="00893DCF">
        <w:rPr>
          <w:rFonts w:ascii="Times New Roman" w:hAnsi="Times New Roman" w:cs="Times New Roman"/>
        </w:rPr>
        <w:fldChar w:fldCharType="separate"/>
      </w:r>
      <w:r w:rsidR="00893DCF" w:rsidRPr="00893DCF">
        <w:rPr>
          <w:rFonts w:ascii="Times New Roman" w:hAnsi="Times New Roman" w:cs="Times New Roman"/>
          <w:szCs w:val="24"/>
        </w:rPr>
        <w:t xml:space="preserve">(McCree, 1970; Amthor, </w:t>
      </w:r>
      <w:r w:rsidR="00893DCF" w:rsidRPr="00893DCF">
        <w:rPr>
          <w:rFonts w:ascii="Times New Roman" w:hAnsi="Times New Roman" w:cs="Times New Roman"/>
          <w:szCs w:val="24"/>
        </w:rPr>
        <w:lastRenderedPageBreak/>
        <w:t>2000; Adu‐Bredu &amp; Hagihara, 2003)</w:t>
      </w:r>
      <w:r w:rsidR="00893DCF">
        <w:rPr>
          <w:rFonts w:ascii="Times New Roman" w:hAnsi="Times New Roman" w:cs="Times New Roman"/>
        </w:rPr>
        <w:fldChar w:fldCharType="end"/>
      </w:r>
      <w:r w:rsidRPr="009B00B8">
        <w:rPr>
          <w:rFonts w:ascii="Times New Roman" w:hAnsi="Times New Roman" w:cs="Times New Roman"/>
        </w:rPr>
        <w:t>. We evaluated the relationship between R</w:t>
      </w:r>
      <w:r w:rsidRPr="009B00B8">
        <w:rPr>
          <w:rFonts w:ascii="Times New Roman" w:hAnsi="Times New Roman" w:cs="Times New Roman"/>
          <w:vertAlign w:val="subscript"/>
        </w:rPr>
        <w:t>a</w:t>
      </w:r>
      <w:r w:rsidRPr="009B00B8">
        <w:rPr>
          <w:rFonts w:ascii="Times New Roman" w:hAnsi="Times New Roman" w:cs="Times New Roman"/>
        </w:rPr>
        <w:t xml:space="preserve"> per unit tree C and relative growth rate (RGR) using the fortnightly estimates of aboveground tree mass, R</w:t>
      </w:r>
      <w:r w:rsidRPr="009B00B8">
        <w:rPr>
          <w:rFonts w:ascii="Times New Roman" w:hAnsi="Times New Roman" w:cs="Times New Roman"/>
          <w:vertAlign w:val="subscript"/>
        </w:rPr>
        <w:t>a</w:t>
      </w:r>
      <w:r w:rsidRPr="009B00B8">
        <w:rPr>
          <w:rFonts w:ascii="Times New Roman" w:hAnsi="Times New Roman" w:cs="Times New Roman"/>
        </w:rPr>
        <w:t xml:space="preserve">, and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described above. The slope reflects the growth component of R</w:t>
      </w:r>
      <w:r w:rsidRPr="009B00B8">
        <w:rPr>
          <w:rFonts w:ascii="Times New Roman" w:hAnsi="Times New Roman" w:cs="Times New Roman"/>
          <w:vertAlign w:val="subscript"/>
        </w:rPr>
        <w:t>a</w:t>
      </w:r>
      <w:r w:rsidRPr="009B00B8">
        <w:rPr>
          <w:rFonts w:ascii="Times New Roman" w:hAnsi="Times New Roman" w:cs="Times New Roman"/>
        </w:rPr>
        <w:t>, while the y-intercept reflects the maintenance component of R</w:t>
      </w:r>
      <w:r w:rsidRPr="009B00B8">
        <w:rPr>
          <w:rFonts w:ascii="Times New Roman" w:hAnsi="Times New Roman" w:cs="Times New Roman"/>
          <w:vertAlign w:val="subscript"/>
        </w:rPr>
        <w:t>a</w:t>
      </w:r>
      <w:r w:rsidRPr="009B00B8">
        <w:rPr>
          <w:rFonts w:ascii="Times New Roman" w:hAnsi="Times New Roman" w:cs="Times New Roman"/>
        </w:rPr>
        <w:t>. If R</w:t>
      </w:r>
      <w:r w:rsidRPr="009B00B8">
        <w:rPr>
          <w:rFonts w:ascii="Times New Roman" w:hAnsi="Times New Roman" w:cs="Times New Roman"/>
          <w:vertAlign w:val="subscript"/>
        </w:rPr>
        <w:t>a</w:t>
      </w:r>
      <w:r w:rsidRPr="009B00B8">
        <w:rPr>
          <w:rFonts w:ascii="Times New Roman" w:hAnsi="Times New Roman" w:cs="Times New Roman"/>
        </w:rPr>
        <w:t xml:space="preserve"> does not acclimate to warming, we expect the warmed treatment to have a higher y-intercept than </w:t>
      </w:r>
      <w:r w:rsidR="00F661B4">
        <w:rPr>
          <w:rFonts w:ascii="Times New Roman" w:hAnsi="Times New Roman" w:cs="Times New Roman"/>
        </w:rPr>
        <w:t>the ambient treatment. I</w:t>
      </w:r>
      <w:r w:rsidRPr="009B00B8">
        <w:rPr>
          <w:rFonts w:ascii="Times New Roman" w:hAnsi="Times New Roman" w:cs="Times New Roman"/>
        </w:rPr>
        <w:t>f R</w:t>
      </w:r>
      <w:r w:rsidRPr="009B00B8">
        <w:rPr>
          <w:rFonts w:ascii="Times New Roman" w:hAnsi="Times New Roman" w:cs="Times New Roman"/>
          <w:vertAlign w:val="subscript"/>
        </w:rPr>
        <w:t>a</w:t>
      </w:r>
      <w:r w:rsidRPr="009B00B8">
        <w:rPr>
          <w:rFonts w:ascii="Times New Roman" w:hAnsi="Times New Roman" w:cs="Times New Roman"/>
        </w:rPr>
        <w:t xml:space="preserve"> acclimates </w:t>
      </w:r>
      <w:proofErr w:type="spellStart"/>
      <w:r w:rsidRPr="009B00B8">
        <w:rPr>
          <w:rFonts w:ascii="Times New Roman" w:hAnsi="Times New Roman" w:cs="Times New Roman"/>
        </w:rPr>
        <w:t>homeostatically</w:t>
      </w:r>
      <w:proofErr w:type="spellEnd"/>
      <w:r w:rsidRPr="009B00B8">
        <w:rPr>
          <w:rFonts w:ascii="Times New Roman" w:hAnsi="Times New Roman" w:cs="Times New Roman"/>
        </w:rPr>
        <w:t>, we expect the ambient and warmed treatments to have equivalent intercepts.</w:t>
      </w:r>
      <w:r w:rsidR="0018556E">
        <w:rPr>
          <w:rFonts w:ascii="Times New Roman" w:hAnsi="Times New Roman" w:cs="Times New Roman"/>
        </w:rPr>
        <w:t xml:space="preserve"> We also directly estimated coefficients associated with growth and maintenance components of R</w:t>
      </w:r>
      <w:r w:rsidR="0018556E">
        <w:rPr>
          <w:rFonts w:ascii="Times New Roman" w:hAnsi="Times New Roman" w:cs="Times New Roman"/>
          <w:vertAlign w:val="subscript"/>
        </w:rPr>
        <w:t>a</w:t>
      </w:r>
      <w:r w:rsidR="0018556E">
        <w:rPr>
          <w:rFonts w:ascii="Times New Roman" w:hAnsi="Times New Roman" w:cs="Times New Roman"/>
        </w:rPr>
        <w:t xml:space="preserve"> </w:t>
      </w:r>
      <w:r w:rsidR="0018556E">
        <w:rPr>
          <w:rFonts w:ascii="Times New Roman" w:hAnsi="Times New Roman" w:cs="Times New Roman"/>
        </w:rPr>
        <w:fldChar w:fldCharType="begin"/>
      </w:r>
      <w:r w:rsidR="0018556E">
        <w:rPr>
          <w:rFonts w:ascii="Times New Roman" w:hAnsi="Times New Roman" w:cs="Times New Roman"/>
        </w:rPr>
        <w:instrText xml:space="preserve"> ADDIN ZOTERO_ITEM CSL_CITATION {"citationID":"a28klekiapk","properties":{"formattedCitation":"(Amthor, 2000)","plainCitation":"(Amthor, 2000)"},"citationItems":[{"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schema":"https://github.com/citation-style-language/schema/raw/master/csl-citation.json"} </w:instrText>
      </w:r>
      <w:r w:rsidR="0018556E">
        <w:rPr>
          <w:rFonts w:ascii="Times New Roman" w:hAnsi="Times New Roman" w:cs="Times New Roman"/>
        </w:rPr>
        <w:fldChar w:fldCharType="separate"/>
      </w:r>
      <w:r w:rsidR="0018556E" w:rsidRPr="0018556E">
        <w:rPr>
          <w:rFonts w:ascii="Times New Roman" w:hAnsi="Times New Roman" w:cs="Times New Roman"/>
        </w:rPr>
        <w:t>(Amthor, 2000)</w:t>
      </w:r>
      <w:r w:rsidR="0018556E">
        <w:rPr>
          <w:rFonts w:ascii="Times New Roman" w:hAnsi="Times New Roman" w:cs="Times New Roman"/>
        </w:rPr>
        <w:fldChar w:fldCharType="end"/>
      </w:r>
      <w:r w:rsidR="0018556E">
        <w:rPr>
          <w:rFonts w:ascii="Times New Roman" w:hAnsi="Times New Roman" w:cs="Times New Roman"/>
        </w:rPr>
        <w:t>;</w:t>
      </w:r>
    </w:p>
    <w:p w14:paraId="4506C995" w14:textId="22543082" w:rsidR="0031020E" w:rsidRPr="0031020E" w:rsidRDefault="004730D9" w:rsidP="0031020E">
      <w:pPr>
        <w:spacing w:line="360" w:lineRule="auto"/>
        <w:ind w:left="720" w:firstLine="720"/>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r</m:t>
            </m:r>
          </m:sub>
        </m:sSub>
        <m:r>
          <w:rPr>
            <w:rFonts w:ascii="Cambria Math" w:hAnsi="Cambria Math" w:cs="Times New Roman"/>
          </w:rPr>
          <m:t>G+</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r</m:t>
            </m:r>
          </m:sub>
        </m:sSub>
        <m:r>
          <w:rPr>
            <w:rFonts w:ascii="Cambria Math" w:hAnsi="Cambria Math" w:cs="Times New Roman"/>
          </w:rPr>
          <m:t>W</m:t>
        </m:r>
      </m:oMath>
      <w:r w:rsidR="0031020E">
        <w:rPr>
          <w:rFonts w:ascii="Times New Roman" w:hAnsi="Times New Roman" w:cs="Times New Roman"/>
        </w:rPr>
        <w:tab/>
      </w:r>
      <w:r w:rsidR="0031020E">
        <w:rPr>
          <w:rFonts w:ascii="Times New Roman" w:hAnsi="Times New Roman" w:cs="Times New Roman"/>
        </w:rPr>
        <w:tab/>
      </w:r>
      <w:r w:rsidR="0031020E">
        <w:rPr>
          <w:rFonts w:ascii="Times New Roman" w:hAnsi="Times New Roman" w:cs="Times New Roman"/>
        </w:rPr>
        <w:tab/>
      </w:r>
      <w:r w:rsidR="0031020E">
        <w:rPr>
          <w:rFonts w:ascii="Times New Roman" w:hAnsi="Times New Roman" w:cs="Times New Roman"/>
        </w:rPr>
        <w:tab/>
        <w:t>(eq. 2)</w:t>
      </w:r>
    </w:p>
    <w:p w14:paraId="54FD4676" w14:textId="7BF086A5" w:rsidR="0031020E" w:rsidRPr="0031020E" w:rsidRDefault="0031020E" w:rsidP="00316973">
      <w:pPr>
        <w:spacing w:before="120" w:line="360" w:lineRule="auto"/>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w:proofErr w:type="spellStart"/>
      <w:r>
        <w:rPr>
          <w:rFonts w:ascii="Times New Roman" w:hAnsi="Times New Roman" w:cs="Times New Roman"/>
          <w:i/>
        </w:rPr>
        <w:t>R</w:t>
      </w:r>
      <w:r>
        <w:rPr>
          <w:rFonts w:ascii="Times New Roman" w:hAnsi="Times New Roman" w:cs="Times New Roman"/>
          <w:i/>
          <w:vertAlign w:val="subscript"/>
        </w:rPr>
        <w:t>g</w:t>
      </w:r>
      <w:proofErr w:type="spellEnd"/>
      <w:r>
        <w:rPr>
          <w:rFonts w:ascii="Times New Roman" w:hAnsi="Times New Roman" w:cs="Times New Roman"/>
        </w:rPr>
        <w:t xml:space="preserve"> is the growth respiration rate (</w:t>
      </w:r>
      <w:proofErr w:type="spellStart"/>
      <w:r>
        <w:rPr>
          <w:rFonts w:ascii="Times New Roman" w:hAnsi="Times New Roman" w:cs="Times New Roman"/>
        </w:rPr>
        <w:t>gC</w:t>
      </w:r>
      <w:proofErr w:type="spellEnd"/>
      <w:r>
        <w:rPr>
          <w:rFonts w:ascii="Times New Roman" w:hAnsi="Times New Roman" w:cs="Times New Roman"/>
        </w:rPr>
        <w:t xml:space="preserve"> 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R</w:t>
      </w:r>
      <w:r>
        <w:rPr>
          <w:rFonts w:ascii="Times New Roman" w:hAnsi="Times New Roman" w:cs="Times New Roman"/>
          <w:vertAlign w:val="subscript"/>
        </w:rPr>
        <w:t>m</w:t>
      </w:r>
      <w:r>
        <w:rPr>
          <w:rFonts w:ascii="Times New Roman" w:hAnsi="Times New Roman" w:cs="Times New Roman"/>
        </w:rPr>
        <w:t xml:space="preserve"> is the </w:t>
      </w:r>
      <w:r w:rsidR="009322CF">
        <w:rPr>
          <w:rFonts w:ascii="Times New Roman" w:hAnsi="Times New Roman" w:cs="Times New Roman"/>
        </w:rPr>
        <w:t>maintenance</w:t>
      </w:r>
      <w:r>
        <w:rPr>
          <w:rFonts w:ascii="Times New Roman" w:hAnsi="Times New Roman" w:cs="Times New Roman"/>
        </w:rPr>
        <w:t xml:space="preserve"> respiration</w:t>
      </w:r>
      <w:r w:rsidR="00B15F46">
        <w:rPr>
          <w:rFonts w:ascii="Times New Roman" w:hAnsi="Times New Roman" w:cs="Times New Roman"/>
        </w:rPr>
        <w:t xml:space="preserve"> rate (</w:t>
      </w:r>
      <w:proofErr w:type="spellStart"/>
      <w:r w:rsidR="00B15F46">
        <w:rPr>
          <w:rFonts w:ascii="Times New Roman" w:hAnsi="Times New Roman" w:cs="Times New Roman"/>
        </w:rPr>
        <w:t>gC</w:t>
      </w:r>
      <w:proofErr w:type="spellEnd"/>
      <w:r w:rsidR="00B15F46">
        <w:rPr>
          <w:rFonts w:ascii="Times New Roman" w:hAnsi="Times New Roman" w:cs="Times New Roman"/>
        </w:rPr>
        <w:t xml:space="preserve"> </w:t>
      </w:r>
      <w:r>
        <w:rPr>
          <w:rFonts w:ascii="Times New Roman" w:hAnsi="Times New Roman" w:cs="Times New Roman"/>
        </w:rPr>
        <w:t>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G</w:t>
      </w:r>
      <w:r>
        <w:rPr>
          <w:rFonts w:ascii="Times New Roman" w:hAnsi="Times New Roman" w:cs="Times New Roman"/>
        </w:rPr>
        <w:t xml:space="preserve"> is biomass growth (</w:t>
      </w:r>
      <w:proofErr w:type="spellStart"/>
      <w:r>
        <w:rPr>
          <w:rFonts w:ascii="Times New Roman" w:hAnsi="Times New Roman" w:cs="Times New Roman"/>
        </w:rPr>
        <w:t>gC</w:t>
      </w:r>
      <w:proofErr w:type="spellEnd"/>
      <w:r>
        <w:rPr>
          <w:rFonts w:ascii="Times New Roman" w:hAnsi="Times New Roman" w:cs="Times New Roman"/>
        </w:rPr>
        <w:t xml:space="preserve"> 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W</w:t>
      </w:r>
      <w:r>
        <w:rPr>
          <w:rFonts w:ascii="Times New Roman" w:hAnsi="Times New Roman" w:cs="Times New Roman"/>
        </w:rPr>
        <w:t xml:space="preserve"> is the standing biomass weight (</w:t>
      </w:r>
      <w:proofErr w:type="spellStart"/>
      <w:r>
        <w:rPr>
          <w:rFonts w:ascii="Times New Roman" w:hAnsi="Times New Roman" w:cs="Times New Roman"/>
        </w:rPr>
        <w:t>gC</w:t>
      </w:r>
      <w:proofErr w:type="spellEnd"/>
      <w:r>
        <w:rPr>
          <w:rFonts w:ascii="Times New Roman" w:hAnsi="Times New Roman" w:cs="Times New Roman"/>
        </w:rPr>
        <w:t xml:space="preserve">), </w:t>
      </w:r>
      <w:r>
        <w:rPr>
          <w:rFonts w:ascii="Times New Roman" w:hAnsi="Times New Roman" w:cs="Times New Roman"/>
          <w:i/>
        </w:rPr>
        <w:t>g</w:t>
      </w:r>
      <w:r>
        <w:rPr>
          <w:rFonts w:ascii="Times New Roman" w:hAnsi="Times New Roman" w:cs="Times New Roman"/>
          <w:vertAlign w:val="subscript"/>
        </w:rPr>
        <w:t>r</w:t>
      </w:r>
      <w:r>
        <w:rPr>
          <w:rFonts w:ascii="Times New Roman" w:hAnsi="Times New Roman" w:cs="Times New Roman"/>
        </w:rPr>
        <w:t xml:space="preserve"> </w:t>
      </w:r>
      <w:r w:rsidR="00E00B3B">
        <w:rPr>
          <w:rFonts w:ascii="Times New Roman" w:hAnsi="Times New Roman" w:cs="Times New Roman"/>
        </w:rPr>
        <w:t>is the growth respiration coefficient (</w:t>
      </w:r>
      <w:proofErr w:type="spellStart"/>
      <w:r w:rsidR="00E00B3B">
        <w:rPr>
          <w:rFonts w:ascii="Times New Roman" w:hAnsi="Times New Roman" w:cs="Times New Roman"/>
        </w:rPr>
        <w:t>gC</w:t>
      </w:r>
      <w:proofErr w:type="spellEnd"/>
      <w:r w:rsidR="00E00B3B">
        <w:rPr>
          <w:rFonts w:ascii="Times New Roman" w:hAnsi="Times New Roman" w:cs="Times New Roman"/>
        </w:rPr>
        <w:t xml:space="preserve"> respired per </w:t>
      </w:r>
      <w:proofErr w:type="spellStart"/>
      <w:r w:rsidR="00E00B3B">
        <w:rPr>
          <w:rFonts w:ascii="Times New Roman" w:hAnsi="Times New Roman" w:cs="Times New Roman"/>
        </w:rPr>
        <w:t>gC</w:t>
      </w:r>
      <w:proofErr w:type="spellEnd"/>
      <w:r w:rsidR="00E00B3B">
        <w:rPr>
          <w:rFonts w:ascii="Times New Roman" w:hAnsi="Times New Roman" w:cs="Times New Roman"/>
        </w:rPr>
        <w:t xml:space="preserve"> growth), </w:t>
      </w:r>
      <w:r>
        <w:rPr>
          <w:rFonts w:ascii="Times New Roman" w:hAnsi="Times New Roman" w:cs="Times New Roman"/>
        </w:rPr>
        <w:t xml:space="preserve">and </w:t>
      </w:r>
      <w:proofErr w:type="spellStart"/>
      <w:r w:rsidRPr="0031020E">
        <w:rPr>
          <w:rFonts w:ascii="Times New Roman" w:hAnsi="Times New Roman" w:cs="Times New Roman"/>
          <w:i/>
        </w:rPr>
        <w:t>m</w:t>
      </w:r>
      <w:r>
        <w:rPr>
          <w:rFonts w:ascii="Times New Roman" w:hAnsi="Times New Roman" w:cs="Times New Roman"/>
          <w:vertAlign w:val="subscript"/>
        </w:rPr>
        <w:t>r</w:t>
      </w:r>
      <w:proofErr w:type="spellEnd"/>
      <w:r>
        <w:rPr>
          <w:rFonts w:ascii="Times New Roman" w:hAnsi="Times New Roman" w:cs="Times New Roman"/>
        </w:rPr>
        <w:t xml:space="preserve"> </w:t>
      </w:r>
      <w:r w:rsidR="00E00B3B">
        <w:rPr>
          <w:rFonts w:ascii="Times New Roman" w:hAnsi="Times New Roman" w:cs="Times New Roman"/>
        </w:rPr>
        <w:t>is the maintenance respiration coefficient (</w:t>
      </w:r>
      <w:proofErr w:type="spellStart"/>
      <w:r w:rsidR="00E00B3B">
        <w:rPr>
          <w:rFonts w:ascii="Times New Roman" w:hAnsi="Times New Roman" w:cs="Times New Roman"/>
        </w:rPr>
        <w:t>gC</w:t>
      </w:r>
      <w:proofErr w:type="spellEnd"/>
      <w:r w:rsidR="00E00B3B">
        <w:rPr>
          <w:rFonts w:ascii="Times New Roman" w:hAnsi="Times New Roman" w:cs="Times New Roman"/>
        </w:rPr>
        <w:t xml:space="preserve"> respired per </w:t>
      </w:r>
      <w:proofErr w:type="spellStart"/>
      <w:r w:rsidR="00E00B3B">
        <w:rPr>
          <w:rFonts w:ascii="Times New Roman" w:hAnsi="Times New Roman" w:cs="Times New Roman"/>
        </w:rPr>
        <w:t>gC</w:t>
      </w:r>
      <w:proofErr w:type="spellEnd"/>
      <w:r w:rsidR="00E00B3B">
        <w:rPr>
          <w:rFonts w:ascii="Times New Roman" w:hAnsi="Times New Roman" w:cs="Times New Roman"/>
        </w:rPr>
        <w:t xml:space="preserve"> standing biomass d</w:t>
      </w:r>
      <w:r w:rsidR="00E00B3B">
        <w:rPr>
          <w:rFonts w:ascii="Times New Roman" w:hAnsi="Times New Roman" w:cs="Times New Roman"/>
          <w:vertAlign w:val="superscript"/>
        </w:rPr>
        <w:t>-1</w:t>
      </w:r>
      <w:r w:rsidR="00E00B3B">
        <w:rPr>
          <w:rFonts w:ascii="Times New Roman" w:hAnsi="Times New Roman" w:cs="Times New Roman"/>
        </w:rPr>
        <w:t>)</w:t>
      </w:r>
      <w:r>
        <w:rPr>
          <w:rFonts w:ascii="Times New Roman" w:hAnsi="Times New Roman" w:cs="Times New Roman"/>
        </w:rPr>
        <w:t xml:space="preserve">. </w:t>
      </w:r>
    </w:p>
    <w:p w14:paraId="0A8AB430" w14:textId="29C3BB82" w:rsidR="00316973" w:rsidRDefault="00316973" w:rsidP="00316973">
      <w:pPr>
        <w:spacing w:before="120" w:line="360" w:lineRule="auto"/>
        <w:rPr>
          <w:rFonts w:ascii="Times New Roman" w:hAnsi="Times New Roman" w:cs="Times New Roman"/>
          <w:i/>
        </w:rPr>
      </w:pPr>
      <w:r>
        <w:rPr>
          <w:rFonts w:ascii="Times New Roman" w:hAnsi="Times New Roman" w:cs="Times New Roman"/>
          <w:i/>
        </w:rPr>
        <w:t>Data analysis</w:t>
      </w:r>
    </w:p>
    <w:p w14:paraId="0BC4681D" w14:textId="125EFA74" w:rsidR="00316973" w:rsidRPr="00316973" w:rsidRDefault="00316973" w:rsidP="00316973">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360" w:lineRule="auto"/>
        <w:rPr>
          <w:rFonts w:ascii="Times New Roman" w:hAnsi="Times New Roman" w:cs="Times New Roman"/>
        </w:rPr>
      </w:pPr>
      <w:r w:rsidRPr="00316973">
        <w:rPr>
          <w:rFonts w:ascii="Times New Roman" w:hAnsi="Times New Roman" w:cs="Times New Roman"/>
          <w:lang w:val="en-US"/>
        </w:rPr>
        <w:t>Data were analyzed following a completely randomized design</w:t>
      </w:r>
      <w:r>
        <w:rPr>
          <w:rFonts w:ascii="Times New Roman" w:hAnsi="Times New Roman" w:cs="Times New Roman"/>
          <w:lang w:val="en-US"/>
        </w:rPr>
        <w:t xml:space="preserve"> </w:t>
      </w:r>
      <w:r w:rsidRPr="00316973">
        <w:rPr>
          <w:rFonts w:ascii="Times New Roman" w:hAnsi="Times New Roman" w:cs="Times New Roman"/>
          <w:lang w:val="en-US"/>
        </w:rPr>
        <w:t>with the single treatment of warming (n = 6 for 6 months, then</w:t>
      </w:r>
      <w:r w:rsidR="00EA2D30">
        <w:rPr>
          <w:rFonts w:ascii="Times New Roman" w:hAnsi="Times New Roman" w:cs="Times New Roman"/>
          <w:lang w:val="en-US"/>
        </w:rPr>
        <w:t xml:space="preserve"> </w:t>
      </w:r>
      <w:r w:rsidRPr="00316973">
        <w:rPr>
          <w:rFonts w:ascii="Times New Roman" w:hAnsi="Times New Roman" w:cs="Times New Roman"/>
          <w:lang w:val="en-US"/>
        </w:rPr>
        <w:t xml:space="preserve">n = 3 for the </w:t>
      </w:r>
      <w:r w:rsidR="00EA2D30">
        <w:rPr>
          <w:rFonts w:ascii="Times New Roman" w:hAnsi="Times New Roman" w:cs="Times New Roman"/>
          <w:lang w:val="en-US"/>
        </w:rPr>
        <w:t>drought period</w:t>
      </w:r>
      <w:r w:rsidRPr="00316973">
        <w:rPr>
          <w:rFonts w:ascii="Times New Roman" w:hAnsi="Times New Roman" w:cs="Times New Roman"/>
          <w:lang w:val="en-US"/>
        </w:rPr>
        <w:t xml:space="preserve">). </w:t>
      </w:r>
      <w:r>
        <w:rPr>
          <w:rFonts w:ascii="Times New Roman" w:hAnsi="Times New Roman" w:cs="Times New Roman"/>
          <w:lang w:val="en-US"/>
        </w:rPr>
        <w:t xml:space="preserve">Longitudinal analyses were </w:t>
      </w:r>
      <w:r w:rsidRPr="00316973">
        <w:rPr>
          <w:rFonts w:ascii="Times New Roman" w:hAnsi="Times New Roman" w:cs="Times New Roman"/>
          <w:lang w:val="en-US"/>
        </w:rPr>
        <w:t>performed using the ‘</w:t>
      </w:r>
      <w:proofErr w:type="spellStart"/>
      <w:r w:rsidRPr="00316973">
        <w:rPr>
          <w:rFonts w:ascii="Times New Roman" w:hAnsi="Times New Roman" w:cs="Times New Roman"/>
          <w:lang w:val="en-US"/>
        </w:rPr>
        <w:t>lme</w:t>
      </w:r>
      <w:proofErr w:type="spellEnd"/>
      <w:r w:rsidRPr="00316973">
        <w:rPr>
          <w:rFonts w:ascii="Times New Roman" w:hAnsi="Times New Roman" w:cs="Times New Roman"/>
          <w:lang w:val="en-US"/>
        </w:rPr>
        <w:t>’ function</w:t>
      </w:r>
      <w:r>
        <w:rPr>
          <w:rFonts w:ascii="Times New Roman" w:hAnsi="Times New Roman" w:cs="Times New Roman"/>
          <w:lang w:val="en-US"/>
        </w:rPr>
        <w:t xml:space="preserve"> </w:t>
      </w:r>
      <w:r w:rsidRPr="00316973">
        <w:rPr>
          <w:rFonts w:ascii="Times New Roman" w:hAnsi="Times New Roman" w:cs="Times New Roman"/>
          <w:lang w:val="en-US"/>
        </w:rPr>
        <w:t>within the ‘NLME’ R package</w:t>
      </w:r>
      <w:r w:rsidR="00527DBF">
        <w:rPr>
          <w:rFonts w:ascii="Times New Roman" w:hAnsi="Times New Roman" w:cs="Times New Roman"/>
          <w:lang w:val="en-US"/>
        </w:rPr>
        <w:t xml:space="preserve"> with a random tree effect and fixed effects of date, temperature treatment, and water treatment. T</w:t>
      </w:r>
      <w:r w:rsidRPr="00316973">
        <w:rPr>
          <w:rFonts w:ascii="Times New Roman" w:hAnsi="Times New Roman" w:cs="Times New Roman"/>
          <w:lang w:val="en-US"/>
        </w:rPr>
        <w:t>reatment means were estimated</w:t>
      </w:r>
      <w:r>
        <w:rPr>
          <w:rFonts w:ascii="Times New Roman" w:hAnsi="Times New Roman" w:cs="Times New Roman"/>
          <w:lang w:val="en-US"/>
        </w:rPr>
        <w:t xml:space="preserve"> </w:t>
      </w:r>
      <w:r w:rsidRPr="00316973">
        <w:rPr>
          <w:rFonts w:ascii="Times New Roman" w:hAnsi="Times New Roman" w:cs="Times New Roman"/>
          <w:lang w:val="en-US"/>
        </w:rPr>
        <w:t>after adjustment for other terms in the model (i.e. least</w:t>
      </w:r>
      <w:r>
        <w:rPr>
          <w:rFonts w:ascii="Times New Roman" w:hAnsi="Times New Roman" w:cs="Times New Roman"/>
          <w:lang w:val="en-US"/>
        </w:rPr>
        <w:t xml:space="preserve"> </w:t>
      </w:r>
      <w:r w:rsidRPr="00316973">
        <w:rPr>
          <w:rFonts w:ascii="Times New Roman" w:hAnsi="Times New Roman" w:cs="Times New Roman"/>
          <w:lang w:val="en-US"/>
        </w:rPr>
        <w:t>square</w:t>
      </w:r>
      <w:r w:rsidR="00527DBF">
        <w:rPr>
          <w:rFonts w:ascii="Times New Roman" w:hAnsi="Times New Roman" w:cs="Times New Roman"/>
          <w:lang w:val="en-US"/>
        </w:rPr>
        <w:t xml:space="preserve"> </w:t>
      </w:r>
      <w:r w:rsidRPr="00316973">
        <w:rPr>
          <w:rFonts w:ascii="Times New Roman" w:hAnsi="Times New Roman" w:cs="Times New Roman"/>
          <w:lang w:val="en-US"/>
        </w:rPr>
        <w:t>means, or LS means) with the ‘LSMEANS’ package in R</w:t>
      </w:r>
      <w:r>
        <w:rPr>
          <w:rFonts w:ascii="Times New Roman" w:hAnsi="Times New Roman" w:cs="Times New Roman"/>
          <w:lang w:val="en-US"/>
        </w:rPr>
        <w:t xml:space="preserve"> </w:t>
      </w:r>
      <w:r w:rsidRPr="00316973">
        <w:rPr>
          <w:rFonts w:ascii="Times New Roman" w:hAnsi="Times New Roman" w:cs="Times New Roman"/>
          <w:lang w:val="en-US"/>
        </w:rPr>
        <w:t xml:space="preserve">v.3.2.2 (R Development Core Team, 2012; </w:t>
      </w:r>
      <w:proofErr w:type="spellStart"/>
      <w:r w:rsidRPr="00316973">
        <w:rPr>
          <w:rFonts w:ascii="Times New Roman" w:hAnsi="Times New Roman" w:cs="Times New Roman"/>
          <w:lang w:val="en-US"/>
        </w:rPr>
        <w:t>Pinheiro</w:t>
      </w:r>
      <w:proofErr w:type="spellEnd"/>
      <w:r w:rsidRPr="00316973">
        <w:rPr>
          <w:rFonts w:ascii="Times New Roman" w:hAnsi="Times New Roman" w:cs="Times New Roman"/>
          <w:lang w:val="en-US"/>
        </w:rPr>
        <w:t xml:space="preserve"> et al.,</w:t>
      </w:r>
      <w:r>
        <w:rPr>
          <w:rFonts w:ascii="Times New Roman" w:hAnsi="Times New Roman" w:cs="Times New Roman"/>
          <w:lang w:val="en-US"/>
        </w:rPr>
        <w:t xml:space="preserve"> </w:t>
      </w:r>
      <w:r w:rsidRPr="00316973">
        <w:rPr>
          <w:rFonts w:ascii="Times New Roman" w:hAnsi="Times New Roman" w:cs="Times New Roman"/>
          <w:lang w:val="en-US"/>
        </w:rPr>
        <w:t>2013). Analyses were evaluated to test assumptions of residual</w:t>
      </w:r>
      <w:r>
        <w:rPr>
          <w:rFonts w:ascii="Times New Roman" w:hAnsi="Times New Roman" w:cs="Times New Roman"/>
          <w:lang w:val="en-US"/>
        </w:rPr>
        <w:t xml:space="preserve"> </w:t>
      </w:r>
      <w:r w:rsidRPr="00316973">
        <w:rPr>
          <w:rFonts w:ascii="Times New Roman" w:hAnsi="Times New Roman" w:cs="Times New Roman"/>
          <w:lang w:val="en-US"/>
        </w:rPr>
        <w:t>normality and homoscedasticity; transformations were</w:t>
      </w:r>
      <w:r>
        <w:rPr>
          <w:rFonts w:ascii="Times New Roman" w:hAnsi="Times New Roman" w:cs="Times New Roman"/>
          <w:lang w:val="en-US"/>
        </w:rPr>
        <w:t xml:space="preserve"> </w:t>
      </w:r>
      <w:r w:rsidRPr="00316973">
        <w:rPr>
          <w:rFonts w:ascii="Times New Roman" w:hAnsi="Times New Roman" w:cs="Times New Roman"/>
          <w:lang w:val="en-US"/>
        </w:rPr>
        <w:t xml:space="preserve">often necessary. </w:t>
      </w:r>
      <w:r w:rsidR="00527DBF">
        <w:rPr>
          <w:rFonts w:ascii="Times New Roman" w:hAnsi="Times New Roman" w:cs="Times New Roman"/>
        </w:rPr>
        <w:t xml:space="preserve">Datasets that </w:t>
      </w:r>
      <w:r w:rsidR="00F661B4">
        <w:rPr>
          <w:rFonts w:ascii="Times New Roman" w:hAnsi="Times New Roman" w:cs="Times New Roman"/>
        </w:rPr>
        <w:t>were not longitudinal in nature</w:t>
      </w:r>
      <w:r w:rsidR="00527DBF">
        <w:rPr>
          <w:rFonts w:ascii="Times New Roman" w:hAnsi="Times New Roman" w:cs="Times New Roman"/>
        </w:rPr>
        <w:t xml:space="preserve"> were analyzed as a simple 2x2 ANOVA using the ‘lm’ function in R.</w:t>
      </w:r>
      <w:r w:rsidR="00CA428E">
        <w:rPr>
          <w:rFonts w:ascii="Times New Roman" w:hAnsi="Times New Roman" w:cs="Times New Roman"/>
        </w:rPr>
        <w:t xml:space="preserve"> Equation 2 was fit to the fortnightly respiration, biomass, and growth dataset using the </w:t>
      </w:r>
      <w:r w:rsidR="00CA428E" w:rsidRPr="00316973">
        <w:rPr>
          <w:rFonts w:ascii="Times New Roman" w:hAnsi="Times New Roman" w:cs="Times New Roman"/>
          <w:lang w:val="en-US"/>
        </w:rPr>
        <w:t>‘NLME’ R package</w:t>
      </w:r>
      <w:r w:rsidR="00CA428E">
        <w:rPr>
          <w:rFonts w:ascii="Times New Roman" w:hAnsi="Times New Roman" w:cs="Times New Roman"/>
          <w:lang w:val="en-US"/>
        </w:rPr>
        <w:t xml:space="preserve"> with a random tree effect. </w:t>
      </w:r>
      <w:r>
        <w:rPr>
          <w:rFonts w:ascii="Times New Roman" w:hAnsi="Times New Roman" w:cs="Times New Roman"/>
          <w:b/>
          <w:sz w:val="28"/>
          <w:szCs w:val="28"/>
        </w:rPr>
        <w:br w:type="page"/>
      </w:r>
    </w:p>
    <w:p w14:paraId="51502A07" w14:textId="41D7B841" w:rsidR="00563E99" w:rsidRPr="009B00B8" w:rsidRDefault="00374242">
      <w:pPr>
        <w:spacing w:line="360" w:lineRule="auto"/>
        <w:rPr>
          <w:rFonts w:ascii="Times New Roman" w:hAnsi="Times New Roman" w:cs="Times New Roman"/>
        </w:rPr>
      </w:pPr>
      <w:r w:rsidRPr="009B00B8">
        <w:rPr>
          <w:rFonts w:ascii="Times New Roman" w:hAnsi="Times New Roman" w:cs="Times New Roman"/>
          <w:b/>
          <w:sz w:val="28"/>
          <w:szCs w:val="28"/>
        </w:rPr>
        <w:lastRenderedPageBreak/>
        <w:t>Results</w:t>
      </w:r>
    </w:p>
    <w:p w14:paraId="5F4A0639" w14:textId="77777777" w:rsidR="00563E99" w:rsidRPr="009B00B8" w:rsidRDefault="00374242" w:rsidP="008B0C63">
      <w:pPr>
        <w:spacing w:before="120" w:line="360" w:lineRule="auto"/>
        <w:rPr>
          <w:rFonts w:ascii="Times New Roman" w:hAnsi="Times New Roman" w:cs="Times New Roman"/>
        </w:rPr>
      </w:pPr>
      <w:r w:rsidRPr="009B00B8">
        <w:rPr>
          <w:rFonts w:ascii="Times New Roman" w:hAnsi="Times New Roman" w:cs="Times New Roman"/>
          <w:i/>
        </w:rPr>
        <w:t>Growth</w:t>
      </w:r>
    </w:p>
    <w:p w14:paraId="15567C78" w14:textId="77D9AC83" w:rsidR="00563E99" w:rsidRPr="009B00B8" w:rsidRDefault="00374242" w:rsidP="00223EDF">
      <w:pPr>
        <w:spacing w:line="360" w:lineRule="auto"/>
        <w:rPr>
          <w:rFonts w:ascii="Times New Roman" w:hAnsi="Times New Roman" w:cs="Times New Roman"/>
        </w:rPr>
      </w:pPr>
      <w:r w:rsidRPr="009B00B8">
        <w:rPr>
          <w:rFonts w:ascii="Times New Roman" w:hAnsi="Times New Roman" w:cs="Times New Roman"/>
        </w:rPr>
        <w:t>Experimental warming increased the rates of diameter and height growth (Fig. 1ab), p</w:t>
      </w:r>
      <w:r w:rsidR="00223EDF">
        <w:rPr>
          <w:rFonts w:ascii="Times New Roman" w:hAnsi="Times New Roman" w:cs="Times New Roman"/>
        </w:rPr>
        <w:t>articularly during the Austral w</w:t>
      </w:r>
      <w:r w:rsidRPr="009B00B8">
        <w:rPr>
          <w:rFonts w:ascii="Times New Roman" w:hAnsi="Times New Roman" w:cs="Times New Roman"/>
        </w:rPr>
        <w:t xml:space="preserve">inter and </w:t>
      </w:r>
      <w:r w:rsidR="00223EDF">
        <w:rPr>
          <w:rFonts w:ascii="Times New Roman" w:hAnsi="Times New Roman" w:cs="Times New Roman"/>
        </w:rPr>
        <w:t>s</w:t>
      </w:r>
      <w:r w:rsidRPr="009B00B8">
        <w:rPr>
          <w:rFonts w:ascii="Times New Roman" w:hAnsi="Times New Roman" w:cs="Times New Roman"/>
        </w:rPr>
        <w:t xml:space="preserve">pring. </w:t>
      </w:r>
      <w:r w:rsidR="004C6AA8">
        <w:rPr>
          <w:rFonts w:ascii="Times New Roman" w:hAnsi="Times New Roman" w:cs="Times New Roman"/>
        </w:rPr>
        <w:t>T</w:t>
      </w:r>
      <w:r w:rsidRPr="009B00B8">
        <w:rPr>
          <w:rFonts w:ascii="Times New Roman" w:hAnsi="Times New Roman" w:cs="Times New Roman"/>
        </w:rPr>
        <w:t>rees in the warmed treatment were larger than trees in the ambient treatment when the floors were installed and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O flux measurements began (13 Sept 2013; vertical dashed line in Fig. 1). On that date, experimental warming had increased diameter by 21% (</w:t>
      </w:r>
      <w:r w:rsidRPr="009B00B8">
        <w:rPr>
          <w:rFonts w:ascii="Times New Roman" w:hAnsi="Times New Roman" w:cs="Times New Roman"/>
          <w:i/>
        </w:rPr>
        <w:t>P</w:t>
      </w:r>
      <w:r w:rsidRPr="009B00B8">
        <w:rPr>
          <w:rFonts w:ascii="Times New Roman" w:hAnsi="Times New Roman" w:cs="Times New Roman"/>
        </w:rPr>
        <w:t xml:space="preserve"> &lt; 0.01; Fig. 1a), height by 19% (</w:t>
      </w:r>
      <w:r w:rsidRPr="009B00B8">
        <w:rPr>
          <w:rFonts w:ascii="Times New Roman" w:hAnsi="Times New Roman" w:cs="Times New Roman"/>
          <w:i/>
        </w:rPr>
        <w:t xml:space="preserve">P </w:t>
      </w:r>
      <w:r w:rsidRPr="009B00B8">
        <w:rPr>
          <w:rFonts w:ascii="Times New Roman" w:hAnsi="Times New Roman" w:cs="Times New Roman"/>
        </w:rPr>
        <w:t>&lt; 0.01; Fig. 1b), total leaf area by 53% (</w:t>
      </w:r>
      <w:r w:rsidRPr="009B00B8">
        <w:rPr>
          <w:rFonts w:ascii="Times New Roman" w:hAnsi="Times New Roman" w:cs="Times New Roman"/>
          <w:i/>
        </w:rPr>
        <w:t>P</w:t>
      </w:r>
      <w:r w:rsidRPr="009B00B8">
        <w:rPr>
          <w:rFonts w:ascii="Times New Roman" w:hAnsi="Times New Roman" w:cs="Times New Roman"/>
        </w:rPr>
        <w:t xml:space="preserve"> &lt; 0.01; Fig 1c), and stem volume by 79% (</w:t>
      </w:r>
      <w:r w:rsidRPr="009B00B8">
        <w:rPr>
          <w:rFonts w:ascii="Times New Roman" w:hAnsi="Times New Roman" w:cs="Times New Roman"/>
          <w:i/>
        </w:rPr>
        <w:t>P</w:t>
      </w:r>
      <w:r w:rsidRPr="009B00B8">
        <w:rPr>
          <w:rFonts w:ascii="Times New Roman" w:hAnsi="Times New Roman" w:cs="Times New Roman"/>
        </w:rPr>
        <w:t xml:space="preserve"> &lt; 0.01; Fig 1d). </w:t>
      </w:r>
      <w:r w:rsidR="00F87F40">
        <w:rPr>
          <w:rFonts w:ascii="Times New Roman" w:hAnsi="Times New Roman" w:cs="Times New Roman"/>
        </w:rPr>
        <w:t>During</w:t>
      </w:r>
      <w:r w:rsidRPr="009B00B8">
        <w:rPr>
          <w:rFonts w:ascii="Times New Roman" w:hAnsi="Times New Roman" w:cs="Times New Roman"/>
        </w:rPr>
        <w:t xml:space="preserve"> the warm </w:t>
      </w:r>
      <w:r w:rsidR="00223EDF" w:rsidRPr="009B00B8">
        <w:rPr>
          <w:rFonts w:ascii="Times New Roman" w:hAnsi="Times New Roman" w:cs="Times New Roman"/>
        </w:rPr>
        <w:t>summer</w:t>
      </w:r>
      <w:r w:rsidRPr="009B00B8">
        <w:rPr>
          <w:rFonts w:ascii="Times New Roman" w:hAnsi="Times New Roman" w:cs="Times New Roman"/>
        </w:rPr>
        <w:t>, however, the size of the ambient and warmed treatment trees converged such that tree diameters and heights did not differ at the end of th</w:t>
      </w:r>
      <w:r w:rsidR="00F87F40">
        <w:rPr>
          <w:rFonts w:ascii="Times New Roman" w:hAnsi="Times New Roman" w:cs="Times New Roman"/>
        </w:rPr>
        <w:t>e experiment (Fig. 1ab)</w:t>
      </w:r>
      <w:r w:rsidR="004C6AA8">
        <w:rPr>
          <w:rFonts w:ascii="Times New Roman" w:hAnsi="Times New Roman" w:cs="Times New Roman"/>
        </w:rPr>
        <w:t xml:space="preserve">. </w:t>
      </w:r>
      <w:r w:rsidRPr="009B00B8">
        <w:rPr>
          <w:rFonts w:ascii="Times New Roman" w:hAnsi="Times New Roman" w:cs="Times New Roman"/>
        </w:rPr>
        <w:t xml:space="preserve">The drought treatment reduced tree diameter but not height growth (Fig. 1ab), modestly reduced total leaf area (Fig. 1c), and reduced stem volume increment (Fig. 1d). Notably, there was no interactive effect of warming and drought on growth (e.g., </w:t>
      </w:r>
      <w:r w:rsidRPr="008B0C63">
        <w:rPr>
          <w:rFonts w:ascii="Times New Roman" w:hAnsi="Times New Roman" w:cs="Times New Roman"/>
          <w:i/>
        </w:rPr>
        <w:t>P</w:t>
      </w:r>
      <w:r w:rsidRPr="009B00B8">
        <w:rPr>
          <w:rFonts w:ascii="Times New Roman" w:hAnsi="Times New Roman" w:cs="Times New Roman"/>
        </w:rPr>
        <w:t xml:space="preserve"> &gt; 0.4 for volume increment).</w:t>
      </w:r>
    </w:p>
    <w:p w14:paraId="203B2361"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CO</w:t>
      </w:r>
      <w:r w:rsidRPr="009B00B8">
        <w:rPr>
          <w:rFonts w:ascii="Times New Roman" w:hAnsi="Times New Roman" w:cs="Times New Roman"/>
          <w:i/>
          <w:vertAlign w:val="subscript"/>
        </w:rPr>
        <w:t>2</w:t>
      </w:r>
      <w:r w:rsidRPr="009B00B8">
        <w:rPr>
          <w:rFonts w:ascii="Times New Roman" w:hAnsi="Times New Roman" w:cs="Times New Roman"/>
          <w:i/>
        </w:rPr>
        <w:t xml:space="preserve"> and H</w:t>
      </w:r>
      <w:r w:rsidRPr="009B00B8">
        <w:rPr>
          <w:rFonts w:ascii="Times New Roman" w:hAnsi="Times New Roman" w:cs="Times New Roman"/>
          <w:i/>
          <w:vertAlign w:val="subscript"/>
        </w:rPr>
        <w:t>2</w:t>
      </w:r>
      <w:r w:rsidRPr="009B00B8">
        <w:rPr>
          <w:rFonts w:ascii="Times New Roman" w:hAnsi="Times New Roman" w:cs="Times New Roman"/>
          <w:i/>
        </w:rPr>
        <w:t>O fluxes</w:t>
      </w:r>
    </w:p>
    <w:p w14:paraId="17C903AD" w14:textId="4FC20BA8"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Experimental warming strongly increased the rate of </w:t>
      </w:r>
      <w:commentRangeStart w:id="1"/>
      <w:commentRangeStart w:id="2"/>
      <w:r w:rsidRPr="009B00B8">
        <w:rPr>
          <w:rFonts w:ascii="Times New Roman" w:hAnsi="Times New Roman" w:cs="Times New Roman"/>
        </w:rPr>
        <w:t>tree C uptake via photosynthesi</w:t>
      </w:r>
      <w:commentRangeEnd w:id="1"/>
      <w:r w:rsidR="00F70B31">
        <w:rPr>
          <w:rStyle w:val="CommentReference"/>
        </w:rPr>
        <w:commentReference w:id="1"/>
      </w:r>
      <w:commentRangeEnd w:id="2"/>
      <w:r w:rsidR="00F87F40">
        <w:rPr>
          <w:rStyle w:val="CommentReference"/>
        </w:rPr>
        <w:commentReference w:id="2"/>
      </w:r>
      <w:r w:rsidRPr="009B00B8">
        <w:rPr>
          <w:rFonts w:ascii="Times New Roman" w:hAnsi="Times New Roman" w:cs="Times New Roman"/>
        </w:rPr>
        <w:t>s and H</w:t>
      </w:r>
      <w:r w:rsidRPr="009B00B8">
        <w:rPr>
          <w:rFonts w:ascii="Times New Roman" w:hAnsi="Times New Roman" w:cs="Times New Roman"/>
          <w:vertAlign w:val="subscript"/>
        </w:rPr>
        <w:t>2</w:t>
      </w:r>
      <w:r w:rsidRPr="009B00B8">
        <w:rPr>
          <w:rFonts w:ascii="Times New Roman" w:hAnsi="Times New Roman" w:cs="Times New Roman"/>
        </w:rPr>
        <w:t>O loss via transpiration early in the experiment (Fig. 2ac). This was expected, given the strong increase in tree growth and total leaf area with experimental warming during this period (Fig. 1). However, the rates of C uptake and H</w:t>
      </w:r>
      <w:r w:rsidRPr="009B00B8">
        <w:rPr>
          <w:rFonts w:ascii="Times New Roman" w:hAnsi="Times New Roman" w:cs="Times New Roman"/>
          <w:vertAlign w:val="subscript"/>
        </w:rPr>
        <w:t>2</w:t>
      </w:r>
      <w:r w:rsidRPr="009B00B8">
        <w:rPr>
          <w:rFonts w:ascii="Times New Roman" w:hAnsi="Times New Roman" w:cs="Times New Roman"/>
        </w:rPr>
        <w:t>O loss converged between the ambient and warmed treatments during the summer (January; Fig. 2ac), despite the fact that the warmed trees were larger</w:t>
      </w:r>
      <w:r w:rsidR="00F87F40">
        <w:rPr>
          <w:rFonts w:ascii="Times New Roman" w:hAnsi="Times New Roman" w:cs="Times New Roman"/>
        </w:rPr>
        <w:t xml:space="preserve"> and had more leaf area</w:t>
      </w:r>
      <w:r w:rsidRPr="009B00B8">
        <w:rPr>
          <w:rFonts w:ascii="Times New Roman" w:hAnsi="Times New Roman" w:cs="Times New Roman"/>
        </w:rPr>
        <w:t>. This was likely driven by warming-induced reductions in photosynthetic rates per unit l</w:t>
      </w:r>
      <w:r w:rsidR="00223EDF">
        <w:rPr>
          <w:rFonts w:ascii="Times New Roman" w:hAnsi="Times New Roman" w:cs="Times New Roman"/>
        </w:rPr>
        <w:t>eaf area during the s</w:t>
      </w:r>
      <w:r w:rsidRPr="009B00B8">
        <w:rPr>
          <w:rFonts w:ascii="Times New Roman" w:hAnsi="Times New Roman" w:cs="Times New Roman"/>
        </w:rPr>
        <w:t xml:space="preserve">ummer </w:t>
      </w:r>
      <w:r w:rsidR="008B0C63">
        <w:rPr>
          <w:rFonts w:ascii="Times New Roman" w:hAnsi="Times New Roman" w:cs="Times New Roman"/>
        </w:rPr>
        <w:fldChar w:fldCharType="begin"/>
      </w:r>
      <w:r w:rsidR="008B0C63">
        <w:rPr>
          <w:rFonts w:ascii="Times New Roman" w:hAnsi="Times New Roman" w:cs="Times New Roman"/>
        </w:rPr>
        <w:instrText xml:space="preserve"> ADDIN ZOTERO_ITEM CSL_CITATION {"citationID":"a5vit1recu","properties":{"formattedCitation":"{\\rtf (Drake {\\i{}et al.}, 2016b)}","plainCitation":"(Drake et al., 2016b)"},"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sidR="008B0C63">
        <w:rPr>
          <w:rFonts w:ascii="Times New Roman" w:hAnsi="Times New Roman" w:cs="Times New Roman"/>
        </w:rPr>
        <w:fldChar w:fldCharType="separate"/>
      </w:r>
      <w:r w:rsidR="008B0C63" w:rsidRPr="008B0C63">
        <w:rPr>
          <w:rFonts w:ascii="Times New Roman" w:hAnsi="Times New Roman" w:cs="Times New Roman"/>
          <w:szCs w:val="24"/>
        </w:rPr>
        <w:t xml:space="preserve">(Drake </w:t>
      </w:r>
      <w:r w:rsidR="008B0C63" w:rsidRPr="008B0C63">
        <w:rPr>
          <w:rFonts w:ascii="Times New Roman" w:hAnsi="Times New Roman" w:cs="Times New Roman"/>
          <w:i/>
          <w:iCs/>
          <w:szCs w:val="24"/>
        </w:rPr>
        <w:t>et al.</w:t>
      </w:r>
      <w:r w:rsidR="008B0C63" w:rsidRPr="008B0C63">
        <w:rPr>
          <w:rFonts w:ascii="Times New Roman" w:hAnsi="Times New Roman" w:cs="Times New Roman"/>
          <w:szCs w:val="24"/>
        </w:rPr>
        <w:t>, 2016b)</w:t>
      </w:r>
      <w:r w:rsidR="008B0C63">
        <w:rPr>
          <w:rFonts w:ascii="Times New Roman" w:hAnsi="Times New Roman" w:cs="Times New Roman"/>
        </w:rPr>
        <w:fldChar w:fldCharType="end"/>
      </w:r>
      <w:r w:rsidR="008B0C63">
        <w:rPr>
          <w:rFonts w:ascii="Times New Roman" w:hAnsi="Times New Roman" w:cs="Times New Roman"/>
        </w:rPr>
        <w:t>.</w:t>
      </w:r>
    </w:p>
    <w:p w14:paraId="07A91D46" w14:textId="45768C9D"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We imposed an experimental drought in which all water was withheld from trees in the dry treatments for nearly three months. This drought treatment reduced C and H</w:t>
      </w:r>
      <w:r w:rsidRPr="009B00B8">
        <w:rPr>
          <w:rFonts w:ascii="Times New Roman" w:hAnsi="Times New Roman" w:cs="Times New Roman"/>
          <w:vertAlign w:val="subscript"/>
        </w:rPr>
        <w:t>2</w:t>
      </w:r>
      <w:r w:rsidRPr="009B00B8">
        <w:rPr>
          <w:rFonts w:ascii="Times New Roman" w:hAnsi="Times New Roman" w:cs="Times New Roman"/>
        </w:rPr>
        <w:t>O fluxes; total C uptake during the drought period was reduced 25% while total H</w:t>
      </w:r>
      <w:r w:rsidRPr="009B00B8">
        <w:rPr>
          <w:rFonts w:ascii="Times New Roman" w:hAnsi="Times New Roman" w:cs="Times New Roman"/>
          <w:vertAlign w:val="subscript"/>
        </w:rPr>
        <w:t>2</w:t>
      </w:r>
      <w:r w:rsidRPr="009B00B8">
        <w:rPr>
          <w:rFonts w:ascii="Times New Roman" w:hAnsi="Times New Roman" w:cs="Times New Roman"/>
        </w:rPr>
        <w:t xml:space="preserve">O loss was reduced 32% (Fig. 2bc; main effects of drought, </w:t>
      </w:r>
      <w:r w:rsidRPr="009B00B8">
        <w:rPr>
          <w:rFonts w:ascii="Times New Roman" w:hAnsi="Times New Roman" w:cs="Times New Roman"/>
          <w:i/>
        </w:rPr>
        <w:t>P</w:t>
      </w:r>
      <w:r w:rsidRPr="009B00B8">
        <w:rPr>
          <w:rFonts w:ascii="Times New Roman" w:hAnsi="Times New Roman" w:cs="Times New Roman"/>
        </w:rPr>
        <w:t xml:space="preserve"> &lt; 0.01; no interaction with warming, </w:t>
      </w:r>
      <w:r w:rsidRPr="009B00B8">
        <w:rPr>
          <w:rFonts w:ascii="Times New Roman" w:hAnsi="Times New Roman" w:cs="Times New Roman"/>
          <w:i/>
        </w:rPr>
        <w:t>P</w:t>
      </w:r>
      <w:r w:rsidRPr="009B00B8">
        <w:rPr>
          <w:rFonts w:ascii="Times New Roman" w:hAnsi="Times New Roman" w:cs="Times New Roman"/>
        </w:rPr>
        <w:t xml:space="preserve"> &gt; 0.5). </w:t>
      </w:r>
      <w:r w:rsidR="008B0C63">
        <w:rPr>
          <w:rFonts w:ascii="Times New Roman" w:hAnsi="Times New Roman" w:cs="Times New Roman"/>
        </w:rPr>
        <w:t>Thus</w:t>
      </w:r>
      <w:r w:rsidRPr="009B00B8">
        <w:rPr>
          <w:rFonts w:ascii="Times New Roman" w:hAnsi="Times New Roman" w:cs="Times New Roman"/>
        </w:rPr>
        <w:t xml:space="preserve">, </w:t>
      </w:r>
      <w:r w:rsidR="00223EDF">
        <w:rPr>
          <w:rFonts w:ascii="Times New Roman" w:hAnsi="Times New Roman" w:cs="Times New Roman"/>
        </w:rPr>
        <w:t xml:space="preserve">the drought </w:t>
      </w:r>
      <w:r w:rsidR="00B66B6F">
        <w:rPr>
          <w:rFonts w:ascii="Times New Roman" w:hAnsi="Times New Roman" w:cs="Times New Roman"/>
        </w:rPr>
        <w:t xml:space="preserve">strongly and significantly </w:t>
      </w:r>
      <w:r w:rsidR="00223EDF">
        <w:rPr>
          <w:rFonts w:ascii="Times New Roman" w:hAnsi="Times New Roman" w:cs="Times New Roman"/>
        </w:rPr>
        <w:t xml:space="preserve">reduced </w:t>
      </w:r>
      <w:r w:rsidR="009C5D79">
        <w:rPr>
          <w:rFonts w:ascii="Times New Roman" w:hAnsi="Times New Roman" w:cs="Times New Roman"/>
        </w:rPr>
        <w:t>whole-crown</w:t>
      </w:r>
      <w:r w:rsidRPr="009B00B8">
        <w:rPr>
          <w:rFonts w:ascii="Times New Roman" w:hAnsi="Times New Roman" w:cs="Times New Roman"/>
        </w:rPr>
        <w:t xml:space="preserve"> fluxes of C uptake and H</w:t>
      </w:r>
      <w:r w:rsidRPr="009B00B8">
        <w:rPr>
          <w:rFonts w:ascii="Times New Roman" w:hAnsi="Times New Roman" w:cs="Times New Roman"/>
          <w:vertAlign w:val="subscript"/>
        </w:rPr>
        <w:t>2</w:t>
      </w:r>
      <w:r w:rsidRPr="009B00B8">
        <w:rPr>
          <w:rFonts w:ascii="Times New Roman" w:hAnsi="Times New Roman" w:cs="Times New Roman"/>
        </w:rPr>
        <w:t>O loss</w:t>
      </w:r>
      <w:r w:rsidR="000F67B0">
        <w:rPr>
          <w:rFonts w:ascii="Times New Roman" w:hAnsi="Times New Roman" w:cs="Times New Roman"/>
        </w:rPr>
        <w:t>. On the other hand, these fluxes</w:t>
      </w:r>
      <w:r w:rsidRPr="009B00B8">
        <w:rPr>
          <w:rFonts w:ascii="Times New Roman" w:hAnsi="Times New Roman" w:cs="Times New Roman"/>
        </w:rPr>
        <w:t xml:space="preserve"> were maintained at </w:t>
      </w:r>
      <w:r w:rsidR="00923D4E">
        <w:rPr>
          <w:rFonts w:ascii="Times New Roman" w:hAnsi="Times New Roman" w:cs="Times New Roman"/>
        </w:rPr>
        <w:t>moderate</w:t>
      </w:r>
      <w:r w:rsidRPr="009B00B8">
        <w:rPr>
          <w:rFonts w:ascii="Times New Roman" w:hAnsi="Times New Roman" w:cs="Times New Roman"/>
        </w:rPr>
        <w:t xml:space="preserve"> values during the drought, despite the complete lack of water addition.</w:t>
      </w:r>
    </w:p>
    <w:p w14:paraId="7DD4B15C"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Final biomass</w:t>
      </w:r>
    </w:p>
    <w:p w14:paraId="4FD7A47E" w14:textId="6DE2582D"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The final biomass measured with a complete destructive harvest did not vary with either the warming </w:t>
      </w:r>
      <w:r w:rsidR="00EA2D30">
        <w:rPr>
          <w:rFonts w:ascii="Times New Roman" w:hAnsi="Times New Roman" w:cs="Times New Roman"/>
        </w:rPr>
        <w:t>or drought treatments (Fig. 3a)</w:t>
      </w:r>
      <w:r w:rsidR="004C6AA8">
        <w:rPr>
          <w:rFonts w:ascii="Times New Roman" w:hAnsi="Times New Roman" w:cs="Times New Roman"/>
        </w:rPr>
        <w:t xml:space="preserve">. </w:t>
      </w:r>
      <w:r w:rsidRPr="009B00B8">
        <w:rPr>
          <w:rFonts w:ascii="Times New Roman" w:hAnsi="Times New Roman" w:cs="Times New Roman"/>
        </w:rPr>
        <w:t>The lack of difference in final mass between the ambient and warmed treatments likely arose from an experimental warming effect that varied through time. That is, experimental warming increased growth during cool periods, but reduced growth during warm periods (Fig. 1). The only biomass component that was affected by the experimental treatments at harvest was fine root biomass, for which there was a significant interaction between warming and drought (</w:t>
      </w:r>
      <w:r w:rsidRPr="009B00B8">
        <w:rPr>
          <w:rFonts w:ascii="Times New Roman" w:hAnsi="Times New Roman" w:cs="Times New Roman"/>
          <w:i/>
        </w:rPr>
        <w:t>P</w:t>
      </w:r>
      <w:r w:rsidRPr="009B00B8">
        <w:rPr>
          <w:rFonts w:ascii="Times New Roman" w:hAnsi="Times New Roman" w:cs="Times New Roman"/>
        </w:rPr>
        <w:t xml:space="preserve"> &lt; 0.</w:t>
      </w:r>
      <w:r w:rsidR="008B0C63">
        <w:rPr>
          <w:rFonts w:ascii="Times New Roman" w:hAnsi="Times New Roman" w:cs="Times New Roman"/>
        </w:rPr>
        <w:t>05</w:t>
      </w:r>
      <w:r w:rsidRPr="009B00B8">
        <w:rPr>
          <w:rFonts w:ascii="Times New Roman" w:hAnsi="Times New Roman" w:cs="Times New Roman"/>
        </w:rPr>
        <w:t xml:space="preserve">). </w:t>
      </w:r>
      <w:r w:rsidRPr="009B00B8">
        <w:rPr>
          <w:rFonts w:ascii="Times New Roman" w:hAnsi="Times New Roman" w:cs="Times New Roman"/>
        </w:rPr>
        <w:lastRenderedPageBreak/>
        <w:t xml:space="preserve">The </w:t>
      </w:r>
      <w:commentRangeStart w:id="3"/>
      <w:commentRangeStart w:id="4"/>
      <w:r w:rsidRPr="009B00B8">
        <w:rPr>
          <w:rFonts w:ascii="Times New Roman" w:hAnsi="Times New Roman" w:cs="Times New Roman"/>
        </w:rPr>
        <w:t>A-Dry trees had higher fine root biomass</w:t>
      </w:r>
      <w:commentRangeEnd w:id="3"/>
      <w:r w:rsidR="00D366EA">
        <w:rPr>
          <w:rStyle w:val="CommentReference"/>
        </w:rPr>
        <w:commentReference w:id="3"/>
      </w:r>
      <w:commentRangeEnd w:id="4"/>
      <w:r w:rsidR="00B66B6F">
        <w:rPr>
          <w:rStyle w:val="CommentReference"/>
        </w:rPr>
        <w:commentReference w:id="4"/>
      </w:r>
      <w:r w:rsidRPr="009B00B8">
        <w:rPr>
          <w:rFonts w:ascii="Times New Roman" w:hAnsi="Times New Roman" w:cs="Times New Roman"/>
        </w:rPr>
        <w:t xml:space="preserve"> than the A-Wet trees, while the W-Dry trees had slightly lower fine root biomass than the W-Wet trees (Fig. 3a). This interaction was also present in the tree root mass ratios; experimental warming re</w:t>
      </w:r>
      <w:r w:rsidR="008B0C63">
        <w:rPr>
          <w:rFonts w:ascii="Times New Roman" w:hAnsi="Times New Roman" w:cs="Times New Roman"/>
        </w:rPr>
        <w:t>duced the root mass ratio;</w:t>
      </w:r>
      <w:r w:rsidRPr="009B00B8">
        <w:rPr>
          <w:rFonts w:ascii="Times New Roman" w:hAnsi="Times New Roman" w:cs="Times New Roman"/>
        </w:rPr>
        <w:t xml:space="preserve"> experimental drought increased the root mass ratio, but only in the ambient temperature treatment (Fig. 3b). </w:t>
      </w:r>
    </w:p>
    <w:p w14:paraId="1ECE6605" w14:textId="77777777" w:rsidR="00563E99" w:rsidRPr="009B00B8" w:rsidRDefault="00374242" w:rsidP="008B0C63">
      <w:pPr>
        <w:spacing w:before="120" w:line="360" w:lineRule="auto"/>
        <w:rPr>
          <w:rFonts w:ascii="Times New Roman" w:hAnsi="Times New Roman" w:cs="Times New Roman"/>
          <w:i/>
        </w:rPr>
      </w:pPr>
      <w:commentRangeStart w:id="5"/>
      <w:r w:rsidRPr="009B00B8">
        <w:rPr>
          <w:rFonts w:ascii="Times New Roman" w:hAnsi="Times New Roman" w:cs="Times New Roman"/>
          <w:i/>
        </w:rPr>
        <w:t>Plant</w:t>
      </w:r>
      <w:commentRangeEnd w:id="5"/>
      <w:r w:rsidR="00D366EA">
        <w:rPr>
          <w:rStyle w:val="CommentReference"/>
        </w:rPr>
        <w:commentReference w:id="5"/>
      </w:r>
      <w:r w:rsidRPr="009B00B8">
        <w:rPr>
          <w:rFonts w:ascii="Times New Roman" w:hAnsi="Times New Roman" w:cs="Times New Roman"/>
          <w:i/>
        </w:rPr>
        <w:t xml:space="preserve"> and soil water status</w:t>
      </w:r>
    </w:p>
    <w:p w14:paraId="6F2C8509" w14:textId="6943B490"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The drought effectively reduced soil volumetric water content</w:t>
      </w:r>
      <w:r w:rsidR="00B66B6F">
        <w:rPr>
          <w:rFonts w:ascii="Times New Roman" w:hAnsi="Times New Roman" w:cs="Times New Roman"/>
        </w:rPr>
        <w:t xml:space="preserve"> </w:t>
      </w:r>
      <w:r w:rsidR="00923D4E">
        <w:rPr>
          <w:rFonts w:ascii="Times New Roman" w:hAnsi="Times New Roman" w:cs="Times New Roman"/>
        </w:rPr>
        <w:t>from 10-</w:t>
      </w:r>
      <w:r w:rsidRPr="009B00B8">
        <w:rPr>
          <w:rFonts w:ascii="Times New Roman" w:hAnsi="Times New Roman" w:cs="Times New Roman"/>
        </w:rPr>
        <w:t xml:space="preserve">100 cm depth (Fig. 4a-c) to values </w:t>
      </w:r>
      <w:r w:rsidR="00923D4E">
        <w:rPr>
          <w:rFonts w:ascii="Times New Roman" w:hAnsi="Times New Roman" w:cs="Times New Roman"/>
        </w:rPr>
        <w:t>approaching</w:t>
      </w:r>
      <w:r w:rsidRPr="009B00B8">
        <w:rPr>
          <w:rFonts w:ascii="Times New Roman" w:hAnsi="Times New Roman" w:cs="Times New Roman"/>
        </w:rPr>
        <w:t xml:space="preserve"> the permanent wilting point of this soil</w:t>
      </w:r>
      <w:r w:rsidR="000F67B0">
        <w:rPr>
          <w:rFonts w:ascii="Times New Roman" w:hAnsi="Times New Roman" w:cs="Times New Roman"/>
        </w:rPr>
        <w:t xml:space="preserve"> for nearly two months. </w:t>
      </w:r>
      <w:r w:rsidRPr="009B00B8">
        <w:rPr>
          <w:rFonts w:ascii="Times New Roman" w:hAnsi="Times New Roman" w:cs="Times New Roman"/>
        </w:rPr>
        <w:t>Pre-dawn leaf water potentials (Ψ</w:t>
      </w:r>
      <w:r w:rsidRPr="009B00B8">
        <w:rPr>
          <w:rFonts w:ascii="Times New Roman" w:hAnsi="Times New Roman" w:cs="Times New Roman"/>
          <w:vertAlign w:val="subscript"/>
        </w:rPr>
        <w:t>L-PD</w:t>
      </w:r>
      <w:r w:rsidRPr="009B00B8">
        <w:rPr>
          <w:rFonts w:ascii="Times New Roman" w:hAnsi="Times New Roman" w:cs="Times New Roman"/>
        </w:rPr>
        <w:t xml:space="preserve">) were reduced in the dry treatments relative to the wet treatments (Fig. 4d; </w:t>
      </w:r>
      <w:r w:rsidRPr="009B00B8">
        <w:rPr>
          <w:rFonts w:ascii="Times New Roman" w:hAnsi="Times New Roman" w:cs="Times New Roman"/>
          <w:i/>
        </w:rPr>
        <w:t>P</w:t>
      </w:r>
      <w:r w:rsidRPr="009B00B8">
        <w:rPr>
          <w:rFonts w:ascii="Times New Roman" w:hAnsi="Times New Roman" w:cs="Times New Roman"/>
        </w:rPr>
        <w:t xml:space="preserve"> &lt; 0.01). However, </w:t>
      </w:r>
      <w:r w:rsidR="004C6AA8">
        <w:rPr>
          <w:rFonts w:ascii="Times New Roman" w:hAnsi="Times New Roman" w:cs="Times New Roman"/>
        </w:rPr>
        <w:t xml:space="preserve">this effect </w:t>
      </w:r>
      <w:r w:rsidRPr="009B00B8">
        <w:rPr>
          <w:rFonts w:ascii="Times New Roman" w:hAnsi="Times New Roman" w:cs="Times New Roman"/>
        </w:rPr>
        <w:t>was modest</w:t>
      </w:r>
      <w:r w:rsidR="00923D4E">
        <w:rPr>
          <w:rFonts w:ascii="Times New Roman" w:hAnsi="Times New Roman" w:cs="Times New Roman"/>
        </w:rPr>
        <w:t xml:space="preserve">; </w:t>
      </w:r>
      <w:r w:rsidR="008B0C63" w:rsidRPr="009B00B8">
        <w:rPr>
          <w:rFonts w:ascii="Times New Roman" w:hAnsi="Times New Roman" w:cs="Times New Roman"/>
        </w:rPr>
        <w:t>Ψ</w:t>
      </w:r>
      <w:r w:rsidR="008B0C63" w:rsidRPr="009B00B8">
        <w:rPr>
          <w:rFonts w:ascii="Times New Roman" w:hAnsi="Times New Roman" w:cs="Times New Roman"/>
          <w:vertAlign w:val="subscript"/>
        </w:rPr>
        <w:t>L-PD</w:t>
      </w:r>
      <w:r w:rsidR="008B0C63" w:rsidRPr="009B00B8">
        <w:rPr>
          <w:rFonts w:ascii="Times New Roman" w:hAnsi="Times New Roman" w:cs="Times New Roman"/>
        </w:rPr>
        <w:t xml:space="preserve"> </w:t>
      </w:r>
      <w:r w:rsidR="008B0C63">
        <w:rPr>
          <w:rFonts w:ascii="Times New Roman" w:hAnsi="Times New Roman" w:cs="Times New Roman"/>
        </w:rPr>
        <w:t xml:space="preserve">was </w:t>
      </w:r>
      <w:r w:rsidR="00923D4E">
        <w:rPr>
          <w:rFonts w:ascii="Times New Roman" w:hAnsi="Times New Roman" w:cs="Times New Roman"/>
        </w:rPr>
        <w:t xml:space="preserve">-0.29 </w:t>
      </w:r>
      <w:r w:rsidR="004C6AA8">
        <w:rPr>
          <w:rFonts w:ascii="Times New Roman" w:hAnsi="Times New Roman" w:cs="Times New Roman"/>
        </w:rPr>
        <w:t>±</w:t>
      </w:r>
      <w:r w:rsidR="00923D4E">
        <w:rPr>
          <w:rFonts w:ascii="Times New Roman" w:hAnsi="Times New Roman" w:cs="Times New Roman"/>
        </w:rPr>
        <w:t xml:space="preserve"> 0.02 in the control and</w:t>
      </w:r>
      <w:r w:rsidR="008B0C63" w:rsidRPr="009B00B8">
        <w:rPr>
          <w:rFonts w:ascii="Times New Roman" w:hAnsi="Times New Roman" w:cs="Times New Roman"/>
        </w:rPr>
        <w:t xml:space="preserve"> -0</w:t>
      </w:r>
      <w:r w:rsidR="008B0C63">
        <w:rPr>
          <w:rFonts w:ascii="Times New Roman" w:hAnsi="Times New Roman" w:cs="Times New Roman"/>
        </w:rPr>
        <w:t xml:space="preserve">.48 </w:t>
      </w:r>
      <w:r w:rsidR="004C6AA8">
        <w:rPr>
          <w:rFonts w:ascii="Times New Roman" w:hAnsi="Times New Roman" w:cs="Times New Roman"/>
        </w:rPr>
        <w:t>±</w:t>
      </w:r>
      <w:r w:rsidR="008B0C63">
        <w:rPr>
          <w:rFonts w:ascii="Times New Roman" w:hAnsi="Times New Roman" w:cs="Times New Roman"/>
        </w:rPr>
        <w:t xml:space="preserve"> 0.05 in</w:t>
      </w:r>
      <w:r w:rsidR="00923D4E">
        <w:rPr>
          <w:rFonts w:ascii="Times New Roman" w:hAnsi="Times New Roman" w:cs="Times New Roman"/>
        </w:rPr>
        <w:t xml:space="preserve"> the</w:t>
      </w:r>
      <w:r w:rsidR="008B0C63">
        <w:rPr>
          <w:rFonts w:ascii="Times New Roman" w:hAnsi="Times New Roman" w:cs="Times New Roman"/>
        </w:rPr>
        <w:t xml:space="preserve"> dry </w:t>
      </w:r>
      <w:r w:rsidR="00923D4E">
        <w:rPr>
          <w:rFonts w:ascii="Times New Roman" w:hAnsi="Times New Roman" w:cs="Times New Roman"/>
        </w:rPr>
        <w:t>treatments.</w:t>
      </w:r>
      <w:r w:rsidRPr="009B00B8">
        <w:rPr>
          <w:rFonts w:ascii="Times New Roman" w:hAnsi="Times New Roman" w:cs="Times New Roman"/>
        </w:rPr>
        <w:t xml:space="preserve"> Thus</w:t>
      </w:r>
      <w:r w:rsidR="00414649">
        <w:rPr>
          <w:rFonts w:ascii="Times New Roman" w:hAnsi="Times New Roman" w:cs="Times New Roman"/>
        </w:rPr>
        <w:t xml:space="preserve"> the drought trees had </w:t>
      </w:r>
      <w:r w:rsidR="00414649" w:rsidRPr="009B00B8">
        <w:rPr>
          <w:rFonts w:ascii="Times New Roman" w:hAnsi="Times New Roman" w:cs="Times New Roman"/>
        </w:rPr>
        <w:t>moderate Ψ</w:t>
      </w:r>
      <w:r w:rsidR="00414649" w:rsidRPr="009B00B8">
        <w:rPr>
          <w:rFonts w:ascii="Times New Roman" w:hAnsi="Times New Roman" w:cs="Times New Roman"/>
          <w:vertAlign w:val="subscript"/>
        </w:rPr>
        <w:t>L-PD</w:t>
      </w:r>
      <w:r w:rsidR="00414649" w:rsidRPr="009B00B8">
        <w:rPr>
          <w:rFonts w:ascii="Times New Roman" w:hAnsi="Times New Roman" w:cs="Times New Roman"/>
        </w:rPr>
        <w:t xml:space="preserve"> (Fig. 4d)</w:t>
      </w:r>
      <w:r w:rsidR="00414649">
        <w:rPr>
          <w:rFonts w:ascii="Times New Roman" w:hAnsi="Times New Roman" w:cs="Times New Roman"/>
        </w:rPr>
        <w:t xml:space="preserve"> and moderate</w:t>
      </w:r>
      <w:r w:rsidRPr="009B00B8">
        <w:rPr>
          <w:rFonts w:ascii="Times New Roman" w:hAnsi="Times New Roman" w:cs="Times New Roman"/>
        </w:rPr>
        <w:t xml:space="preserve"> r</w:t>
      </w:r>
      <w:r w:rsidR="00414649">
        <w:rPr>
          <w:rFonts w:ascii="Times New Roman" w:hAnsi="Times New Roman" w:cs="Times New Roman"/>
        </w:rPr>
        <w:t>ates of transpiration (Fig. 2c)</w:t>
      </w:r>
      <w:r w:rsidR="00B66B6F">
        <w:rPr>
          <w:rFonts w:ascii="Times New Roman" w:hAnsi="Times New Roman" w:cs="Times New Roman"/>
        </w:rPr>
        <w:t xml:space="preserve"> despite extremely dry surface soils</w:t>
      </w:r>
      <w:r w:rsidRPr="009B00B8">
        <w:rPr>
          <w:rFonts w:ascii="Times New Roman" w:hAnsi="Times New Roman" w:cs="Times New Roman"/>
        </w:rPr>
        <w:t>.</w:t>
      </w:r>
    </w:p>
    <w:p w14:paraId="72F01E4A" w14:textId="36295DC6" w:rsidR="00563E99" w:rsidRPr="009B00B8" w:rsidRDefault="00374242" w:rsidP="008B0C63">
      <w:pPr>
        <w:spacing w:line="360" w:lineRule="auto"/>
        <w:ind w:firstLine="720"/>
        <w:rPr>
          <w:rFonts w:ascii="Times New Roman" w:hAnsi="Times New Roman" w:cs="Times New Roman"/>
        </w:rPr>
      </w:pPr>
      <w:r w:rsidRPr="009B00B8">
        <w:rPr>
          <w:rFonts w:ascii="Times New Roman" w:hAnsi="Times New Roman" w:cs="Times New Roman"/>
        </w:rPr>
        <w:t>Trees likely utilized deep soil water</w:t>
      </w:r>
      <w:r w:rsidR="000F67B0">
        <w:rPr>
          <w:rFonts w:ascii="Times New Roman" w:hAnsi="Times New Roman" w:cs="Times New Roman"/>
        </w:rPr>
        <w:t xml:space="preserve"> during the drought treatment. </w:t>
      </w:r>
      <w:r w:rsidR="00923D4E">
        <w:rPr>
          <w:rFonts w:ascii="Times New Roman" w:hAnsi="Times New Roman" w:cs="Times New Roman"/>
        </w:rPr>
        <w:t>W</w:t>
      </w:r>
      <w:r w:rsidRPr="009B00B8">
        <w:rPr>
          <w:rFonts w:ascii="Times New Roman" w:hAnsi="Times New Roman" w:cs="Times New Roman"/>
        </w:rPr>
        <w:t>e observed a few roots of approximately 1-cm-d</w:t>
      </w:r>
      <w:r w:rsidR="00923D4E">
        <w:rPr>
          <w:rFonts w:ascii="Times New Roman" w:hAnsi="Times New Roman" w:cs="Times New Roman"/>
        </w:rPr>
        <w:t>iameter penetrating through the cemented manganese layer at ~100 cm depth</w:t>
      </w:r>
      <w:r w:rsidRPr="009B00B8">
        <w:rPr>
          <w:rFonts w:ascii="Times New Roman" w:hAnsi="Times New Roman" w:cs="Times New Roman"/>
        </w:rPr>
        <w:t xml:space="preserve"> during the complete so</w:t>
      </w:r>
      <w:r w:rsidR="000F67B0">
        <w:rPr>
          <w:rFonts w:ascii="Times New Roman" w:hAnsi="Times New Roman" w:cs="Times New Roman"/>
        </w:rPr>
        <w:t>il excavation</w:t>
      </w:r>
      <w:r w:rsidRPr="009B00B8">
        <w:rPr>
          <w:rFonts w:ascii="Times New Roman" w:hAnsi="Times New Roman" w:cs="Times New Roman"/>
        </w:rPr>
        <w:t xml:space="preserve"> (JE Drake, </w:t>
      </w:r>
      <w:r w:rsidRPr="009B00B8">
        <w:rPr>
          <w:rFonts w:ascii="Times New Roman" w:hAnsi="Times New Roman" w:cs="Times New Roman"/>
          <w:i/>
        </w:rPr>
        <w:t>personal observation</w:t>
      </w:r>
      <w:r w:rsidR="00923D4E">
        <w:rPr>
          <w:rFonts w:ascii="Times New Roman" w:hAnsi="Times New Roman" w:cs="Times New Roman"/>
        </w:rPr>
        <w:t>). N</w:t>
      </w:r>
      <w:r w:rsidRPr="009B00B8">
        <w:rPr>
          <w:rFonts w:ascii="Times New Roman" w:hAnsi="Times New Roman" w:cs="Times New Roman"/>
        </w:rPr>
        <w:t xml:space="preserve">eutron probe measurements down to 400-cm-depth indicated that soil water was removed from the profile in the dry treatment chambers during the drought, particularly from 50- </w:t>
      </w:r>
      <w:r w:rsidR="000F67B0">
        <w:rPr>
          <w:rFonts w:ascii="Times New Roman" w:hAnsi="Times New Roman" w:cs="Times New Roman"/>
        </w:rPr>
        <w:t xml:space="preserve">to 200-cm-depth (Fig. S1). Thus, </w:t>
      </w:r>
      <w:r w:rsidRPr="009B00B8">
        <w:rPr>
          <w:rFonts w:ascii="Times New Roman" w:hAnsi="Times New Roman" w:cs="Times New Roman"/>
        </w:rPr>
        <w:t>trees in the dry treatments</w:t>
      </w:r>
      <w:r w:rsidR="000F67B0">
        <w:rPr>
          <w:rFonts w:ascii="Times New Roman" w:hAnsi="Times New Roman" w:cs="Times New Roman"/>
        </w:rPr>
        <w:t xml:space="preserve"> likely</w:t>
      </w:r>
      <w:r w:rsidRPr="009B00B8">
        <w:rPr>
          <w:rFonts w:ascii="Times New Roman" w:hAnsi="Times New Roman" w:cs="Times New Roman"/>
        </w:rPr>
        <w:t xml:space="preserve"> transpired deep soil water during the summer drought, consistent with a previous drought study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saligna</w:t>
      </w:r>
      <w:proofErr w:type="spellEnd"/>
      <w:r w:rsidRPr="009B00B8">
        <w:rPr>
          <w:rFonts w:ascii="Times New Roman" w:hAnsi="Times New Roman" w:cs="Times New Roman"/>
        </w:rPr>
        <w:t xml:space="preserve"> at this site (Duursma </w:t>
      </w:r>
      <w:r w:rsidRPr="009B00B8">
        <w:rPr>
          <w:rFonts w:ascii="Times New Roman" w:hAnsi="Times New Roman" w:cs="Times New Roman"/>
          <w:i/>
        </w:rPr>
        <w:t xml:space="preserve">et al. </w:t>
      </w:r>
      <w:r w:rsidRPr="009B00B8">
        <w:rPr>
          <w:rFonts w:ascii="Times New Roman" w:hAnsi="Times New Roman" w:cs="Times New Roman"/>
        </w:rPr>
        <w:t>2011).</w:t>
      </w:r>
    </w:p>
    <w:p w14:paraId="00C7043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 xml:space="preserve">Fluxes of GPP, </w:t>
      </w:r>
      <w:proofErr w:type="spellStart"/>
      <w:r w:rsidRPr="009B00B8">
        <w:rPr>
          <w:rFonts w:ascii="Times New Roman" w:hAnsi="Times New Roman" w:cs="Times New Roman"/>
          <w:i/>
        </w:rPr>
        <w:t>NPP</w:t>
      </w:r>
      <w:r w:rsidRPr="009B00B8">
        <w:rPr>
          <w:rFonts w:ascii="Times New Roman" w:hAnsi="Times New Roman" w:cs="Times New Roman"/>
          <w:i/>
          <w:vertAlign w:val="subscript"/>
        </w:rPr>
        <w:t>a</w:t>
      </w:r>
      <w:proofErr w:type="spellEnd"/>
      <w:r w:rsidRPr="009B00B8">
        <w:rPr>
          <w:rFonts w:ascii="Times New Roman" w:hAnsi="Times New Roman" w:cs="Times New Roman"/>
          <w:i/>
        </w:rPr>
        <w:t>, R</w:t>
      </w:r>
      <w:r w:rsidRPr="009B00B8">
        <w:rPr>
          <w:rFonts w:ascii="Times New Roman" w:hAnsi="Times New Roman" w:cs="Times New Roman"/>
          <w:i/>
          <w:vertAlign w:val="subscript"/>
        </w:rPr>
        <w:t>a</w:t>
      </w:r>
      <w:r w:rsidRPr="009B00B8">
        <w:rPr>
          <w:rFonts w:ascii="Times New Roman" w:hAnsi="Times New Roman" w:cs="Times New Roman"/>
          <w:i/>
        </w:rPr>
        <w:t xml:space="preserve"> and allocation belowground</w:t>
      </w:r>
    </w:p>
    <w:p w14:paraId="6DF91A87"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We derived gross primary production (GPP) and its partitioning to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xml:space="preserve">), and the residual, which we attribute to C allocation belowground as well as measurement </w:t>
      </w:r>
      <w:commentRangeStart w:id="6"/>
      <w:commentRangeStart w:id="7"/>
      <w:r w:rsidRPr="009B00B8">
        <w:rPr>
          <w:rFonts w:ascii="Times New Roman" w:hAnsi="Times New Roman" w:cs="Times New Roman"/>
        </w:rPr>
        <w:t>error</w:t>
      </w:r>
      <w:commentRangeEnd w:id="6"/>
      <w:r w:rsidR="00D366EA">
        <w:rPr>
          <w:rStyle w:val="CommentReference"/>
        </w:rPr>
        <w:commentReference w:id="6"/>
      </w:r>
      <w:commentRangeEnd w:id="7"/>
      <w:r w:rsidR="00B66B6F">
        <w:rPr>
          <w:rStyle w:val="CommentReference"/>
        </w:rPr>
        <w:commentReference w:id="7"/>
      </w:r>
      <w:r w:rsidRPr="009B00B8">
        <w:rPr>
          <w:rFonts w:ascii="Times New Roman" w:hAnsi="Times New Roman" w:cs="Times New Roman"/>
        </w:rPr>
        <w:t>.</w:t>
      </w:r>
    </w:p>
    <w:p w14:paraId="06C9FF9E" w14:textId="7057E418"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GPP was increased by experimental warming early in the experiment (+22%, </w:t>
      </w:r>
      <w:r w:rsidRPr="009B00B8">
        <w:rPr>
          <w:rFonts w:ascii="Times New Roman" w:hAnsi="Times New Roman" w:cs="Times New Roman"/>
          <w:i/>
        </w:rPr>
        <w:t>P</w:t>
      </w:r>
      <w:r w:rsidRPr="009B00B8">
        <w:rPr>
          <w:rFonts w:ascii="Times New Roman" w:hAnsi="Times New Roman" w:cs="Times New Roman"/>
        </w:rPr>
        <w:t xml:space="preserve"> &lt; 0.01), but GPP between ambient and warmed treatments converged beginning in the </w:t>
      </w:r>
      <w:proofErr w:type="gramStart"/>
      <w:r w:rsidRPr="009B00B8">
        <w:rPr>
          <w:rFonts w:ascii="Times New Roman" w:hAnsi="Times New Roman" w:cs="Times New Roman"/>
        </w:rPr>
        <w:t>Summer</w:t>
      </w:r>
      <w:proofErr w:type="gramEnd"/>
      <w:r w:rsidRPr="009B00B8">
        <w:rPr>
          <w:rFonts w:ascii="Times New Roman" w:hAnsi="Times New Roman" w:cs="Times New Roman"/>
        </w:rPr>
        <w:t xml:space="preserve"> (late January; Fig. 5a). The drought treatment reduced GPP in both temperature treatments (-15%, </w:t>
      </w:r>
      <w:r w:rsidRPr="009B00B8">
        <w:rPr>
          <w:rFonts w:ascii="Times New Roman" w:hAnsi="Times New Roman" w:cs="Times New Roman"/>
          <w:i/>
        </w:rPr>
        <w:t>P</w:t>
      </w:r>
      <w:r w:rsidRPr="009B00B8">
        <w:rPr>
          <w:rFonts w:ascii="Times New Roman" w:hAnsi="Times New Roman" w:cs="Times New Roman"/>
        </w:rPr>
        <w:t xml:space="preserve"> &lt; 0.01). These results follow the net C flux measurements (Fig. 2ac). The response of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Fig. 5b) closely followed the results for GPP, with a warming effect early in the experiment (+36%, </w:t>
      </w:r>
      <w:r w:rsidRPr="009B00B8">
        <w:rPr>
          <w:rFonts w:ascii="Times New Roman" w:hAnsi="Times New Roman" w:cs="Times New Roman"/>
          <w:i/>
        </w:rPr>
        <w:t>P</w:t>
      </w:r>
      <w:r w:rsidRPr="009B00B8">
        <w:rPr>
          <w:rFonts w:ascii="Times New Roman" w:hAnsi="Times New Roman" w:cs="Times New Roman"/>
        </w:rPr>
        <w:t xml:space="preserve"> &lt; 0.01) and a reduction with drought in both temperature treatments (-25%, </w:t>
      </w:r>
      <w:r w:rsidRPr="009B00B8">
        <w:rPr>
          <w:rFonts w:ascii="Times New Roman" w:hAnsi="Times New Roman" w:cs="Times New Roman"/>
          <w:i/>
        </w:rPr>
        <w:t>P</w:t>
      </w:r>
      <w:r w:rsidRPr="009B00B8">
        <w:rPr>
          <w:rFonts w:ascii="Times New Roman" w:hAnsi="Times New Roman" w:cs="Times New Roman"/>
        </w:rPr>
        <w:t xml:space="preserve"> &lt; 0.01). The response of R</w:t>
      </w:r>
      <w:r w:rsidRPr="009B00B8">
        <w:rPr>
          <w:rFonts w:ascii="Times New Roman" w:hAnsi="Times New Roman" w:cs="Times New Roman"/>
          <w:vertAlign w:val="subscript"/>
        </w:rPr>
        <w:t>a</w:t>
      </w:r>
      <w:r w:rsidRPr="009B00B8">
        <w:rPr>
          <w:rFonts w:ascii="Times New Roman" w:hAnsi="Times New Roman" w:cs="Times New Roman"/>
        </w:rPr>
        <w:t xml:space="preserve"> (Fig. 5c) also followed GPP, with a stimulation by warming early in the experiment (+39%, </w:t>
      </w:r>
      <w:r w:rsidRPr="009B00B8">
        <w:rPr>
          <w:rFonts w:ascii="Times New Roman" w:hAnsi="Times New Roman" w:cs="Times New Roman"/>
          <w:i/>
        </w:rPr>
        <w:t>P</w:t>
      </w:r>
      <w:r w:rsidRPr="009B00B8">
        <w:rPr>
          <w:rFonts w:ascii="Times New Roman" w:hAnsi="Times New Roman" w:cs="Times New Roman"/>
        </w:rPr>
        <w:t xml:space="preserve"> &lt; 0.01) and a modest reduction with drought that was equivalent across temperature treatments (-13%, </w:t>
      </w:r>
      <w:r w:rsidRPr="009B00B8">
        <w:rPr>
          <w:rFonts w:ascii="Times New Roman" w:hAnsi="Times New Roman" w:cs="Times New Roman"/>
          <w:i/>
        </w:rPr>
        <w:t xml:space="preserve">P </w:t>
      </w:r>
      <w:r w:rsidRPr="009B00B8">
        <w:rPr>
          <w:rFonts w:ascii="Times New Roman" w:hAnsi="Times New Roman" w:cs="Times New Roman"/>
        </w:rPr>
        <w:t xml:space="preserve">&lt; 0.05). The allocation of C belowground, as measured by the residual, was decreased by experimental warming throughout the experiment (-11%, </w:t>
      </w:r>
      <w:r w:rsidRPr="009B00B8">
        <w:rPr>
          <w:rFonts w:ascii="Times New Roman" w:hAnsi="Times New Roman" w:cs="Times New Roman"/>
          <w:i/>
        </w:rPr>
        <w:t>P</w:t>
      </w:r>
      <w:r w:rsidRPr="009B00B8">
        <w:rPr>
          <w:rFonts w:ascii="Times New Roman" w:hAnsi="Times New Roman" w:cs="Times New Roman"/>
        </w:rPr>
        <w:t xml:space="preserve"> &lt; 0.05) and was unchanged by the drought treatment (+3%, </w:t>
      </w:r>
      <w:r w:rsidRPr="009B00B8">
        <w:rPr>
          <w:rFonts w:ascii="Times New Roman" w:hAnsi="Times New Roman" w:cs="Times New Roman"/>
          <w:i/>
        </w:rPr>
        <w:t>P</w:t>
      </w:r>
      <w:r w:rsidRPr="009B00B8">
        <w:rPr>
          <w:rFonts w:ascii="Times New Roman" w:hAnsi="Times New Roman" w:cs="Times New Roman"/>
        </w:rPr>
        <w:t xml:space="preserve"> &gt; 0.1; Fig. 5d).</w:t>
      </w:r>
    </w:p>
    <w:p w14:paraId="0E60003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GPP partitioning</w:t>
      </w:r>
    </w:p>
    <w:p w14:paraId="2AB9B31C" w14:textId="6ED9165C"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lastRenderedPageBreak/>
        <w:tab/>
        <w:t xml:space="preserve">Given these flux measurements, we derive the partitioning of GPP into three components;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GPP, R</w:t>
      </w:r>
      <w:r w:rsidRPr="009B00B8">
        <w:rPr>
          <w:rFonts w:ascii="Times New Roman" w:hAnsi="Times New Roman" w:cs="Times New Roman"/>
          <w:vertAlign w:val="subscript"/>
        </w:rPr>
        <w:t>a</w:t>
      </w:r>
      <w:r w:rsidRPr="009B00B8">
        <w:rPr>
          <w:rFonts w:ascii="Times New Roman" w:hAnsi="Times New Roman" w:cs="Times New Roman"/>
        </w:rPr>
        <w:t>/GPP, and Residual/GPP (Fig</w:t>
      </w:r>
      <w:r w:rsidR="00414649">
        <w:rPr>
          <w:rFonts w:ascii="Times New Roman" w:hAnsi="Times New Roman" w:cs="Times New Roman"/>
        </w:rPr>
        <w:t>s</w:t>
      </w:r>
      <w:r w:rsidRPr="009B00B8">
        <w:rPr>
          <w:rFonts w:ascii="Times New Roman" w:hAnsi="Times New Roman" w:cs="Times New Roman"/>
        </w:rPr>
        <w:t>. 6</w:t>
      </w:r>
      <w:r w:rsidR="00414649">
        <w:rPr>
          <w:rFonts w:ascii="Times New Roman" w:hAnsi="Times New Roman" w:cs="Times New Roman"/>
        </w:rPr>
        <w:t>-7</w:t>
      </w:r>
      <w:r w:rsidRPr="009B00B8">
        <w:rPr>
          <w:rFonts w:ascii="Times New Roman" w:hAnsi="Times New Roman" w:cs="Times New Roman"/>
        </w:rPr>
        <w:t xml:space="preserve">). Experimental warming increased the partitioning of GPP aboveground and reduced partitioning belowground. Warming increased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GPP in a way that was stronger early in the experiment (+11%</w:t>
      </w:r>
      <w:r w:rsidR="00625974">
        <w:rPr>
          <w:rFonts w:ascii="Times New Roman" w:hAnsi="Times New Roman" w:cs="Times New Roman"/>
        </w:rPr>
        <w:t xml:space="preserve">, </w:t>
      </w:r>
      <w:r w:rsidR="00625974">
        <w:rPr>
          <w:rFonts w:ascii="Times New Roman" w:hAnsi="Times New Roman" w:cs="Times New Roman"/>
          <w:i/>
        </w:rPr>
        <w:t>P</w:t>
      </w:r>
      <w:r w:rsidR="00625974">
        <w:rPr>
          <w:rFonts w:ascii="Times New Roman" w:hAnsi="Times New Roman" w:cs="Times New Roman"/>
        </w:rPr>
        <w:t xml:space="preserve"> = 0.01</w:t>
      </w:r>
      <w:r w:rsidRPr="009B00B8">
        <w:rPr>
          <w:rFonts w:ascii="Times New Roman" w:hAnsi="Times New Roman" w:cs="Times New Roman"/>
        </w:rPr>
        <w:t xml:space="preserve">) relative to the entire experiment (+3%; </w:t>
      </w:r>
      <w:r w:rsidR="00625974">
        <w:rPr>
          <w:rFonts w:ascii="Times New Roman" w:hAnsi="Times New Roman" w:cs="Times New Roman"/>
          <w:i/>
        </w:rPr>
        <w:t>P</w:t>
      </w:r>
      <w:r w:rsidR="00625974">
        <w:rPr>
          <w:rFonts w:ascii="Times New Roman" w:hAnsi="Times New Roman" w:cs="Times New Roman"/>
        </w:rPr>
        <w:t xml:space="preserve"> &gt; 0.1; </w:t>
      </w:r>
      <w:r w:rsidRPr="009B00B8">
        <w:rPr>
          <w:rFonts w:ascii="Times New Roman" w:hAnsi="Times New Roman" w:cs="Times New Roman"/>
        </w:rPr>
        <w:t>Fig. 6ab). Similarly, warming increased R</w:t>
      </w:r>
      <w:r w:rsidRPr="009B00B8">
        <w:rPr>
          <w:rFonts w:ascii="Times New Roman" w:hAnsi="Times New Roman" w:cs="Times New Roman"/>
          <w:vertAlign w:val="subscript"/>
        </w:rPr>
        <w:t>a</w:t>
      </w:r>
      <w:r w:rsidRPr="009B00B8">
        <w:rPr>
          <w:rFonts w:ascii="Times New Roman" w:hAnsi="Times New Roman" w:cs="Times New Roman"/>
        </w:rPr>
        <w:t xml:space="preserve">/GPP (+12%; </w:t>
      </w:r>
      <w:r w:rsidR="00625974">
        <w:rPr>
          <w:rFonts w:ascii="Times New Roman" w:hAnsi="Times New Roman" w:cs="Times New Roman"/>
          <w:i/>
        </w:rPr>
        <w:t xml:space="preserve">P </w:t>
      </w:r>
      <w:r w:rsidR="00625974">
        <w:rPr>
          <w:rFonts w:ascii="Times New Roman" w:hAnsi="Times New Roman" w:cs="Times New Roman"/>
        </w:rPr>
        <w:t xml:space="preserve">&lt; 0.1; </w:t>
      </w:r>
      <w:r w:rsidRPr="009B00B8">
        <w:rPr>
          <w:rFonts w:ascii="Times New Roman" w:hAnsi="Times New Roman" w:cs="Times New Roman"/>
        </w:rPr>
        <w:t xml:space="preserve">Fig. 6cd) but decreased Residual/GPP (-15%; </w:t>
      </w:r>
      <w:r w:rsidR="00625974">
        <w:rPr>
          <w:rFonts w:ascii="Times New Roman" w:hAnsi="Times New Roman" w:cs="Times New Roman"/>
          <w:i/>
        </w:rPr>
        <w:t xml:space="preserve">P </w:t>
      </w:r>
      <w:r w:rsidR="00625974">
        <w:rPr>
          <w:rFonts w:ascii="Times New Roman" w:hAnsi="Times New Roman" w:cs="Times New Roman"/>
        </w:rPr>
        <w:t xml:space="preserve">&lt; 0.05; </w:t>
      </w:r>
      <w:r w:rsidRPr="00625974">
        <w:rPr>
          <w:rFonts w:ascii="Times New Roman" w:hAnsi="Times New Roman" w:cs="Times New Roman"/>
        </w:rPr>
        <w:t>Fig</w:t>
      </w:r>
      <w:r w:rsidRPr="009B00B8">
        <w:rPr>
          <w:rFonts w:ascii="Times New Roman" w:hAnsi="Times New Roman" w:cs="Times New Roman"/>
        </w:rPr>
        <w:t>. 6ef)</w:t>
      </w:r>
      <w:r w:rsidR="00625974">
        <w:rPr>
          <w:rFonts w:ascii="Times New Roman" w:hAnsi="Times New Roman" w:cs="Times New Roman"/>
        </w:rPr>
        <w:t xml:space="preserve"> prior to the drought</w:t>
      </w:r>
      <w:r w:rsidRPr="009B00B8">
        <w:rPr>
          <w:rFonts w:ascii="Times New Roman" w:hAnsi="Times New Roman" w:cs="Times New Roman"/>
        </w:rPr>
        <w:t xml:space="preserve">. </w:t>
      </w:r>
      <w:r w:rsidR="001901AA">
        <w:rPr>
          <w:rFonts w:ascii="Times New Roman" w:hAnsi="Times New Roman" w:cs="Times New Roman"/>
        </w:rPr>
        <w:t xml:space="preserve">Prior to the drought, warming increased </w:t>
      </w:r>
      <w:proofErr w:type="spellStart"/>
      <w:r w:rsidR="001901AA">
        <w:rPr>
          <w:rFonts w:ascii="Times New Roman" w:hAnsi="Times New Roman" w:cs="Times New Roman"/>
        </w:rPr>
        <w:t>NPP</w:t>
      </w:r>
      <w:r w:rsidR="001901AA">
        <w:rPr>
          <w:rFonts w:ascii="Times New Roman" w:hAnsi="Times New Roman" w:cs="Times New Roman"/>
          <w:vertAlign w:val="subscript"/>
        </w:rPr>
        <w:t>a</w:t>
      </w:r>
      <w:proofErr w:type="spellEnd"/>
      <w:r w:rsidR="001901AA">
        <w:rPr>
          <w:rFonts w:ascii="Times New Roman" w:hAnsi="Times New Roman" w:cs="Times New Roman"/>
        </w:rPr>
        <w:t>/GPP and R</w:t>
      </w:r>
      <w:r w:rsidR="001901AA">
        <w:rPr>
          <w:rFonts w:ascii="Times New Roman" w:hAnsi="Times New Roman" w:cs="Times New Roman"/>
          <w:vertAlign w:val="subscript"/>
        </w:rPr>
        <w:t>a</w:t>
      </w:r>
      <w:r w:rsidR="001901AA">
        <w:rPr>
          <w:rFonts w:ascii="Times New Roman" w:hAnsi="Times New Roman" w:cs="Times New Roman"/>
        </w:rPr>
        <w:t xml:space="preserve">/GPP while decreasing Residual/GPP (Fig. 7). </w:t>
      </w:r>
      <w:commentRangeStart w:id="8"/>
      <w:commentRangeStart w:id="9"/>
      <w:r w:rsidRPr="009B00B8">
        <w:rPr>
          <w:rFonts w:ascii="Times New Roman" w:hAnsi="Times New Roman" w:cs="Times New Roman"/>
        </w:rPr>
        <w:t>Thus, experimental warming increased the partitioning of GPP to aboveground components</w:t>
      </w:r>
      <w:r w:rsidR="00923D4E">
        <w:rPr>
          <w:rFonts w:ascii="Times New Roman" w:hAnsi="Times New Roman" w:cs="Times New Roman"/>
        </w:rPr>
        <w:t xml:space="preserve"> (Fig. 7a-b)</w:t>
      </w:r>
      <w:r w:rsidRPr="009B00B8">
        <w:rPr>
          <w:rFonts w:ascii="Times New Roman" w:hAnsi="Times New Roman" w:cs="Times New Roman"/>
        </w:rPr>
        <w:t xml:space="preserve"> and decreased partitioning belowground</w:t>
      </w:r>
      <w:r w:rsidR="00923D4E">
        <w:rPr>
          <w:rFonts w:ascii="Times New Roman" w:hAnsi="Times New Roman" w:cs="Times New Roman"/>
        </w:rPr>
        <w:t xml:space="preserve"> (Fig. 7c)</w:t>
      </w:r>
      <w:r w:rsidR="00414649">
        <w:rPr>
          <w:rFonts w:ascii="Times New Roman" w:hAnsi="Times New Roman" w:cs="Times New Roman"/>
        </w:rPr>
        <w:t>.</w:t>
      </w:r>
      <w:r w:rsidRPr="009B00B8">
        <w:rPr>
          <w:rFonts w:ascii="Times New Roman" w:hAnsi="Times New Roman" w:cs="Times New Roman"/>
        </w:rPr>
        <w:t xml:space="preserve"> </w:t>
      </w:r>
      <w:commentRangeEnd w:id="8"/>
      <w:r w:rsidR="003F4DBD">
        <w:rPr>
          <w:rStyle w:val="CommentReference"/>
        </w:rPr>
        <w:commentReference w:id="8"/>
      </w:r>
      <w:commentRangeEnd w:id="9"/>
      <w:r w:rsidR="007060C1">
        <w:rPr>
          <w:rStyle w:val="CommentReference"/>
        </w:rPr>
        <w:commentReference w:id="9"/>
      </w:r>
      <w:r w:rsidRPr="009B00B8">
        <w:rPr>
          <w:rFonts w:ascii="Times New Roman" w:hAnsi="Times New Roman" w:cs="Times New Roman"/>
        </w:rPr>
        <w:t>The experimental drought had weak effects on partitioning</w:t>
      </w:r>
      <w:r w:rsidR="00625974">
        <w:rPr>
          <w:rFonts w:ascii="Times New Roman" w:hAnsi="Times New Roman" w:cs="Times New Roman"/>
        </w:rPr>
        <w:t>, none of which were statistically significant (</w:t>
      </w:r>
      <w:r w:rsidR="00625974">
        <w:rPr>
          <w:rFonts w:ascii="Times New Roman" w:hAnsi="Times New Roman" w:cs="Times New Roman"/>
          <w:i/>
        </w:rPr>
        <w:t>P</w:t>
      </w:r>
      <w:r w:rsidR="00625974">
        <w:rPr>
          <w:rFonts w:ascii="Times New Roman" w:hAnsi="Times New Roman" w:cs="Times New Roman"/>
        </w:rPr>
        <w:t xml:space="preserve"> &gt; 0.1)</w:t>
      </w:r>
      <w:r w:rsidR="001901AA">
        <w:rPr>
          <w:rFonts w:ascii="Times New Roman" w:hAnsi="Times New Roman" w:cs="Times New Roman"/>
        </w:rPr>
        <w:t xml:space="preserve">. </w:t>
      </w:r>
    </w:p>
    <w:p w14:paraId="3118F50A"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Growth and maintenance respiration</w:t>
      </w:r>
    </w:p>
    <w:p w14:paraId="07295AC9" w14:textId="683AE80A" w:rsidR="001901AA" w:rsidRDefault="00414649">
      <w:pPr>
        <w:spacing w:line="360" w:lineRule="auto"/>
        <w:rPr>
          <w:rFonts w:ascii="Times New Roman" w:hAnsi="Times New Roman" w:cs="Times New Roman"/>
        </w:rPr>
      </w:pPr>
      <w:r>
        <w:rPr>
          <w:rFonts w:ascii="Times New Roman" w:hAnsi="Times New Roman" w:cs="Times New Roman"/>
        </w:rPr>
        <w:t>C</w:t>
      </w:r>
      <w:r w:rsidR="00374242" w:rsidRPr="009B00B8">
        <w:rPr>
          <w:rFonts w:ascii="Times New Roman" w:hAnsi="Times New Roman" w:cs="Times New Roman"/>
        </w:rPr>
        <w:t xml:space="preserve">ombining growth and respiratory measurements </w:t>
      </w:r>
      <w:r>
        <w:rPr>
          <w:rFonts w:ascii="Times New Roman" w:hAnsi="Times New Roman" w:cs="Times New Roman"/>
        </w:rPr>
        <w:t>allows us to</w:t>
      </w:r>
      <w:r w:rsidR="00374242" w:rsidRPr="009B00B8">
        <w:rPr>
          <w:rFonts w:ascii="Times New Roman" w:hAnsi="Times New Roman" w:cs="Times New Roman"/>
        </w:rPr>
        <w:t xml:space="preserve"> infer changes in respiratory C efflux attributable to growth </w:t>
      </w:r>
      <w:r w:rsidR="008B0C63">
        <w:rPr>
          <w:rFonts w:ascii="Times New Roman" w:hAnsi="Times New Roman" w:cs="Times New Roman"/>
        </w:rPr>
        <w:t xml:space="preserve">versus maintenance respiration </w:t>
      </w:r>
      <w:r w:rsidR="008B0C63">
        <w:rPr>
          <w:rFonts w:ascii="Times New Roman" w:hAnsi="Times New Roman" w:cs="Times New Roman"/>
        </w:rPr>
        <w:fldChar w:fldCharType="begin"/>
      </w:r>
      <w:r w:rsidR="008B0C63">
        <w:rPr>
          <w:rFonts w:ascii="Times New Roman" w:hAnsi="Times New Roman" w:cs="Times New Roman"/>
        </w:rPr>
        <w:instrText xml:space="preserve"> ADDIN ZOTERO_ITEM CSL_CITATION {"citationID":"a1srj9g9ki0","properties":{"formattedCitation":"(Amthor, 2000)","plainCitation":"(Amthor, 2000)"},"citationItems":[{"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schema":"https://github.com/citation-style-language/schema/raw/master/csl-citation.json"} </w:instrText>
      </w:r>
      <w:r w:rsidR="008B0C63">
        <w:rPr>
          <w:rFonts w:ascii="Times New Roman" w:hAnsi="Times New Roman" w:cs="Times New Roman"/>
        </w:rPr>
        <w:fldChar w:fldCharType="separate"/>
      </w:r>
      <w:r w:rsidR="008B0C63" w:rsidRPr="008B0C63">
        <w:rPr>
          <w:rFonts w:ascii="Times New Roman" w:hAnsi="Times New Roman" w:cs="Times New Roman"/>
        </w:rPr>
        <w:t>(Amthor, 2000)</w:t>
      </w:r>
      <w:r w:rsidR="008B0C63">
        <w:rPr>
          <w:rFonts w:ascii="Times New Roman" w:hAnsi="Times New Roman" w:cs="Times New Roman"/>
        </w:rPr>
        <w:fldChar w:fldCharType="end"/>
      </w:r>
      <w:r w:rsidR="008B0C63">
        <w:rPr>
          <w:rFonts w:ascii="Times New Roman" w:hAnsi="Times New Roman" w:cs="Times New Roman"/>
        </w:rPr>
        <w:t xml:space="preserve">. </w:t>
      </w:r>
      <w:commentRangeStart w:id="10"/>
      <w:commentRangeStart w:id="11"/>
      <w:r w:rsidR="00374242" w:rsidRPr="009B00B8">
        <w:rPr>
          <w:rFonts w:ascii="Times New Roman" w:hAnsi="Times New Roman" w:cs="Times New Roman"/>
        </w:rPr>
        <w:t>There was a strong and linear relationship between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per unit aboveground tree C and r</w:t>
      </w:r>
      <w:r w:rsidR="00923D4E">
        <w:rPr>
          <w:rFonts w:ascii="Times New Roman" w:hAnsi="Times New Roman" w:cs="Times New Roman"/>
        </w:rPr>
        <w:t>elative growth rate (RGR; Fig. 8</w:t>
      </w:r>
      <w:r w:rsidR="00374242" w:rsidRPr="009B00B8">
        <w:rPr>
          <w:rFonts w:ascii="Times New Roman" w:hAnsi="Times New Roman" w:cs="Times New Roman"/>
        </w:rPr>
        <w:t xml:space="preserve">). </w:t>
      </w:r>
      <w:commentRangeEnd w:id="10"/>
      <w:r w:rsidR="003F4DBD">
        <w:rPr>
          <w:rStyle w:val="CommentReference"/>
        </w:rPr>
        <w:commentReference w:id="10"/>
      </w:r>
      <w:commentRangeEnd w:id="11"/>
      <w:r w:rsidR="001901AA">
        <w:rPr>
          <w:rStyle w:val="CommentReference"/>
        </w:rPr>
        <w:commentReference w:id="11"/>
      </w:r>
      <w:r w:rsidR="00EA2D30">
        <w:rPr>
          <w:rFonts w:ascii="Times New Roman" w:hAnsi="Times New Roman" w:cs="Times New Roman"/>
        </w:rPr>
        <w:t>N</w:t>
      </w:r>
      <w:r w:rsidR="00374242" w:rsidRPr="009B00B8">
        <w:rPr>
          <w:rFonts w:ascii="Times New Roman" w:hAnsi="Times New Roman" w:cs="Times New Roman"/>
        </w:rPr>
        <w:t xml:space="preserve">either the slope nor the intercept of this relationship were affected by experimental treatments (all </w:t>
      </w:r>
      <w:r w:rsidR="00374242" w:rsidRPr="009B00B8">
        <w:rPr>
          <w:rFonts w:ascii="Times New Roman" w:hAnsi="Times New Roman" w:cs="Times New Roman"/>
          <w:i/>
        </w:rPr>
        <w:t>P</w:t>
      </w:r>
      <w:r w:rsidR="00374242" w:rsidRPr="009B00B8">
        <w:rPr>
          <w:rFonts w:ascii="Times New Roman" w:hAnsi="Times New Roman" w:cs="Times New Roman"/>
        </w:rPr>
        <w:t xml:space="preserve"> &gt; 0.1). Thus, we present a common relationship across all measurements. The y-intercept of this relationship was positive (mean of 0.0213, 95% CI of 0.0157 to 0.0268), indicating significant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in the absence of aboveground growth, </w:t>
      </w:r>
      <w:r w:rsidR="00DF42ED">
        <w:rPr>
          <w:rFonts w:ascii="Times New Roman" w:hAnsi="Times New Roman" w:cs="Times New Roman"/>
        </w:rPr>
        <w:t>reflecting</w:t>
      </w:r>
      <w:r w:rsidR="00374242" w:rsidRPr="009B00B8">
        <w:rPr>
          <w:rFonts w:ascii="Times New Roman" w:hAnsi="Times New Roman" w:cs="Times New Roman"/>
        </w:rPr>
        <w:t xml:space="preserve"> maintenance respiration. The lack of a warming effect on this y-intercept is consistent with respiratory</w:t>
      </w:r>
      <w:r w:rsidR="008B0C63">
        <w:rPr>
          <w:rFonts w:ascii="Times New Roman" w:hAnsi="Times New Roman" w:cs="Times New Roman"/>
        </w:rPr>
        <w:t xml:space="preserve"> temperature acclimation;</w:t>
      </w:r>
      <w:r w:rsidR="00374242" w:rsidRPr="009B00B8">
        <w:rPr>
          <w:rFonts w:ascii="Times New Roman" w:hAnsi="Times New Roman" w:cs="Times New Roman"/>
        </w:rPr>
        <w:t xml:space="preserve"> trees in the ambient and warmed treatments expended similar amounts of C on maintenance respiration, despite the increased temperature in the warmed treatment. The slope of the relationship (Fig. </w:t>
      </w:r>
      <w:r w:rsidR="00923D4E">
        <w:rPr>
          <w:rFonts w:ascii="Times New Roman" w:hAnsi="Times New Roman" w:cs="Times New Roman"/>
        </w:rPr>
        <w:t>8</w:t>
      </w:r>
      <w:r w:rsidR="00374242" w:rsidRPr="009B00B8">
        <w:rPr>
          <w:rFonts w:ascii="Times New Roman" w:hAnsi="Times New Roman" w:cs="Times New Roman"/>
        </w:rPr>
        <w:t>) was strongly positive (mean of 0.0059, 95% CI of 0.0053 to 0.0065), indicating that much of the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observed at the whole-</w:t>
      </w:r>
      <w:r w:rsidR="009C5D79">
        <w:rPr>
          <w:rFonts w:ascii="Times New Roman" w:hAnsi="Times New Roman" w:cs="Times New Roman"/>
        </w:rPr>
        <w:t>crown</w:t>
      </w:r>
      <w:r w:rsidR="00374242" w:rsidRPr="009B00B8">
        <w:rPr>
          <w:rFonts w:ascii="Times New Roman" w:hAnsi="Times New Roman" w:cs="Times New Roman"/>
        </w:rPr>
        <w:t xml:space="preserve"> scale was attributable to construction respiration. </w:t>
      </w:r>
      <w:r w:rsidR="008B0C63">
        <w:rPr>
          <w:rFonts w:ascii="Times New Roman" w:hAnsi="Times New Roman" w:cs="Times New Roman"/>
        </w:rPr>
        <w:t>O</w:t>
      </w:r>
      <w:r w:rsidR="00374242" w:rsidRPr="009B00B8">
        <w:rPr>
          <w:rFonts w:ascii="Times New Roman" w:hAnsi="Times New Roman" w:cs="Times New Roman"/>
        </w:rPr>
        <w:t>bservations during the drought period followed the general relationship, with lower values on both axes (Fig. 7). Thus, the experimental drought reduced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primarily via a reduction in growth respiration.</w:t>
      </w:r>
      <w:r w:rsidR="001901AA">
        <w:rPr>
          <w:rFonts w:ascii="Times New Roman" w:hAnsi="Times New Roman" w:cs="Times New Roman"/>
        </w:rPr>
        <w:t xml:space="preserve"> </w:t>
      </w:r>
    </w:p>
    <w:p w14:paraId="4ACA3835" w14:textId="4D17C7BC" w:rsidR="00563E99" w:rsidRPr="008B0C63" w:rsidRDefault="001901AA">
      <w:pPr>
        <w:spacing w:line="360" w:lineRule="auto"/>
        <w:rPr>
          <w:rFonts w:ascii="Times New Roman" w:hAnsi="Times New Roman" w:cs="Times New Roman"/>
        </w:rPr>
      </w:pPr>
      <w:r>
        <w:rPr>
          <w:rFonts w:ascii="Times New Roman" w:hAnsi="Times New Roman" w:cs="Times New Roman"/>
        </w:rPr>
        <w:tab/>
        <w:t xml:space="preserve">We also directly estimated coefficients for growth and maintenance respiration by fitting equation 2 to the </w:t>
      </w:r>
      <w:r w:rsidR="00DF42ED">
        <w:rPr>
          <w:rFonts w:ascii="Times New Roman" w:hAnsi="Times New Roman" w:cs="Times New Roman"/>
        </w:rPr>
        <w:t>fortnightly</w:t>
      </w:r>
      <w:r>
        <w:rPr>
          <w:rFonts w:ascii="Times New Roman" w:hAnsi="Times New Roman" w:cs="Times New Roman"/>
        </w:rPr>
        <w:t xml:space="preserve"> dataset of standing biomass, growth rate, and respiration. We estimate the growth respiration to consume approximately 0.3 </w:t>
      </w:r>
      <w:proofErr w:type="spellStart"/>
      <w:proofErr w:type="gramStart"/>
      <w:r>
        <w:rPr>
          <w:rFonts w:ascii="Times New Roman" w:hAnsi="Times New Roman" w:cs="Times New Roman"/>
        </w:rPr>
        <w:t>gC</w:t>
      </w:r>
      <w:proofErr w:type="spellEnd"/>
      <w:proofErr w:type="gramEnd"/>
      <w:r>
        <w:rPr>
          <w:rFonts w:ascii="Times New Roman" w:hAnsi="Times New Roman" w:cs="Times New Roman"/>
        </w:rPr>
        <w:t xml:space="preserve"> per gram of biomass C produced and maintenance respiration to consume approximately 0.015 </w:t>
      </w:r>
      <w:proofErr w:type="spellStart"/>
      <w:r>
        <w:rPr>
          <w:rFonts w:ascii="Times New Roman" w:hAnsi="Times New Roman" w:cs="Times New Roman"/>
        </w:rPr>
        <w:t>gC</w:t>
      </w:r>
      <w:proofErr w:type="spellEnd"/>
      <w:r>
        <w:rPr>
          <w:rFonts w:ascii="Times New Roman" w:hAnsi="Times New Roman" w:cs="Times New Roman"/>
        </w:rPr>
        <w:t xml:space="preserve"> per g of standing biomass C per day (Table 1). These coefficients did not statistically differ across the ambient and warmed treatment (</w:t>
      </w:r>
      <w:r>
        <w:rPr>
          <w:rFonts w:ascii="Times New Roman" w:hAnsi="Times New Roman" w:cs="Times New Roman"/>
          <w:i/>
        </w:rPr>
        <w:t xml:space="preserve">P </w:t>
      </w:r>
      <w:r w:rsidR="00CA1577">
        <w:rPr>
          <w:rFonts w:ascii="Times New Roman" w:hAnsi="Times New Roman" w:cs="Times New Roman"/>
        </w:rPr>
        <w:t>&gt; 0.3</w:t>
      </w:r>
      <w:r w:rsidR="00DF42ED">
        <w:rPr>
          <w:rFonts w:ascii="Times New Roman" w:hAnsi="Times New Roman" w:cs="Times New Roman"/>
        </w:rPr>
        <w:t>).</w:t>
      </w:r>
      <w:r w:rsidR="00374242" w:rsidRPr="009B00B8">
        <w:rPr>
          <w:rFonts w:ascii="Times New Roman" w:hAnsi="Times New Roman" w:cs="Times New Roman"/>
        </w:rPr>
        <w:br w:type="page"/>
      </w:r>
    </w:p>
    <w:p w14:paraId="4ADB15C1" w14:textId="77777777" w:rsidR="00563E99" w:rsidRPr="009B00B8" w:rsidRDefault="00374242">
      <w:pPr>
        <w:spacing w:line="360" w:lineRule="auto"/>
        <w:rPr>
          <w:rFonts w:ascii="Times New Roman" w:hAnsi="Times New Roman" w:cs="Times New Roman"/>
          <w:b/>
          <w:sz w:val="28"/>
          <w:szCs w:val="28"/>
        </w:rPr>
      </w:pPr>
      <w:r w:rsidRPr="009B00B8">
        <w:rPr>
          <w:rFonts w:ascii="Times New Roman" w:hAnsi="Times New Roman" w:cs="Times New Roman"/>
          <w:b/>
          <w:sz w:val="28"/>
          <w:szCs w:val="28"/>
        </w:rPr>
        <w:lastRenderedPageBreak/>
        <w:t>Discussion</w:t>
      </w:r>
    </w:p>
    <w:p w14:paraId="5EBE322E" w14:textId="77777777" w:rsidR="00563E99" w:rsidRPr="009B00B8" w:rsidRDefault="00374242" w:rsidP="00CF7FA5">
      <w:pPr>
        <w:spacing w:before="120" w:after="200" w:line="360" w:lineRule="auto"/>
        <w:rPr>
          <w:rFonts w:ascii="Times New Roman" w:hAnsi="Times New Roman" w:cs="Times New Roman"/>
          <w:i/>
        </w:rPr>
      </w:pPr>
      <w:r w:rsidRPr="009B00B8">
        <w:rPr>
          <w:rFonts w:ascii="Times New Roman" w:hAnsi="Times New Roman" w:cs="Times New Roman"/>
          <w:i/>
        </w:rPr>
        <w:t>Summary</w:t>
      </w:r>
    </w:p>
    <w:p w14:paraId="7B84DD9B" w14:textId="44696908"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We studied the experimental effects of warming and drought on the C allocation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 xml:space="preserve">trees using a combination of growth and </w:t>
      </w:r>
      <w:r w:rsidR="009C5D79">
        <w:rPr>
          <w:rFonts w:ascii="Times New Roman" w:hAnsi="Times New Roman" w:cs="Times New Roman"/>
        </w:rPr>
        <w:t xml:space="preserve">whole-crown </w:t>
      </w:r>
      <w:r w:rsidRPr="009B00B8">
        <w:rPr>
          <w:rFonts w:ascii="Times New Roman" w:hAnsi="Times New Roman" w:cs="Times New Roman"/>
        </w:rPr>
        <w:t xml:space="preserve">flux measurements. </w:t>
      </w:r>
      <w:r w:rsidR="009C5D79">
        <w:rPr>
          <w:rFonts w:ascii="Times New Roman" w:hAnsi="Times New Roman" w:cs="Times New Roman"/>
        </w:rPr>
        <w:t xml:space="preserve">Experimental warming increased the proportion of GPP that was </w:t>
      </w:r>
      <w:r w:rsidR="004515F9">
        <w:rPr>
          <w:rFonts w:ascii="Times New Roman" w:hAnsi="Times New Roman" w:cs="Times New Roman"/>
        </w:rPr>
        <w:t>allocated to</w:t>
      </w:r>
      <w:r w:rsidR="009C5D79">
        <w:rPr>
          <w:rFonts w:ascii="Times New Roman" w:hAnsi="Times New Roman" w:cs="Times New Roman"/>
        </w:rPr>
        <w:t xml:space="preserve"> aboveground uses and decreased the proportion of GPP that was allocated belowground. This was consistent with a reduced root mass fraction in the warmed treatments at the final harves</w:t>
      </w:r>
      <w:r w:rsidR="00923D4E">
        <w:rPr>
          <w:rFonts w:ascii="Times New Roman" w:hAnsi="Times New Roman" w:cs="Times New Roman"/>
        </w:rPr>
        <w:t xml:space="preserve">t. The experimental drought reduced </w:t>
      </w:r>
      <w:r w:rsidR="009C5D79">
        <w:rPr>
          <w:rFonts w:ascii="Times New Roman" w:hAnsi="Times New Roman" w:cs="Times New Roman"/>
        </w:rPr>
        <w:t>CO</w:t>
      </w:r>
      <w:r w:rsidR="009C5D79">
        <w:rPr>
          <w:rFonts w:ascii="Times New Roman" w:hAnsi="Times New Roman" w:cs="Times New Roman"/>
          <w:vertAlign w:val="subscript"/>
        </w:rPr>
        <w:t>2</w:t>
      </w:r>
      <w:r w:rsidR="009C5D79">
        <w:rPr>
          <w:rFonts w:ascii="Times New Roman" w:hAnsi="Times New Roman" w:cs="Times New Roman"/>
        </w:rPr>
        <w:t xml:space="preserve"> and H</w:t>
      </w:r>
      <w:r w:rsidR="009C5D79">
        <w:rPr>
          <w:rFonts w:ascii="Times New Roman" w:hAnsi="Times New Roman" w:cs="Times New Roman"/>
          <w:vertAlign w:val="subscript"/>
        </w:rPr>
        <w:t>2</w:t>
      </w:r>
      <w:r w:rsidR="009C5D79">
        <w:rPr>
          <w:rFonts w:ascii="Times New Roman" w:hAnsi="Times New Roman" w:cs="Times New Roman"/>
        </w:rPr>
        <w:t xml:space="preserve">O fluxes </w:t>
      </w:r>
      <w:r w:rsidR="00923D4E">
        <w:rPr>
          <w:rFonts w:ascii="Times New Roman" w:hAnsi="Times New Roman" w:cs="Times New Roman"/>
        </w:rPr>
        <w:t xml:space="preserve">but </w:t>
      </w:r>
      <w:r w:rsidR="009C5D79">
        <w:rPr>
          <w:rFonts w:ascii="Times New Roman" w:hAnsi="Times New Roman" w:cs="Times New Roman"/>
        </w:rPr>
        <w:t xml:space="preserve">did not affect the allocation of C, </w:t>
      </w:r>
      <w:r w:rsidR="00923D4E">
        <w:rPr>
          <w:rFonts w:ascii="Times New Roman" w:hAnsi="Times New Roman" w:cs="Times New Roman"/>
        </w:rPr>
        <w:t>perhaps because</w:t>
      </w:r>
      <w:r w:rsidR="009C5D79">
        <w:rPr>
          <w:rFonts w:ascii="Times New Roman" w:hAnsi="Times New Roman" w:cs="Times New Roman"/>
        </w:rPr>
        <w:t xml:space="preserve"> tree access to deep soil water prevented </w:t>
      </w:r>
      <w:r w:rsidR="00923D4E">
        <w:rPr>
          <w:rFonts w:ascii="Times New Roman" w:hAnsi="Times New Roman" w:cs="Times New Roman"/>
        </w:rPr>
        <w:t>the drought trees from having strongly negative water potentials</w:t>
      </w:r>
      <w:r w:rsidR="009C5D79">
        <w:rPr>
          <w:rFonts w:ascii="Times New Roman" w:hAnsi="Times New Roman" w:cs="Times New Roman"/>
        </w:rPr>
        <w:t>. There</w:t>
      </w:r>
      <w:r w:rsidRPr="009B00B8">
        <w:rPr>
          <w:rFonts w:ascii="Times New Roman" w:hAnsi="Times New Roman" w:cs="Times New Roman"/>
        </w:rPr>
        <w:t xml:space="preserve"> were no interactive effects between warming and drought on C partitioning terms, </w:t>
      </w:r>
      <w:r w:rsidR="009C5D79">
        <w:rPr>
          <w:rFonts w:ascii="Times New Roman" w:hAnsi="Times New Roman" w:cs="Times New Roman"/>
        </w:rPr>
        <w:t xml:space="preserve">so </w:t>
      </w:r>
      <w:r w:rsidRPr="009B00B8">
        <w:rPr>
          <w:rFonts w:ascii="Times New Roman" w:hAnsi="Times New Roman" w:cs="Times New Roman"/>
        </w:rPr>
        <w:t>we discuss the impacts of warming and drought separately.</w:t>
      </w:r>
    </w:p>
    <w:p w14:paraId="33368CE1" w14:textId="77777777" w:rsidR="00563E99" w:rsidRPr="009B00B8" w:rsidRDefault="00374242" w:rsidP="00CF7FA5">
      <w:pPr>
        <w:spacing w:before="120" w:after="200" w:line="360" w:lineRule="auto"/>
        <w:rPr>
          <w:rFonts w:ascii="Times New Roman" w:hAnsi="Times New Roman" w:cs="Times New Roman"/>
        </w:rPr>
      </w:pPr>
      <w:r w:rsidRPr="009B00B8">
        <w:rPr>
          <w:rFonts w:ascii="Times New Roman" w:hAnsi="Times New Roman" w:cs="Times New Roman"/>
          <w:i/>
        </w:rPr>
        <w:t>Effects of experimental warming on C allocation</w:t>
      </w:r>
    </w:p>
    <w:p w14:paraId="50D83A10" w14:textId="3E5C87FA" w:rsidR="00563E99" w:rsidRDefault="00374242">
      <w:pPr>
        <w:spacing w:line="360" w:lineRule="auto"/>
        <w:rPr>
          <w:rFonts w:ascii="Times New Roman" w:hAnsi="Times New Roman" w:cs="Times New Roman"/>
        </w:rPr>
      </w:pPr>
      <w:r w:rsidRPr="009B00B8">
        <w:rPr>
          <w:rFonts w:ascii="Times New Roman" w:hAnsi="Times New Roman" w:cs="Times New Roman"/>
        </w:rPr>
        <w:t>Experimental warming strongly affected several aspects of tree C allocation. Warming increased the fractional partition</w:t>
      </w:r>
      <w:r w:rsidR="009C5D79">
        <w:rPr>
          <w:rFonts w:ascii="Times New Roman" w:hAnsi="Times New Roman" w:cs="Times New Roman"/>
        </w:rPr>
        <w:t xml:space="preserve">ing of GPP to aboveground uses, </w:t>
      </w:r>
      <w:r w:rsidRPr="009B00B8">
        <w:rPr>
          <w:rFonts w:ascii="Times New Roman" w:hAnsi="Times New Roman" w:cs="Times New Roman"/>
        </w:rPr>
        <w:t>including growth and respiration</w:t>
      </w:r>
      <w:r w:rsidR="009C5D79">
        <w:rPr>
          <w:rFonts w:ascii="Times New Roman" w:hAnsi="Times New Roman" w:cs="Times New Roman"/>
        </w:rPr>
        <w:t>,</w:t>
      </w:r>
      <w:r w:rsidRPr="009B00B8">
        <w:rPr>
          <w:rFonts w:ascii="Times New Roman" w:hAnsi="Times New Roman" w:cs="Times New Roman"/>
        </w:rPr>
        <w:t xml:space="preserve"> at the expense of C partitioning belowground. This observation is consistent with some soil warming experiments (e.g., </w:t>
      </w:r>
      <w:proofErr w:type="spellStart"/>
      <w:r w:rsidRPr="009B00B8">
        <w:rPr>
          <w:rFonts w:ascii="Times New Roman" w:hAnsi="Times New Roman" w:cs="Times New Roman"/>
        </w:rPr>
        <w:t>Melillo</w:t>
      </w:r>
      <w:proofErr w:type="spellEnd"/>
      <w:r w:rsidRPr="009B00B8">
        <w:rPr>
          <w:rFonts w:ascii="Times New Roman" w:hAnsi="Times New Roman" w:cs="Times New Roman"/>
        </w:rPr>
        <w:t xml:space="preserve"> </w:t>
      </w:r>
      <w:r w:rsidRPr="009B00B8">
        <w:rPr>
          <w:rFonts w:ascii="Times New Roman" w:hAnsi="Times New Roman" w:cs="Times New Roman"/>
          <w:i/>
        </w:rPr>
        <w:t>et al</w:t>
      </w:r>
      <w:r w:rsidRPr="009B00B8">
        <w:rPr>
          <w:rFonts w:ascii="Times New Roman" w:hAnsi="Times New Roman" w:cs="Times New Roman"/>
        </w:rPr>
        <w:t xml:space="preserve">., 2002, 2011) that attributed this effect to a warming-induced stimulation of soil nutrient availability, such that trees did not “need” to </w:t>
      </w:r>
      <w:r w:rsidR="009C5D79">
        <w:rPr>
          <w:rFonts w:ascii="Times New Roman" w:hAnsi="Times New Roman" w:cs="Times New Roman"/>
        </w:rPr>
        <w:t>allocate as much</w:t>
      </w:r>
      <w:r w:rsidRPr="009B00B8">
        <w:rPr>
          <w:rFonts w:ascii="Times New Roman" w:hAnsi="Times New Roman" w:cs="Times New Roman"/>
        </w:rPr>
        <w:t xml:space="preserve"> C belowground on nutrient acquisition. Such a mechanism may have been at play here</w:t>
      </w:r>
      <w:r w:rsidR="00721B7D">
        <w:rPr>
          <w:rFonts w:ascii="Times New Roman" w:hAnsi="Times New Roman" w:cs="Times New Roman"/>
        </w:rPr>
        <w:t xml:space="preserve">, although we </w:t>
      </w:r>
      <w:r w:rsidR="00041A46">
        <w:rPr>
          <w:rFonts w:ascii="Times New Roman" w:hAnsi="Times New Roman" w:cs="Times New Roman"/>
        </w:rPr>
        <w:t>cannot</w:t>
      </w:r>
      <w:r w:rsidR="00721B7D">
        <w:rPr>
          <w:rFonts w:ascii="Times New Roman" w:hAnsi="Times New Roman" w:cs="Times New Roman"/>
        </w:rPr>
        <w:t xml:space="preserve"> test this </w:t>
      </w:r>
      <w:r w:rsidR="00CA1577">
        <w:rPr>
          <w:rFonts w:ascii="Times New Roman" w:hAnsi="Times New Roman" w:cs="Times New Roman"/>
        </w:rPr>
        <w:t>directly</w:t>
      </w:r>
      <w:r w:rsidRPr="009B00B8">
        <w:rPr>
          <w:rFonts w:ascii="Times New Roman" w:hAnsi="Times New Roman" w:cs="Times New Roman"/>
        </w:rPr>
        <w:t>. However it is also possible that experimental warming directly stimulated the activity of meristems aboveground, such that a smaller remainder of fixed C was available for transport and use belowground. Such a mechanism would imply an aboveground priority in tree C allocation, consistent with previous work on forest C budgets and elevated atmospheric CO</w:t>
      </w:r>
      <w:r w:rsidRPr="009B00B8">
        <w:rPr>
          <w:rFonts w:ascii="Times New Roman" w:hAnsi="Times New Roman" w:cs="Times New Roman"/>
          <w:vertAlign w:val="subscript"/>
        </w:rPr>
        <w:t>2</w:t>
      </w:r>
      <w:r w:rsidR="00A2115E">
        <w:rPr>
          <w:rFonts w:ascii="Times New Roman" w:hAnsi="Times New Roman" w:cs="Times New Roman"/>
        </w:rPr>
        <w:t xml:space="preserve"> treatments </w:t>
      </w:r>
      <w:r w:rsidR="00A2115E">
        <w:rPr>
          <w:rFonts w:ascii="Times New Roman" w:hAnsi="Times New Roman" w:cs="Times New Roman"/>
        </w:rPr>
        <w:fldChar w:fldCharType="begin"/>
      </w:r>
      <w:r w:rsidR="00A2115E">
        <w:rPr>
          <w:rFonts w:ascii="Times New Roman" w:hAnsi="Times New Roman" w:cs="Times New Roman"/>
        </w:rPr>
        <w:instrText xml:space="preserve"> ADDIN ZOTERO_ITEM CSL_CITATION {"citationID":"a2hl0ji71o6","properties":{"formattedCitation":"{\\rtf (Palmroth {\\i{}et al.}, 2006)}","plainCitation":"(Palmroth et al., 2006)"},"citationItems":[{"id":184,"uris":["http://zotero.org/users/4234815/items/3C2BDC7V"],"uri":["http://zotero.org/users/4234815/items/3C2BDC7V"],"itemData":{"id":184,"type":"article-journal","title":"Aboveground sink strength in forests controls the allocation of carbon below ground and its [CO2]-induced enhancement","container-title":"Proceedings of the National Academy of Sciences","page":"19362-19367","volume":"103","issue":"51","source":"www.pnas.org","abstract":"The partitioning among carbon (C) pools of the extra C captured under elevated atmospheric CO2 concentration ([CO2]) determines the enhancement in C sequestration, yet no clear partitioning rules exist. Here, we used first principles and published data from four free-air CO2 enrichment (FACE) experiments on forest tree species to conceptualize the total allocation of C to below ground (TBCA) under current [CO2] and to predict the likely effect of elevated [CO2]. We show that at a FACE site where leaf area index (L) of Pinus taeda L. was altered through nitrogen fertilization, ice-storm damage, and droughts, changes in L, reflecting the aboveground sink for net primary productivity, were accompanied by opposite changes in TBCA. A similar pattern emerged when data were combined from the four FACE experiments, using leaf area duration (LD) to account for differences in growing-season length. Moreover, elevated [CO2]-induced enhancement of TBCA in the combined data decreased from ≈50% (700 g C m−2 y−1) at the lowest LD to ≈30% (200 g C m−2 y−1) at the highest LD. The consistency of the trend in TBCA with L and its response to [CO2] across the sites provides a norm for predictions of ecosystem C cycling, and is particularly useful for models that use L to estimate components of the terrestrial C balance.","DOI":"10.1073/pnas.0609492103","ISSN":"0027-8424, 1091-6490","note":"PMID: 17159142","journalAbbreviation":"PNAS","language":"en","author":[{"family":"Palmroth","given":"Sari"},{"family":"Oren","given":"Ram"},{"family":"McCarthy","given":"Heather R."},{"family":"Johnsen","given":"Kurt H."},{"family":"Finzi","given":"Adrien C."},{"family":"Butnor","given":"John R."},{"family":"Ryan","given":"Michael G."},{"family":"Schlesinger","given":"William H."}],"issued":{"date-parts":[["2006",12,19]]}}}],"schema":"https://github.com/citation-style-language/schema/raw/master/csl-citation.json"} </w:instrText>
      </w:r>
      <w:r w:rsidR="00A2115E">
        <w:rPr>
          <w:rFonts w:ascii="Times New Roman" w:hAnsi="Times New Roman" w:cs="Times New Roman"/>
        </w:rPr>
        <w:fldChar w:fldCharType="separate"/>
      </w:r>
      <w:r w:rsidR="00A2115E" w:rsidRPr="00A2115E">
        <w:rPr>
          <w:rFonts w:ascii="Times New Roman" w:hAnsi="Times New Roman" w:cs="Times New Roman"/>
          <w:szCs w:val="24"/>
        </w:rPr>
        <w:t xml:space="preserve">(Palmroth </w:t>
      </w:r>
      <w:r w:rsidR="00A2115E" w:rsidRPr="00A2115E">
        <w:rPr>
          <w:rFonts w:ascii="Times New Roman" w:hAnsi="Times New Roman" w:cs="Times New Roman"/>
          <w:i/>
          <w:iCs/>
          <w:szCs w:val="24"/>
        </w:rPr>
        <w:t>et al.</w:t>
      </w:r>
      <w:r w:rsidR="00A2115E" w:rsidRPr="00A2115E">
        <w:rPr>
          <w:rFonts w:ascii="Times New Roman" w:hAnsi="Times New Roman" w:cs="Times New Roman"/>
          <w:szCs w:val="24"/>
        </w:rPr>
        <w:t>, 2006)</w:t>
      </w:r>
      <w:r w:rsidR="00A2115E">
        <w:rPr>
          <w:rFonts w:ascii="Times New Roman" w:hAnsi="Times New Roman" w:cs="Times New Roman"/>
        </w:rPr>
        <w:fldChar w:fldCharType="end"/>
      </w:r>
      <w:r w:rsidR="00A2115E">
        <w:rPr>
          <w:rFonts w:ascii="Times New Roman" w:hAnsi="Times New Roman" w:cs="Times New Roman"/>
        </w:rPr>
        <w:t>.</w:t>
      </w:r>
      <w:r w:rsidR="009C5D79">
        <w:rPr>
          <w:rFonts w:ascii="Times New Roman" w:hAnsi="Times New Roman" w:cs="Times New Roman"/>
        </w:rPr>
        <w:t xml:space="preserve"> This mechanism also makes sense given the structural arrangement of tree phloem, as aboveground tissues have the opportunity to remove sucrose from the phloem before belowground tissues</w:t>
      </w:r>
      <w:r w:rsidR="004515F9">
        <w:rPr>
          <w:rFonts w:ascii="Times New Roman" w:hAnsi="Times New Roman" w:cs="Times New Roman"/>
        </w:rPr>
        <w:t xml:space="preserve"> </w:t>
      </w:r>
      <w:r w:rsidR="004515F9">
        <w:rPr>
          <w:rFonts w:ascii="Times New Roman" w:hAnsi="Times New Roman" w:cs="Times New Roman"/>
        </w:rPr>
        <w:fldChar w:fldCharType="begin"/>
      </w:r>
      <w:r w:rsidR="00041A46">
        <w:rPr>
          <w:rFonts w:ascii="Times New Roman" w:hAnsi="Times New Roman" w:cs="Times New Roman"/>
        </w:rPr>
        <w:instrText xml:space="preserve"> ADDIN ZOTERO_ITEM CSL_CITATION {"citationID":"0zJMfOSV","properties":{"formattedCitation":"{\\rtf (Lemoine {\\i{}et al.}, 2013; Furze {\\i{}et al.}, 2018)}","plainCitation":"(Lemoine et al., 2013; Furze et al., 2018)"},"citationItems":[{"id":553,"uris":["http://zotero.org/users/4234815/items/JZML5EMU"],"uri":["http://zotero.org/users/4234815/items/JZML5EMU"],"itemData":{"id":553,"type":"article-journal","title":"Source-to-sink transport of sugar and regulation by environmental factors","container-title":"Frontiers in Plant Science","page":"272","volume":"4","source":"Web of Science","abstract":"Source-to-sink transport of sugar is one of the major determinants of plant growth and relies on the efficient and controlled distribution of sucrose (and some other sugars such as raffinose and polyols) across plant organs through the phloem. However, sugar transport through the phloem can be affected by many environmental factors that alter source/sink relationships. In this paper, we summarize current knowledge about the phloem transport mechanisms and review the effects of several abiotic (water and salt stress, mineral deficiency, CO2, light, temperature, air, and soil pollutants) and biotic (mutualistic and pathogenic microbes, viruses, aphids, and parasitic plants) factors. Concerning abiotic constraints, alteration of the distribution of sugar among sinks is often reported, with some sinks as roots favored in case of mineral deficiency. Many of these constraints impair the transport function of the phloem but the exact mechanisms are far from being completely known. Phloem integrity can be disrupted (e.g., by callose deposition) and under certain conditions, phloem transport is affected, earlier than photosynthesis. Photosynthesis inhibition could result from the increase in sugar concentration due to phloem transport decrease. Biotic interactions (aphids, fungi, viruses ...) also affect crop plant productivity. Recent breakthroughs have identified some of the sugar transporters involved in these interactions on the host and pathogen sides. The different data are discussed in relation to the phloem transport pathways. When possible, the link with current knowledge on the pathways at the molecular level will be highlighted.","DOI":"10.3389/fpls.2013.00272","ISSN":"1664-462X","note":"WOS:000330730400001","journalAbbreviation":"Front. Plant Sci.","language":"English","author":[{"family":"Lemoine","given":"Remi"},{"family":"La Camera","given":"Sylvain"},{"family":"Atanassova","given":"Rossitza"},{"family":"Dedaldechamp","given":"Fabienne"},{"family":"Allario","given":"Thierry"},{"family":"Pourtau","given":"Nathalie"},{"family":"Bonnemain","given":"Jean-Louis"},{"family":"Laloi","given":"Maryse"},{"family":"Coutos-Thevenot","given":"Pierre"},{"family":"Maurousset","given":"Laurence"},{"family":"Faucher","given":"Mireille"},{"family":"Girousse","given":"Christine"},{"family":"Lemonnier","given":"Pauline"},{"family":"Parrilla","given":"Jonathan"},{"family":"Durand","given":"Mickael"}],"issued":{"date-parts":[["2013",7,24]]}}},{"id":1501,"uris":["http://zotero.org/users/4234815/items/3PHYZ4LY"],"uri":["http://zotero.org/users/4234815/items/3PHYZ4LY"],"itemData":{"id":1501,"type":"article-journal","title":"Detours on the phloem sugar highway: stem carbon storage and remobilization","container-title":"Current Opinion in Plant Biology","collection-title":"43 Physiology and metabolism 2018","page":"89-95","volume":"43","source":"ScienceDirect","abstract":"For trees to survive, they must allocate resources between sources and sinks to maintain proper function. The vertical transport pathway in tree stems is essential for carbohydrates and other solutes to move between the canopy and the root system. To date, research and models emphasize the role of tree stems as ‘express’ sugar highways. However, recent investigations using isotopic markers suggest that there is considerable storage and exchange of phloem-transported sugars with older carbon (C) reserves within the stem. Thus, we suggest that stems play an important role not only in long-distance transport, but also in the regulation of the tree's overall C balance. A quantitative partitioning of stem C inputs among storage and sinks, including tissue growth, respiration, and export to roots, is still lacking. Combining methods to better quantify the dynamics and controls of C storage and remobilization in the stem will help to resolve central questions of allocation and C balance in trees.","DOI":"10.1016/j.pbi.2018.02.005","ISSN":"1369-5266","shortTitle":"Detours on the phloem sugar highway","journalAbbreviation":"Current Opinion in Plant Biology","author":[{"family":"Furze","given":"Morgan E"},{"family":"Trumbore","given":"Susan"},{"family":"Hartmann","given":"Henrik"}],"issued":{"date-parts":[["2018",6,1]]}}}],"schema":"https://github.com/citation-style-language/schema/raw/master/csl-citation.json"} </w:instrText>
      </w:r>
      <w:r w:rsidR="004515F9">
        <w:rPr>
          <w:rFonts w:ascii="Times New Roman" w:hAnsi="Times New Roman" w:cs="Times New Roman"/>
        </w:rPr>
        <w:fldChar w:fldCharType="separate"/>
      </w:r>
      <w:r w:rsidR="00041A46" w:rsidRPr="00041A46">
        <w:rPr>
          <w:rFonts w:ascii="Times New Roman" w:hAnsi="Times New Roman" w:cs="Times New Roman"/>
          <w:szCs w:val="24"/>
        </w:rPr>
        <w:t xml:space="preserve">(Lemoine </w:t>
      </w:r>
      <w:r w:rsidR="00041A46" w:rsidRPr="00041A46">
        <w:rPr>
          <w:rFonts w:ascii="Times New Roman" w:hAnsi="Times New Roman" w:cs="Times New Roman"/>
          <w:i/>
          <w:iCs/>
          <w:szCs w:val="24"/>
        </w:rPr>
        <w:t>et al.</w:t>
      </w:r>
      <w:r w:rsidR="00041A46" w:rsidRPr="00041A46">
        <w:rPr>
          <w:rFonts w:ascii="Times New Roman" w:hAnsi="Times New Roman" w:cs="Times New Roman"/>
          <w:szCs w:val="24"/>
        </w:rPr>
        <w:t xml:space="preserve">, 2013; Furze </w:t>
      </w:r>
      <w:r w:rsidR="00041A46" w:rsidRPr="00041A46">
        <w:rPr>
          <w:rFonts w:ascii="Times New Roman" w:hAnsi="Times New Roman" w:cs="Times New Roman"/>
          <w:i/>
          <w:iCs/>
          <w:szCs w:val="24"/>
        </w:rPr>
        <w:t>et al.</w:t>
      </w:r>
      <w:r w:rsidR="00041A46" w:rsidRPr="00041A46">
        <w:rPr>
          <w:rFonts w:ascii="Times New Roman" w:hAnsi="Times New Roman" w:cs="Times New Roman"/>
          <w:szCs w:val="24"/>
        </w:rPr>
        <w:t>, 2018)</w:t>
      </w:r>
      <w:r w:rsidR="004515F9">
        <w:rPr>
          <w:rFonts w:ascii="Times New Roman" w:hAnsi="Times New Roman" w:cs="Times New Roman"/>
        </w:rPr>
        <w:fldChar w:fldCharType="end"/>
      </w:r>
      <w:r w:rsidR="009C5D79">
        <w:rPr>
          <w:rFonts w:ascii="Times New Roman" w:hAnsi="Times New Roman" w:cs="Times New Roman"/>
        </w:rPr>
        <w:t xml:space="preserve">. However we note that the mechanisms regarding soil </w:t>
      </w:r>
      <w:r w:rsidR="00721B7D">
        <w:rPr>
          <w:rFonts w:ascii="Times New Roman" w:hAnsi="Times New Roman" w:cs="Times New Roman"/>
        </w:rPr>
        <w:t xml:space="preserve">nutrient availability </w:t>
      </w:r>
      <w:r w:rsidR="009C5D79">
        <w:rPr>
          <w:rFonts w:ascii="Times New Roman" w:hAnsi="Times New Roman" w:cs="Times New Roman"/>
        </w:rPr>
        <w:t>and aboveground metabolic activity are not mutually exclusive</w:t>
      </w:r>
      <w:r w:rsidR="004515F9">
        <w:rPr>
          <w:rFonts w:ascii="Times New Roman" w:hAnsi="Times New Roman" w:cs="Times New Roman"/>
        </w:rPr>
        <w:t xml:space="preserve">. </w:t>
      </w:r>
      <w:r w:rsidR="00721B7D">
        <w:rPr>
          <w:rFonts w:ascii="Times New Roman" w:hAnsi="Times New Roman" w:cs="Times New Roman"/>
        </w:rPr>
        <w:t>For example, e</w:t>
      </w:r>
      <w:r w:rsidR="004515F9">
        <w:rPr>
          <w:rFonts w:ascii="Times New Roman" w:hAnsi="Times New Roman" w:cs="Times New Roman"/>
        </w:rPr>
        <w:t>nhanced N supply from soil N mineralization may have enabled the increased aboveground metabolism in the warmed treatment, which may have resulted in the larger consumption of GPP aboveground in the warmed relative to the ambient treatment.</w:t>
      </w:r>
    </w:p>
    <w:p w14:paraId="50F7CE55" w14:textId="3394F160" w:rsidR="00CE36B2" w:rsidRDefault="00CE36B2">
      <w:pPr>
        <w:spacing w:line="360" w:lineRule="auto"/>
        <w:rPr>
          <w:rFonts w:ascii="Times New Roman" w:hAnsi="Times New Roman" w:cs="Times New Roman"/>
        </w:rPr>
      </w:pPr>
      <w:r>
        <w:rPr>
          <w:rFonts w:ascii="Times New Roman" w:hAnsi="Times New Roman" w:cs="Times New Roman"/>
        </w:rPr>
        <w:tab/>
        <w:t xml:space="preserve">We previously demonstrated that aboveground autotrophic respiration acclimated nearly </w:t>
      </w:r>
      <w:proofErr w:type="spellStart"/>
      <w:r>
        <w:rPr>
          <w:rFonts w:ascii="Times New Roman" w:hAnsi="Times New Roman" w:cs="Times New Roman"/>
        </w:rPr>
        <w:t>homeostatically</w:t>
      </w:r>
      <w:proofErr w:type="spellEnd"/>
      <w:r>
        <w:rPr>
          <w:rFonts w:ascii="Times New Roman" w:hAnsi="Times New Roman" w:cs="Times New Roman"/>
        </w:rPr>
        <w:t xml:space="preserve"> to experimental warming in this experiment, both at the leaf-scale </w:t>
      </w:r>
      <w:r>
        <w:rPr>
          <w:rFonts w:ascii="Times New Roman" w:hAnsi="Times New Roman" w:cs="Times New Roman"/>
        </w:rPr>
        <w:fldChar w:fldCharType="begin"/>
      </w:r>
      <w:r>
        <w:rPr>
          <w:rFonts w:ascii="Times New Roman" w:hAnsi="Times New Roman" w:cs="Times New Roman"/>
        </w:rPr>
        <w:instrText xml:space="preserve"> ADDIN ZOTERO_ITEM CSL_CITATION {"citationID":"a2938u4i9ha","properties":{"formattedCitation":"{\\rtf (Aspinwall {\\i{}et al.}, 2016)}","plainCitation":"(Aspinwall et al., 2016)"},"citationItems":[{"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Aspinwall </w:t>
      </w:r>
      <w:r w:rsidRPr="00CE36B2">
        <w:rPr>
          <w:rFonts w:ascii="Times New Roman" w:hAnsi="Times New Roman" w:cs="Times New Roman"/>
          <w:i/>
          <w:iCs/>
          <w:szCs w:val="24"/>
        </w:rPr>
        <w:t>et al.</w:t>
      </w:r>
      <w:r w:rsidRPr="00CE36B2">
        <w:rPr>
          <w:rFonts w:ascii="Times New Roman" w:hAnsi="Times New Roman" w:cs="Times New Roman"/>
          <w:szCs w:val="24"/>
        </w:rPr>
        <w:t>, 2016)</w:t>
      </w:r>
      <w:r>
        <w:rPr>
          <w:rFonts w:ascii="Times New Roman" w:hAnsi="Times New Roman" w:cs="Times New Roman"/>
        </w:rPr>
        <w:fldChar w:fldCharType="end"/>
      </w:r>
      <w:r>
        <w:rPr>
          <w:rFonts w:ascii="Times New Roman" w:hAnsi="Times New Roman" w:cs="Times New Roman"/>
        </w:rPr>
        <w:t xml:space="preserve"> and at the whole-crown scale </w:t>
      </w:r>
      <w:r>
        <w:rPr>
          <w:rFonts w:ascii="Times New Roman" w:hAnsi="Times New Roman" w:cs="Times New Roman"/>
        </w:rPr>
        <w:fldChar w:fldCharType="begin"/>
      </w:r>
      <w:r>
        <w:rPr>
          <w:rFonts w:ascii="Times New Roman" w:hAnsi="Times New Roman" w:cs="Times New Roman"/>
        </w:rPr>
        <w:instrText xml:space="preserve"> ADDIN ZOTERO_ITEM CSL_CITATION {"citationID":"a1rckali2o5","properties":{"formattedCitation":"{\\rtf (Drake {\\i{}et al.}, 2016b)}","plainCitation":"(Drake et al., 2016b)"},"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Drake </w:t>
      </w:r>
      <w:r w:rsidRPr="00CE36B2">
        <w:rPr>
          <w:rFonts w:ascii="Times New Roman" w:hAnsi="Times New Roman" w:cs="Times New Roman"/>
          <w:i/>
          <w:iCs/>
          <w:szCs w:val="24"/>
        </w:rPr>
        <w:t>et al.</w:t>
      </w:r>
      <w:r w:rsidRPr="00CE36B2">
        <w:rPr>
          <w:rFonts w:ascii="Times New Roman" w:hAnsi="Times New Roman" w:cs="Times New Roman"/>
          <w:szCs w:val="24"/>
        </w:rPr>
        <w:t>, 2016b)</w:t>
      </w:r>
      <w:r>
        <w:rPr>
          <w:rFonts w:ascii="Times New Roman" w:hAnsi="Times New Roman" w:cs="Times New Roman"/>
        </w:rPr>
        <w:fldChar w:fldCharType="end"/>
      </w:r>
      <w:r>
        <w:rPr>
          <w:rFonts w:ascii="Times New Roman" w:hAnsi="Times New Roman" w:cs="Times New Roman"/>
        </w:rPr>
        <w:t>. As such, the demonstration that warming increased R</w:t>
      </w:r>
      <w:r>
        <w:rPr>
          <w:rFonts w:ascii="Times New Roman" w:hAnsi="Times New Roman" w:cs="Times New Roman"/>
          <w:vertAlign w:val="subscript"/>
        </w:rPr>
        <w:t>a</w:t>
      </w:r>
      <w:r>
        <w:rPr>
          <w:rFonts w:ascii="Times New Roman" w:hAnsi="Times New Roman" w:cs="Times New Roman"/>
        </w:rPr>
        <w:t xml:space="preserve"> (Fig. 5) may appear contradictory. We emphasize that our previous presentations of autotrophic respiration were expressed per unit leaf area </w:t>
      </w:r>
      <w:r>
        <w:rPr>
          <w:rFonts w:ascii="Times New Roman" w:hAnsi="Times New Roman" w:cs="Times New Roman"/>
        </w:rPr>
        <w:fldChar w:fldCharType="begin"/>
      </w:r>
      <w:r>
        <w:rPr>
          <w:rFonts w:ascii="Times New Roman" w:hAnsi="Times New Roman" w:cs="Times New Roman"/>
        </w:rPr>
        <w:instrText xml:space="preserve"> ADDIN ZOTERO_ITEM CSL_CITATION {"citationID":"a3sfsknd20","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Drake </w:t>
      </w:r>
      <w:r w:rsidRPr="00CE36B2">
        <w:rPr>
          <w:rFonts w:ascii="Times New Roman" w:hAnsi="Times New Roman" w:cs="Times New Roman"/>
          <w:i/>
          <w:iCs/>
          <w:szCs w:val="24"/>
        </w:rPr>
        <w:t>et al.</w:t>
      </w:r>
      <w:r w:rsidRPr="00CE36B2">
        <w:rPr>
          <w:rFonts w:ascii="Times New Roman" w:hAnsi="Times New Roman" w:cs="Times New Roman"/>
          <w:szCs w:val="24"/>
        </w:rPr>
        <w:t xml:space="preserve">, 2016b; Aspinwall </w:t>
      </w:r>
      <w:r w:rsidRPr="00CE36B2">
        <w:rPr>
          <w:rFonts w:ascii="Times New Roman" w:hAnsi="Times New Roman" w:cs="Times New Roman"/>
          <w:i/>
          <w:iCs/>
          <w:szCs w:val="24"/>
        </w:rPr>
        <w:t>et al.</w:t>
      </w:r>
      <w:r w:rsidRPr="00CE36B2">
        <w:rPr>
          <w:rFonts w:ascii="Times New Roman" w:hAnsi="Times New Roman" w:cs="Times New Roman"/>
          <w:szCs w:val="24"/>
        </w:rPr>
        <w:t>, 2016)</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lastRenderedPageBreak/>
        <w:t>while the current study did not normalize the fluxes by tree size or total crown leaf area (Fig. 5c). Experimental warming increased R</w:t>
      </w:r>
      <w:r>
        <w:rPr>
          <w:rFonts w:ascii="Times New Roman" w:hAnsi="Times New Roman" w:cs="Times New Roman"/>
          <w:vertAlign w:val="subscript"/>
        </w:rPr>
        <w:t>a</w:t>
      </w:r>
      <w:r>
        <w:rPr>
          <w:rFonts w:ascii="Times New Roman" w:hAnsi="Times New Roman" w:cs="Times New Roman"/>
        </w:rPr>
        <w:t xml:space="preserve"> primarily by increasing </w:t>
      </w:r>
      <w:r w:rsidR="00FD032F">
        <w:rPr>
          <w:rFonts w:ascii="Times New Roman" w:hAnsi="Times New Roman" w:cs="Times New Roman"/>
        </w:rPr>
        <w:t xml:space="preserve">growth and </w:t>
      </w:r>
      <w:r>
        <w:rPr>
          <w:rFonts w:ascii="Times New Roman" w:hAnsi="Times New Roman" w:cs="Times New Roman"/>
        </w:rPr>
        <w:t>tree size</w:t>
      </w:r>
      <w:r w:rsidR="00FD032F">
        <w:rPr>
          <w:rFonts w:ascii="Times New Roman" w:hAnsi="Times New Roman" w:cs="Times New Roman"/>
        </w:rPr>
        <w:t xml:space="preserve"> early in the experiment</w:t>
      </w:r>
      <w:r>
        <w:rPr>
          <w:rFonts w:ascii="Times New Roman" w:hAnsi="Times New Roman" w:cs="Times New Roman"/>
        </w:rPr>
        <w:t>. Furthermore, the common relationship between relative growth rate and R</w:t>
      </w:r>
      <w:r>
        <w:rPr>
          <w:rFonts w:ascii="Times New Roman" w:hAnsi="Times New Roman" w:cs="Times New Roman"/>
          <w:vertAlign w:val="subscript"/>
        </w:rPr>
        <w:t>a</w:t>
      </w:r>
      <w:r>
        <w:rPr>
          <w:rFonts w:ascii="Times New Roman" w:hAnsi="Times New Roman" w:cs="Times New Roman"/>
        </w:rPr>
        <w:t xml:space="preserve"> per unit tree mass for the ambient and warmed treatment is indicative of homeostatic acclimation of maintenance respiration in this experiment (Fig. 7). The stimulation of whole-crown R</w:t>
      </w:r>
      <w:r>
        <w:rPr>
          <w:rFonts w:ascii="Times New Roman" w:hAnsi="Times New Roman" w:cs="Times New Roman"/>
          <w:vertAlign w:val="subscript"/>
        </w:rPr>
        <w:t>a</w:t>
      </w:r>
      <w:r>
        <w:rPr>
          <w:rFonts w:ascii="Times New Roman" w:hAnsi="Times New Roman" w:cs="Times New Roman"/>
        </w:rPr>
        <w:t xml:space="preserve"> by warming was primarily attributable to an increase in respiration to support growth</w:t>
      </w:r>
      <w:r w:rsidR="00A663C4">
        <w:rPr>
          <w:rFonts w:ascii="Times New Roman" w:hAnsi="Times New Roman" w:cs="Times New Roman"/>
        </w:rPr>
        <w:t xml:space="preserve">. Thus, we suggest that this study is in agreement with previous published work from this experiment </w:t>
      </w:r>
      <w:r w:rsidR="00A663C4">
        <w:rPr>
          <w:rFonts w:ascii="Times New Roman" w:hAnsi="Times New Roman" w:cs="Times New Roman"/>
        </w:rPr>
        <w:fldChar w:fldCharType="begin"/>
      </w:r>
      <w:r w:rsidR="00A663C4">
        <w:rPr>
          <w:rFonts w:ascii="Times New Roman" w:hAnsi="Times New Roman" w:cs="Times New Roman"/>
        </w:rPr>
        <w:instrText xml:space="preserve"> ADDIN ZOTERO_ITEM CSL_CITATION {"citationID":"a26no271l21","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A663C4">
        <w:rPr>
          <w:rFonts w:ascii="Times New Roman" w:hAnsi="Times New Roman" w:cs="Times New Roman"/>
        </w:rPr>
        <w:fldChar w:fldCharType="separate"/>
      </w:r>
      <w:r w:rsidR="00A663C4" w:rsidRPr="00A663C4">
        <w:rPr>
          <w:rFonts w:ascii="Times New Roman" w:hAnsi="Times New Roman" w:cs="Times New Roman"/>
          <w:szCs w:val="24"/>
        </w:rPr>
        <w:t xml:space="preserve">(Drake </w:t>
      </w:r>
      <w:r w:rsidR="00A663C4" w:rsidRPr="00A663C4">
        <w:rPr>
          <w:rFonts w:ascii="Times New Roman" w:hAnsi="Times New Roman" w:cs="Times New Roman"/>
          <w:i/>
          <w:iCs/>
          <w:szCs w:val="24"/>
        </w:rPr>
        <w:t>et al.</w:t>
      </w:r>
      <w:r w:rsidR="00A663C4" w:rsidRPr="00A663C4">
        <w:rPr>
          <w:rFonts w:ascii="Times New Roman" w:hAnsi="Times New Roman" w:cs="Times New Roman"/>
          <w:szCs w:val="24"/>
        </w:rPr>
        <w:t xml:space="preserve">, 2016b; Aspinwall </w:t>
      </w:r>
      <w:r w:rsidR="00A663C4" w:rsidRPr="00A663C4">
        <w:rPr>
          <w:rFonts w:ascii="Times New Roman" w:hAnsi="Times New Roman" w:cs="Times New Roman"/>
          <w:i/>
          <w:iCs/>
          <w:szCs w:val="24"/>
        </w:rPr>
        <w:t>et al.</w:t>
      </w:r>
      <w:r w:rsidR="00A663C4" w:rsidRPr="00A663C4">
        <w:rPr>
          <w:rFonts w:ascii="Times New Roman" w:hAnsi="Times New Roman" w:cs="Times New Roman"/>
          <w:szCs w:val="24"/>
        </w:rPr>
        <w:t>, 2016)</w:t>
      </w:r>
      <w:r w:rsidR="00A663C4">
        <w:rPr>
          <w:rFonts w:ascii="Times New Roman" w:hAnsi="Times New Roman" w:cs="Times New Roman"/>
        </w:rPr>
        <w:fldChar w:fldCharType="end"/>
      </w:r>
      <w:r w:rsidR="00A663C4">
        <w:rPr>
          <w:rFonts w:ascii="Times New Roman" w:hAnsi="Times New Roman" w:cs="Times New Roman"/>
        </w:rPr>
        <w:t>, where homeostatic acclimation of respiration to experimental warming prevented a warming-induced increased in maintenance respiration, while a warming effect on growth stimulated growth respiration and increased whole-crown R</w:t>
      </w:r>
      <w:r w:rsidR="00A663C4">
        <w:rPr>
          <w:rFonts w:ascii="Times New Roman" w:hAnsi="Times New Roman" w:cs="Times New Roman"/>
          <w:vertAlign w:val="subscript"/>
        </w:rPr>
        <w:t>a</w:t>
      </w:r>
      <w:r w:rsidR="00A663C4">
        <w:rPr>
          <w:rFonts w:ascii="Times New Roman" w:hAnsi="Times New Roman" w:cs="Times New Roman"/>
        </w:rPr>
        <w:t>.</w:t>
      </w:r>
    </w:p>
    <w:p w14:paraId="73FCBA5A" w14:textId="2D04B8F8" w:rsidR="000E10B6" w:rsidRPr="00A663C4" w:rsidRDefault="000E10B6">
      <w:pPr>
        <w:spacing w:line="360" w:lineRule="auto"/>
        <w:rPr>
          <w:rFonts w:ascii="Times New Roman" w:hAnsi="Times New Roman" w:cs="Times New Roman"/>
        </w:rPr>
      </w:pPr>
      <w:r>
        <w:rPr>
          <w:rFonts w:ascii="Times New Roman" w:hAnsi="Times New Roman" w:cs="Times New Roman"/>
        </w:rPr>
        <w:tab/>
        <w:t xml:space="preserve">The increased allocation of C aboveground in the warmed treatment, combined with homeostatic acclimation of maintenance respiration, likely contributed to the </w:t>
      </w:r>
      <w:r w:rsidR="00464464">
        <w:rPr>
          <w:rFonts w:ascii="Times New Roman" w:hAnsi="Times New Roman" w:cs="Times New Roman"/>
        </w:rPr>
        <w:t xml:space="preserve">observed </w:t>
      </w:r>
      <w:r>
        <w:rPr>
          <w:rFonts w:ascii="Times New Roman" w:hAnsi="Times New Roman" w:cs="Times New Roman"/>
        </w:rPr>
        <w:t>warming-induced stimulat</w:t>
      </w:r>
      <w:r w:rsidR="00464464">
        <w:rPr>
          <w:rFonts w:ascii="Times New Roman" w:hAnsi="Times New Roman" w:cs="Times New Roman"/>
        </w:rPr>
        <w:t xml:space="preserve">ion in growth during the first half of </w:t>
      </w:r>
      <w:r>
        <w:rPr>
          <w:rFonts w:ascii="Times New Roman" w:hAnsi="Times New Roman" w:cs="Times New Roman"/>
        </w:rPr>
        <w:t>this experiment (Fig. 1).</w:t>
      </w:r>
      <w:r w:rsidR="002B64EA">
        <w:rPr>
          <w:rFonts w:ascii="Times New Roman" w:hAnsi="Times New Roman" w:cs="Times New Roman"/>
        </w:rPr>
        <w:t xml:space="preserve"> Experimental warming </w:t>
      </w:r>
      <w:r w:rsidR="00464464">
        <w:rPr>
          <w:rFonts w:ascii="Times New Roman" w:hAnsi="Times New Roman" w:cs="Times New Roman"/>
        </w:rPr>
        <w:t xml:space="preserve">had neutral or negative effects on leaf-level photosynthesis in this study </w:t>
      </w:r>
      <w:r w:rsidR="00464464">
        <w:rPr>
          <w:rFonts w:ascii="Times New Roman" w:hAnsi="Times New Roman" w:cs="Times New Roman"/>
        </w:rPr>
        <w:fldChar w:fldCharType="begin"/>
      </w:r>
      <w:r w:rsidR="00464464">
        <w:rPr>
          <w:rFonts w:ascii="Times New Roman" w:hAnsi="Times New Roman" w:cs="Times New Roman"/>
        </w:rPr>
        <w:instrText xml:space="preserve"> ADDIN ZOTERO_ITEM CSL_CITATION {"citationID":"a3d0nhllq1","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464464">
        <w:rPr>
          <w:rFonts w:ascii="Times New Roman" w:hAnsi="Times New Roman" w:cs="Times New Roman"/>
        </w:rPr>
        <w:fldChar w:fldCharType="separate"/>
      </w:r>
      <w:r w:rsidR="00464464" w:rsidRPr="00464464">
        <w:rPr>
          <w:rFonts w:ascii="Times New Roman" w:hAnsi="Times New Roman" w:cs="Times New Roman"/>
          <w:szCs w:val="24"/>
        </w:rPr>
        <w:t xml:space="preserve">(Drake </w:t>
      </w:r>
      <w:r w:rsidR="00464464" w:rsidRPr="00464464">
        <w:rPr>
          <w:rFonts w:ascii="Times New Roman" w:hAnsi="Times New Roman" w:cs="Times New Roman"/>
          <w:i/>
          <w:iCs/>
          <w:szCs w:val="24"/>
        </w:rPr>
        <w:t>et al.</w:t>
      </w:r>
      <w:r w:rsidR="00464464" w:rsidRPr="00464464">
        <w:rPr>
          <w:rFonts w:ascii="Times New Roman" w:hAnsi="Times New Roman" w:cs="Times New Roman"/>
          <w:szCs w:val="24"/>
        </w:rPr>
        <w:t xml:space="preserve">, 2016b; Aspinwall </w:t>
      </w:r>
      <w:r w:rsidR="00464464" w:rsidRPr="00464464">
        <w:rPr>
          <w:rFonts w:ascii="Times New Roman" w:hAnsi="Times New Roman" w:cs="Times New Roman"/>
          <w:i/>
          <w:iCs/>
          <w:szCs w:val="24"/>
        </w:rPr>
        <w:t>et al.</w:t>
      </w:r>
      <w:r w:rsidR="00464464" w:rsidRPr="00464464">
        <w:rPr>
          <w:rFonts w:ascii="Times New Roman" w:hAnsi="Times New Roman" w:cs="Times New Roman"/>
          <w:szCs w:val="24"/>
        </w:rPr>
        <w:t>, 2016)</w:t>
      </w:r>
      <w:r w:rsidR="00464464">
        <w:rPr>
          <w:rFonts w:ascii="Times New Roman" w:hAnsi="Times New Roman" w:cs="Times New Roman"/>
        </w:rPr>
        <w:fldChar w:fldCharType="end"/>
      </w:r>
      <w:r w:rsidR="00464464">
        <w:rPr>
          <w:rFonts w:ascii="Times New Roman" w:hAnsi="Times New Roman" w:cs="Times New Roman"/>
        </w:rPr>
        <w:t xml:space="preserve">, so a warming-induced stimulation of growth was somewhat surprising. </w:t>
      </w:r>
      <w:commentRangeStart w:id="12"/>
      <w:commentRangeStart w:id="13"/>
      <w:r w:rsidR="00464464">
        <w:rPr>
          <w:rFonts w:ascii="Times New Roman" w:hAnsi="Times New Roman" w:cs="Times New Roman"/>
        </w:rPr>
        <w:t>We suggest that an increase in C partitioning aboveground (Fig. 6a) was associated with accelerated leaf development early in the experiment in these young and rapidly growing trees (Fig. 1c), such that trees exposed to the warmed treatment had higher rates of crown-scale photosynthesis (Fig. 5a) primarily through a warming effect on total crown leaf area, rather than a warming effect on leaf-scale photosynthetic rates</w:t>
      </w:r>
      <w:commentRangeEnd w:id="12"/>
      <w:r w:rsidR="00721B7D">
        <w:rPr>
          <w:rStyle w:val="CommentReference"/>
        </w:rPr>
        <w:commentReference w:id="12"/>
      </w:r>
      <w:commentRangeEnd w:id="13"/>
      <w:r w:rsidR="00686295">
        <w:rPr>
          <w:rStyle w:val="CommentReference"/>
        </w:rPr>
        <w:commentReference w:id="13"/>
      </w:r>
      <w:r w:rsidR="00464464">
        <w:rPr>
          <w:rFonts w:ascii="Times New Roman" w:hAnsi="Times New Roman" w:cs="Times New Roman"/>
        </w:rPr>
        <w:t xml:space="preserve">. </w:t>
      </w:r>
      <w:r w:rsidR="00041A46">
        <w:rPr>
          <w:rFonts w:ascii="Times New Roman" w:hAnsi="Times New Roman" w:cs="Times New Roman"/>
        </w:rPr>
        <w:t xml:space="preserve">This is consistent with nutrient fertilization studies, in which increases in leaf area, rather than changes in leaf N or leaf function, </w:t>
      </w:r>
      <w:r w:rsidR="00AA3255">
        <w:rPr>
          <w:rFonts w:ascii="Times New Roman" w:hAnsi="Times New Roman" w:cs="Times New Roman"/>
        </w:rPr>
        <w:t xml:space="preserve">often </w:t>
      </w:r>
      <w:r w:rsidR="00041A46">
        <w:rPr>
          <w:rFonts w:ascii="Times New Roman" w:hAnsi="Times New Roman" w:cs="Times New Roman"/>
        </w:rPr>
        <w:t>dominate</w:t>
      </w:r>
      <w:r w:rsidR="00AA3255">
        <w:rPr>
          <w:rFonts w:ascii="Times New Roman" w:hAnsi="Times New Roman" w:cs="Times New Roman"/>
        </w:rPr>
        <w:t>s</w:t>
      </w:r>
      <w:r w:rsidR="00041A46">
        <w:rPr>
          <w:rFonts w:ascii="Times New Roman" w:hAnsi="Times New Roman" w:cs="Times New Roman"/>
        </w:rPr>
        <w:t xml:space="preserve"> the growth responses of rapidly growing plants</w:t>
      </w:r>
      <w:r w:rsidR="00AA3255">
        <w:rPr>
          <w:rFonts w:ascii="Times New Roman" w:hAnsi="Times New Roman" w:cs="Times New Roman"/>
        </w:rPr>
        <w:t xml:space="preserve"> </w:t>
      </w:r>
      <w:r w:rsidR="00AA3255">
        <w:rPr>
          <w:rFonts w:ascii="Times New Roman" w:hAnsi="Times New Roman" w:cs="Times New Roman"/>
        </w:rPr>
        <w:fldChar w:fldCharType="begin"/>
      </w:r>
      <w:r w:rsidR="00686295">
        <w:rPr>
          <w:rFonts w:ascii="Times New Roman" w:hAnsi="Times New Roman" w:cs="Times New Roman"/>
        </w:rPr>
        <w:instrText xml:space="preserve"> ADDIN ZOTERO_ITEM CSL_CITATION {"citationID":"BaNzWa36","properties":{"formattedCitation":"{\\rtf (Sinclair &amp; Horie, 1989; Gastal &amp; Lemaire, 2002; Lovelock {\\i{}et al.}, 2004; Wang {\\i{}et al.}, 2012)}","plainCitation":"(Sinclair &amp; Horie, 1989; Gastal &amp; Lemaire, 2002; Lovelock et al., 2004; Wang et al., 2012)"},"citationItems":[{"id":1789,"uris":["http://zotero.org/users/4234815/items/BJAMM5KN"],"uri":["http://zotero.org/users/4234815/items/BJAMM5KN"],"itemData":{"id":1789,"type":"article-journal","title":"Leaf Nitrogen, Photosynthesis, and Crop Radiation Use Efficiency: A Review","container-title":"Crop Science","page":"90","volume":"29","issue":"1","source":"Crossref","DOI":"10.2135/cropsci1989.0011183X002900010023x","ISSN":"0011-183X","shortTitle":"Leaf Nitrogen, Photosynthesis, and Crop Radiation Use Efficiency","language":"en","author":[{"family":"Sinclair","given":"T. R."},{"family":"Horie","given":"T."}],"issued":{"date-parts":[["1989"]]}}},{"id":1787,"uris":["http://zotero.org/users/4234815/items/3P92SIUY"],"uri":["http://zotero.org/users/4234815/items/3P92SIUY"],"itemData":{"id":1787,"type":"article-journal","title":"N uptake and distribution in crops: an agronomical and ecophysiological perspective","container-title":"Journal of Experimental Botany","page":"789-799","volume":"53","issue":"370","source":"Crossref","DOI":"10.1093/jexbot/53.370.789","ISSN":"1460-2431, 0022-0957","shortTitle":"N uptake and distribution in crops","language":"en","author":[{"family":"Gastal","given":"F."},{"family":"Lemaire","given":"G."}],"issued":{"date-parts":[["2002",4,15]]}}},{"id":1783,"uris":["http://zotero.org/users/4234815/items/L9WHLFFI"],"uri":["http://zotero.org/users/4234815/items/L9WHLFFI"],"itemData":{"id":1783,"type":"article-journal","title":"The effect of nutrient enrichment on growth, photosynthesis and hydraulic conductance of dwarf mangroves in Panama","container-title":"Functional Ecology","page":"25-33","volume":"18","issue":"1","source":"Crossref","DOI":"10.1046/j.0269-8463.2004.00805.x","ISSN":"0269-8463, 1365-2435","language":"en","author":[{"family":"Lovelock","given":"C. E."},{"family":"Feller","given":"I. C."},{"family":"Mckee","given":"K. L."},{"family":"Engelbrecht","given":"B. M. J."},{"family":"Ball","given":"M. C."}],"issued":{"date-parts":[["2004",2]]}}},{"id":1785,"uris":["http://zotero.org/users/4234815/items/M39GCA6V"],"uri":["http://zotero.org/users/4234815/items/M39GCA6V"],"itemData":{"id":1785,"type":"article-journal","title":"Impact of nitrogen allocation on growth and photosynthesis of Miscanthus (Miscanthus x giganteus)","container-title":"Global Change Biology Bioenergy","page":"688-697","volume":"4","issue":"6","source":"Web of Science","abstract":"Nitrogen (N) addition typically increases overall plant growth, but the nature of this response depends upon patterns of plant nitrogen allocation that vary throughout the growing season and depend upon canopy position. In this study seasonal variations in leaf traits were investigated across a canopy profile in Miscanthus (Miscanthus x giganteus) under two N treatments (0 and 224 kg ha-1) to determine whether the growth response of Miscanthus to N fertilization was related to the response of photosynthetic capacity and nitrogen allocation. Miscanthus yielded 24.1 Mg ha-1 in fertilized plots, a 40% increase compared to control plots. Photosynthetic properties, such as net photosynthesis (A), maximum rate of rubisco carboxylation (Vcmax), stomatal conductance (gs) and PSII efficiency (Fv'/Fm'), all decreased significantly from the top of the canopy to the bottom, but were not affected by N fertilization. N fertilization increased specific leaf area (SLA) and leaf area index (LAI). Leaf N concentration in different canopy layers was increased by N fertilization and the distribution of N concentration within canopy followed irradiance gradients. These results show that the positive effect of N fertilization on the yield of Miscanthus was unrelated to changes in photosynthetic rates but was achieved mainly by increased canopy leaf area. Vertical measurements through the canopy demonstrated that Miscanthus adapted to the light environment by adjusting leaf morphological and biochemical properties independent of nitrogen treatments. GPP estimated using big leaf and multilayer models varied considerably, suggesting a multilayer model in which Vcmax changes both through time and canopy layer could be adopted into agricultural models to more accurately predict biomass production in biomass crop ecosystems.","DOI":"10.1111/j.1757-1707.2012.01167.x","ISSN":"1757-1693","note":"WOS:000309450100010","journalAbbreviation":"GCB Bioenergy","language":"English","author":[{"family":"Wang","given":"Dan"},{"family":"Maughan","given":"Mathew W."},{"family":"Sun","given":"Jindong"},{"family":"Feng","given":"Xiaohui"},{"family":"Miguez","given":"Fernando"},{"family":"Lee","given":"Dokyoung"},{"family":"Dietze","given":"Michael C."}],"issued":{"date-parts":[["2012",11]]}}}],"schema":"https://github.com/citation-style-language/schema/raw/master/csl-citation.json"} </w:instrText>
      </w:r>
      <w:r w:rsidR="00AA3255">
        <w:rPr>
          <w:rFonts w:ascii="Times New Roman" w:hAnsi="Times New Roman" w:cs="Times New Roman"/>
        </w:rPr>
        <w:fldChar w:fldCharType="separate"/>
      </w:r>
      <w:r w:rsidR="00686295" w:rsidRPr="00686295">
        <w:rPr>
          <w:rFonts w:ascii="Times New Roman" w:hAnsi="Times New Roman" w:cs="Times New Roman"/>
          <w:szCs w:val="24"/>
        </w:rPr>
        <w:t xml:space="preserve">(Sinclair &amp; Horie, 1989; Gastal &amp; Lemaire, 2002; Lovelock </w:t>
      </w:r>
      <w:r w:rsidR="00686295" w:rsidRPr="00686295">
        <w:rPr>
          <w:rFonts w:ascii="Times New Roman" w:hAnsi="Times New Roman" w:cs="Times New Roman"/>
          <w:i/>
          <w:iCs/>
          <w:szCs w:val="24"/>
        </w:rPr>
        <w:t>et al.</w:t>
      </w:r>
      <w:r w:rsidR="00686295" w:rsidRPr="00686295">
        <w:rPr>
          <w:rFonts w:ascii="Times New Roman" w:hAnsi="Times New Roman" w:cs="Times New Roman"/>
          <w:szCs w:val="24"/>
        </w:rPr>
        <w:t xml:space="preserve">, 2004; Wang </w:t>
      </w:r>
      <w:r w:rsidR="00686295" w:rsidRPr="00686295">
        <w:rPr>
          <w:rFonts w:ascii="Times New Roman" w:hAnsi="Times New Roman" w:cs="Times New Roman"/>
          <w:i/>
          <w:iCs/>
          <w:szCs w:val="24"/>
        </w:rPr>
        <w:t>et al.</w:t>
      </w:r>
      <w:r w:rsidR="00686295" w:rsidRPr="00686295">
        <w:rPr>
          <w:rFonts w:ascii="Times New Roman" w:hAnsi="Times New Roman" w:cs="Times New Roman"/>
          <w:szCs w:val="24"/>
        </w:rPr>
        <w:t>, 2012)</w:t>
      </w:r>
      <w:r w:rsidR="00AA3255">
        <w:rPr>
          <w:rFonts w:ascii="Times New Roman" w:hAnsi="Times New Roman" w:cs="Times New Roman"/>
        </w:rPr>
        <w:fldChar w:fldCharType="end"/>
      </w:r>
      <w:r w:rsidR="00AA3255">
        <w:rPr>
          <w:rFonts w:ascii="Times New Roman" w:hAnsi="Times New Roman" w:cs="Times New Roman"/>
        </w:rPr>
        <w:t xml:space="preserve">, although there are exceptions </w:t>
      </w:r>
      <w:r w:rsidR="00CA53D2">
        <w:rPr>
          <w:rFonts w:ascii="Times New Roman" w:hAnsi="Times New Roman" w:cs="Times New Roman"/>
        </w:rPr>
        <w:fldChar w:fldCharType="begin"/>
      </w:r>
      <w:r w:rsidR="00CA53D2">
        <w:rPr>
          <w:rFonts w:ascii="Times New Roman" w:hAnsi="Times New Roman" w:cs="Times New Roman"/>
        </w:rPr>
        <w:instrText xml:space="preserve"> ADDIN ZOTERO_ITEM CSL_CITATION {"citationID":"a2gp8ihud28","properties":{"formattedCitation":"{\\rtf (Santiago {\\i{}et al.}, 2012)}","plainCitation":"(Santiago et al., 2012)"},"citationItems":[{"id":1780,"uris":["http://zotero.org/users/4234815/items/3VRZ5SFF"],"uri":["http://zotero.org/users/4234815/items/3VRZ5SFF"],"itemData":{"id":1780,"type":"article-journal","title":"Tropical tree seedling growth responses to nitrogen, phosphorus and potassium addition","container-title":"Journal of Ecology","page":"309-316","volume":"100","issue":"2","source":"Web of Science","abstract":"1. Nutrients are a critical resource for plant growth, but the elements limiting growth in tropical forests have rarely been determined. 2. We investigated the influence of nitrogen (N), phosphorus (P), potassium(K) and micronutrients on seedling biomass and nutrient allocation in a factorial nutrient fertilization experiment in lowland tropical forest at the Barro Colorado Nature Monument, Panama. We also measured 8 years of herbivory and growth for 1800 seedlings. We sought to determine the identity of limiting elements and possible nutrient interactions. 3. The five study species were Alseis blackiana, Desmopsis panamensis, Heisteria concinna, Sorocea affinis and Tetragastris panamensis. Plants grew in deeply shaded understorey with a mean canopy openness of 4.9%(+/-0.7%; 1 SE). 4. Tissue N concentration increased by 11% with N addition. Tissue P concentration increased by 16% with P addition. Tissue K increased by 4% with K addition. K addition reduced root-to-shoot biomass ratio. There was no significant effect of fertilization on specific leaf area or leaf area ratio. 5. The proportion of leaves damaged and the mean level of damage by herbivory increased with P and K addition and showed a significant P x K interaction. 6. Across all species and years, relative growth rate of height increased with K addition and with N and P in combination. Relative growth rate of leaf count trended 8.5% higher with K addition (P = 0.076). 7. We also added micronutrients in a parallel experiment. There was no effect of micronutrient addition on any seedling parameter. 8. Synthesis. K addition affected seedlings by enhancing tissue nutrient concentration, increasing herbivory, reducing root-to-shoot biomass ratio and increasing height growth. Additional effects of N or P on tissue chemistry, herbivory and growth offer support for the multiple limiting resources hypothesis. Our results suggest that seedling growth is limited by nutrients, especially K, even under highly shaded conditions in this lowland tropical forest.","DOI":"10.1111/j.1365-2745.2011.01904.x","ISSN":"0022-0477","note":"WOS:000300500800002","journalAbbreviation":"J. Ecol.","language":"English","author":[{"family":"Santiago","given":"Louis S."},{"family":"Wright","given":"S. Joseph"},{"family":"Harms","given":"Kyle E."},{"family":"Yavitt","given":"Joseph B."},{"family":"Korine","given":"Carmi"},{"family":"Garcia","given":"Milton N."},{"family":"Turner","given":"Benjamin L."}],"issued":{"date-parts":[["2012",3]]}}}],"schema":"https://github.com/citation-style-language/schema/raw/master/csl-citation.json"} </w:instrText>
      </w:r>
      <w:r w:rsidR="00CA53D2">
        <w:rPr>
          <w:rFonts w:ascii="Times New Roman" w:hAnsi="Times New Roman" w:cs="Times New Roman"/>
        </w:rPr>
        <w:fldChar w:fldCharType="separate"/>
      </w:r>
      <w:r w:rsidR="00CA53D2" w:rsidRPr="00CA53D2">
        <w:rPr>
          <w:rFonts w:ascii="Times New Roman" w:hAnsi="Times New Roman" w:cs="Times New Roman"/>
          <w:szCs w:val="24"/>
        </w:rPr>
        <w:t xml:space="preserve">(Santiago </w:t>
      </w:r>
      <w:r w:rsidR="00CA53D2" w:rsidRPr="00CA53D2">
        <w:rPr>
          <w:rFonts w:ascii="Times New Roman" w:hAnsi="Times New Roman" w:cs="Times New Roman"/>
          <w:i/>
          <w:iCs/>
          <w:szCs w:val="24"/>
        </w:rPr>
        <w:t>et al.</w:t>
      </w:r>
      <w:r w:rsidR="00CA53D2" w:rsidRPr="00CA53D2">
        <w:rPr>
          <w:rFonts w:ascii="Times New Roman" w:hAnsi="Times New Roman" w:cs="Times New Roman"/>
          <w:szCs w:val="24"/>
        </w:rPr>
        <w:t>, 2012)</w:t>
      </w:r>
      <w:r w:rsidR="00CA53D2">
        <w:rPr>
          <w:rFonts w:ascii="Times New Roman" w:hAnsi="Times New Roman" w:cs="Times New Roman"/>
        </w:rPr>
        <w:fldChar w:fldCharType="end"/>
      </w:r>
      <w:r w:rsidR="00041A46">
        <w:rPr>
          <w:rFonts w:ascii="Times New Roman" w:hAnsi="Times New Roman" w:cs="Times New Roman"/>
        </w:rPr>
        <w:t xml:space="preserve">. </w:t>
      </w:r>
      <w:r w:rsidR="00464464">
        <w:rPr>
          <w:rFonts w:ascii="Times New Roman" w:hAnsi="Times New Roman" w:cs="Times New Roman"/>
        </w:rPr>
        <w:t>Warming temperatures thus may have a large effect on resource partitioning and growth trajectories for small trees undergoing exponential growth</w:t>
      </w:r>
      <w:r w:rsidR="001901AA">
        <w:rPr>
          <w:rFonts w:ascii="Times New Roman" w:hAnsi="Times New Roman" w:cs="Times New Roman"/>
        </w:rPr>
        <w:t>.</w:t>
      </w:r>
    </w:p>
    <w:p w14:paraId="12384E82" w14:textId="77777777" w:rsidR="00563E99" w:rsidRPr="009B00B8" w:rsidRDefault="00374242" w:rsidP="00464464">
      <w:pPr>
        <w:spacing w:before="240" w:after="120" w:line="360" w:lineRule="auto"/>
        <w:rPr>
          <w:rFonts w:ascii="Times New Roman" w:hAnsi="Times New Roman" w:cs="Times New Roman"/>
        </w:rPr>
      </w:pPr>
      <w:r w:rsidRPr="009B00B8">
        <w:rPr>
          <w:rFonts w:ascii="Times New Roman" w:hAnsi="Times New Roman" w:cs="Times New Roman"/>
          <w:i/>
        </w:rPr>
        <w:t>Effects of drought on C allocation</w:t>
      </w:r>
    </w:p>
    <w:p w14:paraId="4F609496" w14:textId="1C3BBE7B" w:rsidR="00563E99" w:rsidRDefault="00374242">
      <w:pPr>
        <w:spacing w:line="360" w:lineRule="auto"/>
        <w:rPr>
          <w:rFonts w:ascii="Times New Roman" w:hAnsi="Times New Roman" w:cs="Times New Roman"/>
        </w:rPr>
      </w:pPr>
      <w:r w:rsidRPr="009B00B8">
        <w:rPr>
          <w:rFonts w:ascii="Times New Roman" w:hAnsi="Times New Roman" w:cs="Times New Roman"/>
        </w:rPr>
        <w:tab/>
        <w:t xml:space="preserve">The experimental drought did not strongly impact tree C allocation. While the drought clearly reduced the overall rates of GPP,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R</w:t>
      </w:r>
      <w:r w:rsidRPr="009B00B8">
        <w:rPr>
          <w:rFonts w:ascii="Times New Roman" w:hAnsi="Times New Roman" w:cs="Times New Roman"/>
          <w:vertAlign w:val="subscript"/>
        </w:rPr>
        <w:t>a</w:t>
      </w:r>
      <w:r w:rsidRPr="009B00B8">
        <w:rPr>
          <w:rFonts w:ascii="Times New Roman" w:hAnsi="Times New Roman" w:cs="Times New Roman"/>
        </w:rPr>
        <w:t>, and the residual, drought did not impact C partitioning. In particular,</w:t>
      </w:r>
      <w:r w:rsidR="004515F9">
        <w:rPr>
          <w:rFonts w:ascii="Times New Roman" w:hAnsi="Times New Roman" w:cs="Times New Roman"/>
        </w:rPr>
        <w:t xml:space="preserve"> we find no evidence that</w:t>
      </w:r>
      <w:r w:rsidRPr="009B00B8">
        <w:rPr>
          <w:rFonts w:ascii="Times New Roman" w:hAnsi="Times New Roman" w:cs="Times New Roman"/>
        </w:rPr>
        <w:t xml:space="preserve"> trees increase</w:t>
      </w:r>
      <w:r w:rsidR="004515F9">
        <w:rPr>
          <w:rFonts w:ascii="Times New Roman" w:hAnsi="Times New Roman" w:cs="Times New Roman"/>
        </w:rPr>
        <w:t>d</w:t>
      </w:r>
      <w:r w:rsidRPr="009B00B8">
        <w:rPr>
          <w:rFonts w:ascii="Times New Roman" w:hAnsi="Times New Roman" w:cs="Times New Roman"/>
        </w:rPr>
        <w:t xml:space="preserve"> C partitioning belowground in response to the drought. </w:t>
      </w:r>
      <w:r w:rsidR="00686295">
        <w:rPr>
          <w:rFonts w:ascii="Times New Roman" w:hAnsi="Times New Roman" w:cs="Times New Roman"/>
        </w:rPr>
        <w:t xml:space="preserve">That is, the drought reduced all C fluxes proportionally, such that the ratios of C fluxes to GPP was unchanged. </w:t>
      </w:r>
      <w:r w:rsidR="00FD032F">
        <w:rPr>
          <w:rFonts w:ascii="Times New Roman" w:hAnsi="Times New Roman" w:cs="Times New Roman"/>
        </w:rPr>
        <w:t xml:space="preserve">We recognize that our ability to resolve C partitioning belowground </w:t>
      </w:r>
      <w:r w:rsidR="00686295">
        <w:rPr>
          <w:rFonts w:ascii="Times New Roman" w:hAnsi="Times New Roman" w:cs="Times New Roman"/>
        </w:rPr>
        <w:t>was</w:t>
      </w:r>
      <w:r w:rsidR="00FD032F">
        <w:rPr>
          <w:rFonts w:ascii="Times New Roman" w:hAnsi="Times New Roman" w:cs="Times New Roman"/>
        </w:rPr>
        <w:t xml:space="preserve"> limited by the nature of the measurements based on the residual, and our lack of root biomass measurements in deep soil. </w:t>
      </w:r>
      <w:r w:rsidR="002059F3">
        <w:rPr>
          <w:rFonts w:ascii="Times New Roman" w:hAnsi="Times New Roman" w:cs="Times New Roman"/>
        </w:rPr>
        <w:t xml:space="preserve">Leaf predawn water potential declined to only approximately -0.6 MPa, which is a moderate value </w:t>
      </w:r>
      <w:r w:rsidR="002059F3">
        <w:rPr>
          <w:rFonts w:ascii="Times New Roman" w:hAnsi="Times New Roman" w:cs="Times New Roman"/>
        </w:rPr>
        <w:lastRenderedPageBreak/>
        <w:t>that is not indicative of water stress</w:t>
      </w:r>
      <w:r w:rsidR="00686295">
        <w:rPr>
          <w:rFonts w:ascii="Times New Roman" w:hAnsi="Times New Roman" w:cs="Times New Roman"/>
        </w:rPr>
        <w:t>; this is likely relevant to the lack of any drought effects on GPP partitioning.</w:t>
      </w:r>
      <w:r w:rsidR="002059F3">
        <w:rPr>
          <w:rFonts w:ascii="Times New Roman" w:hAnsi="Times New Roman" w:cs="Times New Roman"/>
        </w:rPr>
        <w:t xml:space="preserve"> </w:t>
      </w:r>
    </w:p>
    <w:p w14:paraId="124D4EBD" w14:textId="043ECA1D" w:rsidR="005B039E" w:rsidRPr="00B256B7" w:rsidRDefault="005B039E">
      <w:pPr>
        <w:spacing w:line="360" w:lineRule="auto"/>
        <w:rPr>
          <w:rFonts w:ascii="Times New Roman" w:hAnsi="Times New Roman" w:cs="Times New Roman"/>
        </w:rPr>
      </w:pPr>
      <w:r>
        <w:rPr>
          <w:rFonts w:ascii="Times New Roman" w:hAnsi="Times New Roman" w:cs="Times New Roman"/>
        </w:rPr>
        <w:tab/>
        <w:t>The acq</w:t>
      </w:r>
      <w:r w:rsidR="00686295">
        <w:rPr>
          <w:rFonts w:ascii="Times New Roman" w:hAnsi="Times New Roman" w:cs="Times New Roman"/>
        </w:rPr>
        <w:t>uisition of deep soil water is</w:t>
      </w:r>
      <w:r>
        <w:rPr>
          <w:rFonts w:ascii="Times New Roman" w:hAnsi="Times New Roman" w:cs="Times New Roman"/>
        </w:rPr>
        <w:t xml:space="preserve"> common </w:t>
      </w:r>
      <w:r w:rsidR="00686295">
        <w:rPr>
          <w:rFonts w:ascii="Times New Roman" w:hAnsi="Times New Roman" w:cs="Times New Roman"/>
        </w:rPr>
        <w:t>across</w:t>
      </w:r>
      <w:r w:rsidR="00F53286">
        <w:rPr>
          <w:rFonts w:ascii="Times New Roman" w:hAnsi="Times New Roman" w:cs="Times New Roman"/>
        </w:rPr>
        <w:t xml:space="preserve"> ecosystems, including but not </w:t>
      </w:r>
      <w:r w:rsidR="00686295">
        <w:rPr>
          <w:rFonts w:ascii="Times New Roman" w:hAnsi="Times New Roman" w:cs="Times New Roman"/>
        </w:rPr>
        <w:t>limited</w:t>
      </w:r>
      <w:r w:rsidR="00F53286">
        <w:rPr>
          <w:rFonts w:ascii="Times New Roman" w:hAnsi="Times New Roman" w:cs="Times New Roman"/>
        </w:rPr>
        <w:t xml:space="preserve"> to </w:t>
      </w:r>
      <w:r w:rsidR="00F53286">
        <w:rPr>
          <w:rFonts w:ascii="Times New Roman" w:hAnsi="Times New Roman" w:cs="Times New Roman"/>
          <w:i/>
        </w:rPr>
        <w:t xml:space="preserve">Eucalyptus </w:t>
      </w:r>
      <w:proofErr w:type="spellStart"/>
      <w:r w:rsidR="00F53286">
        <w:rPr>
          <w:rFonts w:ascii="Times New Roman" w:hAnsi="Times New Roman" w:cs="Times New Roman"/>
          <w:i/>
        </w:rPr>
        <w:t>spp</w:t>
      </w:r>
      <w:proofErr w:type="spellEnd"/>
      <w:r w:rsidR="00F53286">
        <w:rPr>
          <w:rFonts w:ascii="Times New Roman" w:hAnsi="Times New Roman" w:cs="Times New Roman"/>
          <w:i/>
        </w:rPr>
        <w:t xml:space="preserve"> </w:t>
      </w:r>
      <w:r w:rsidR="00F53286">
        <w:rPr>
          <w:rFonts w:ascii="Times New Roman" w:hAnsi="Times New Roman" w:cs="Times New Roman"/>
          <w:i/>
        </w:rPr>
        <w:fldChar w:fldCharType="begin"/>
      </w:r>
      <w:r w:rsidR="00F53286">
        <w:rPr>
          <w:rFonts w:ascii="Times New Roman" w:hAnsi="Times New Roman" w:cs="Times New Roman"/>
          <w:i/>
        </w:rPr>
        <w:instrText xml:space="preserve"> ADDIN ZOTERO_ITEM CSL_CITATION {"citationID":"atl3v377n","properties":{"formattedCitation":"{\\rtf (Eamus {\\i{}et al.}, 2015)}","plainCitation":"(Eamus et al., 2015)"},"citationItems":[{"id":139,"uris":["http://zotero.org/users/4234815/items/BQ2X9FFP"],"uri":["http://zotero.org/users/4234815/items/BQ2X9FFP"],"itemData":{"id":139,"type":"article-journal","title":"Groundwater-dependent ecosystems: recent insights from satellite and field-based studies","container-title":"Hydrol. Earth Syst. Sci.","page":"4229-4256","volume":"19","issue":"10","source":"Copernicus Online Journals","abstract":"Groundwater-dependent ecosystems (GDEs) are at risk globally due to unsustainable levels of groundwater extraction, especially in arid and semi-arid regions. In this review, we examine recent developments in the ecohydrology of GDEs with a focus on three knowledge gaps: (1) how do we locate GDEs, (2) how much water is transpired from shallow aquifers by GDEs and (3) what are the responses of GDEs to excessive groundwater extraction? The answers to these questions will determine water allocations that are required to sustain functioning of GDEs and to guide regulations on groundwater extraction to avoid negative impacts on GDEs.  We discuss three methods for identifying GDEs: (1) techniques relying on remotely sensed information; (2) fluctuations in depth-to-groundwater that are associated with diurnal variations in transpiration; and (3) stable isotope analysis of water sources in the transpiration stream.  We then discuss several methods for estimating rates of GW use, including direct measurement using sapflux or eddy covariance technologies, estimation of a climate wetness index within a Budyko framework, spatial distribution of evapotranspiration (ET) using remote sensing, groundwater modelling and stable isotopes. Remote sensing methods often rely on direct measurements to calibrate the relationship between vegetation indices and ET. ET from GDEs is also determined using hydrologic models of varying complexity, from the White method to fully coupled, variable saturation models. Combinations of methods are typically employed to obtain clearer insight into the components of groundwater discharge in GDEs, such as the proportional importance of transpiration versus evaporation (e.g. using stable isotopes) or from groundwater versus rainwater sources.  Groundwater extraction can have severe consequences for the structure and function of GDEs. In the most extreme cases, phreatophytes experience crown dieback and death following groundwater drawdown. We provide a brief review of two case studies of the impacts of GW extraction and then provide an ecosystem-scale, multiple trait, integrated metric of the impact of differences in groundwater depth on the structure and function of eucalypt forests growing along a natural gradient in depth-to-groundwater. We conclude with a discussion of a depth-to-groundwater threshold in this mesic GDE. Beyond this threshold, significant changes occur in ecosystem structure and function.","DOI":"10.5194/hess-19-4229-2015","ISSN":"1607-7938","shortTitle":"Groundwater-dependent ecosystems","journalAbbreviation":"Hydrol. Earth Syst. Sci.","author":[{"family":"Eamus","given":"D."},{"family":"Zolfaghar","given":"S."},{"family":"Villalobos-Vega","given":"R."},{"family":"Cleverly","given":"J."},{"family":"Huete","given":"A."}],"issued":{"date-parts":[["2015",10,21]]}}}],"schema":"https://github.com/citation-style-language/schema/raw/master/csl-citation.json"} </w:instrText>
      </w:r>
      <w:r w:rsidR="00F53286">
        <w:rPr>
          <w:rFonts w:ascii="Times New Roman" w:hAnsi="Times New Roman" w:cs="Times New Roman"/>
          <w:i/>
        </w:rPr>
        <w:fldChar w:fldCharType="separate"/>
      </w:r>
      <w:r w:rsidR="00F53286" w:rsidRPr="00F53286">
        <w:rPr>
          <w:rFonts w:ascii="Times New Roman" w:hAnsi="Times New Roman" w:cs="Times New Roman"/>
          <w:szCs w:val="24"/>
        </w:rPr>
        <w:t xml:space="preserve">(Eamus </w:t>
      </w:r>
      <w:r w:rsidR="00F53286" w:rsidRPr="00F53286">
        <w:rPr>
          <w:rFonts w:ascii="Times New Roman" w:hAnsi="Times New Roman" w:cs="Times New Roman"/>
          <w:i/>
          <w:iCs/>
          <w:szCs w:val="24"/>
        </w:rPr>
        <w:t>et al.</w:t>
      </w:r>
      <w:r w:rsidR="00F53286" w:rsidRPr="00F53286">
        <w:rPr>
          <w:rFonts w:ascii="Times New Roman" w:hAnsi="Times New Roman" w:cs="Times New Roman"/>
          <w:szCs w:val="24"/>
        </w:rPr>
        <w:t>, 2015)</w:t>
      </w:r>
      <w:r w:rsidR="00F53286">
        <w:rPr>
          <w:rFonts w:ascii="Times New Roman" w:hAnsi="Times New Roman" w:cs="Times New Roman"/>
          <w:i/>
        </w:rPr>
        <w:fldChar w:fldCharType="end"/>
      </w:r>
      <w:r w:rsidR="00686295">
        <w:rPr>
          <w:rFonts w:ascii="Times New Roman" w:hAnsi="Times New Roman" w:cs="Times New Roman"/>
        </w:rPr>
        <w:t>. P</w:t>
      </w:r>
      <w:r w:rsidR="00F53286">
        <w:rPr>
          <w:rFonts w:ascii="Times New Roman" w:hAnsi="Times New Roman" w:cs="Times New Roman"/>
        </w:rPr>
        <w:t>revious studies have shown that</w:t>
      </w:r>
      <w:r w:rsidR="00B256B7">
        <w:rPr>
          <w:rFonts w:ascii="Times New Roman" w:hAnsi="Times New Roman" w:cs="Times New Roman"/>
        </w:rPr>
        <w:t xml:space="preserve"> groundwater use enables vegetation </w:t>
      </w:r>
      <w:r w:rsidR="0036405B">
        <w:rPr>
          <w:rFonts w:ascii="Times New Roman" w:hAnsi="Times New Roman" w:cs="Times New Roman"/>
        </w:rPr>
        <w:t xml:space="preserve">to </w:t>
      </w:r>
      <w:r w:rsidR="00B256B7">
        <w:rPr>
          <w:rFonts w:ascii="Times New Roman" w:hAnsi="Times New Roman" w:cs="Times New Roman"/>
        </w:rPr>
        <w:t xml:space="preserve">avoid production declines under conditions of surface moisture limitation </w:t>
      </w:r>
      <w:r w:rsidR="00B256B7">
        <w:rPr>
          <w:rFonts w:ascii="Times New Roman" w:hAnsi="Times New Roman" w:cs="Times New Roman"/>
        </w:rPr>
        <w:fldChar w:fldCharType="begin"/>
      </w:r>
      <w:r w:rsidR="00B256B7">
        <w:rPr>
          <w:rFonts w:ascii="Times New Roman" w:hAnsi="Times New Roman" w:cs="Times New Roman"/>
        </w:rPr>
        <w:instrText xml:space="preserve"> ADDIN ZOTERO_ITEM CSL_CITATION {"citationID":"ZzztZwRl","properties":{"formattedCitation":"{\\rtf (Baldocchi {\\i{}et al.}, 2010; Barbeta {\\i{}et al.}, 2015)}","plainCitation":"(Baldocchi et al., 2010; Barbeta et al., 2015)"},"citationItems":[{"id":565,"uris":["http://zotero.org/users/4234815/items/DH2H7B26"],"uri":["http://zotero.org/users/4234815/items/DH2H7B26"],"itemData":{"id":565,"type":"article-journal","title":"On the differential advantages of evergreenness and deciduousness in mediterranean oak woodlands: a flux perspective","container-title":"Ecological Applications","page":"1583-1597","volume":"20","issue":"6","source":"Wiley Online Library","abstract":"We assessed the differential advantages of deciduousness and evergreenness by examining 26 site-years of carbon dioxide, water vapor, and energy flux measurements from five comparable oak woodlands in France, Italy, Portugal, and California (USA). On average, the evergreen and deciduous oak woodlands assimilated and respired similar amounts of carbon while using similar amounts of water. These results suggest that evergreen and deciduous woodlands have specific, and similar, ecological costs in mediterranean climates, and that both leaf habits are able to meet these costs. What are the mechanisms behind these findings? Deciduous oaks compensated for having a shorter growing season by attaining a greater capacity to assimilate carbon for a given amount of intercepted solar radiation during the well-watered spring period; at saturating light levels, deciduous oaks gained carbon at six times the rate of evergreen oaks. Otherwise, the two leaf habits experienced similar efficiencies in carbon use (the change in carbon respired per change in carbon assimilated), water use (the change in carbon assimilation per change in water evaporated), and rainfall use (the change in evaporation per change in rainfall). Overall, leaf area index, rather than leaf habit, was the significant factor in determining the absolute magnitude of carbon gained and water lost by each evergreen and deciduous oak woodland over an annual interval; the closed canopies assimilated and respired more carbon and transpired more water than the open canopies. Both deciduous and evergreen mediterranean oaks survive in their seasonally hot/dry, wet/cool native range by ensuring that actual evaporation is less than the supply of water. This feat is accomplished by adjusting the leaf area index to reduce total water loss at the landscape scale, by down-regulating photosynthesis, respiration, and stomatal conductance with progressive seasonal soil water deficits, and by extending their root systems to tap groundwater.","DOI":"10.1890/08-2047.1","ISSN":"1939-5582","shortTitle":"On the differential advantages of evergreenness and deciduousness in mediterranean oak woodlands","language":"en","author":[{"family":"Baldocchi","given":"Dennis D."},{"family":"Ma","given":"Siyan"},{"family":"Rambal","given":"Serge"},{"family":"Misson","given":"Laurent"},{"family":"Ourcival","given":"Jean-Marc"},{"family":"Limousin","given":"Jean-Marc"},{"family":"Pereira","given":"Joao"},{"family":"Papale","given":"Dario"}],"issued":{"date-parts":[["2010",9,1]]}}},{"id":568,"uris":["http://zotero.org/users/4234815/items/ZAVI7G5D"],"uri":["http://zotero.org/users/4234815/items/ZAVI7G5D"],"itemData":{"id":568,"type":"article-journal","title":"The combined effects of a long-term experimental drought and an extreme drought on the use of plant-water sources in a Mediterranean forest","container-title":"Global Change Biology","page":"1213-1225","volume":"21","issue":"3","source":"Wiley Online Library","abstract":"Vegetation in water-limited ecosystems relies strongly on access to deep water reserves to withstand dry periods. Most of these ecosystems have shallow soils over deep groundwater reserves. Understanding the functioning and functional plasticity of species-specific root systems and the patterns of or differences in the use of water sources under more frequent or intense droughts is therefore necessary to properly predict the responses of seasonally dry ecosystems to future climate. We used stable isotopes to investigate the seasonal patterns of water uptake by a sclerophyll forest on sloped terrain with shallow soils. We assessed the effect of a long-term experimental drought (12 years) and the added impact of an extreme natural drought that produced widespread tree mortality and crown defoliation. The dominant species, Quercus ilex, Arbutus unedo and Phillyrea latifolia, all have dimorphic root systems enabling them to access different water sources in space and time. The plants extracted water mainly from the soil in the cold and wet seasons but increased their use of groundwater during the summer drought. Interestingly, the plants subjected to the long-term experimental drought shifted water uptake toward deeper (10–35 cm) soil layers during the wet season and reduced groundwater uptake in summer, indicating plasticity in the functional distribution of fine roots that dampened the effect of our experimental drought over the long term. An extreme drought in 2011, however, further reduced the contribution of deep soil layers and groundwater to transpiration, which resulted in greater crown defoliation in the drought-affected plants. This study suggests that extreme droughts aggravate moderate but persistent drier conditions (simulated by our manipulation) and may lead to the depletion of water from groundwater reservoirs and weathered bedrock, threatening the preservation of these Mediterranean ecosystems in their current structures and compositions.","DOI":"10.1111/gcb.12785","ISSN":"1365-2486","journalAbbreviation":"Glob Change Biol","language":"en","author":[{"family":"Barbeta","given":"Adrià"},{"family":"Mejía-Chang","given":"Monica"},{"family":"Ogaya","given":"Romà"},{"family":"Voltas","given":"Jordi"},{"family":"Dawson","given":"Todd E."},{"family":"Peñuelas","given":"Josep"}],"issued":{"date-parts":[["2015",3,1]]}}}],"schema":"https://github.com/citation-style-language/schema/raw/master/csl-citation.json"} </w:instrText>
      </w:r>
      <w:r w:rsidR="00B256B7">
        <w:rPr>
          <w:rFonts w:ascii="Times New Roman" w:hAnsi="Times New Roman" w:cs="Times New Roman"/>
        </w:rPr>
        <w:fldChar w:fldCharType="separate"/>
      </w:r>
      <w:r w:rsidR="00B256B7" w:rsidRPr="00B256B7">
        <w:rPr>
          <w:rFonts w:ascii="Times New Roman" w:hAnsi="Times New Roman" w:cs="Times New Roman"/>
          <w:szCs w:val="24"/>
        </w:rPr>
        <w:t xml:space="preserve">(Baldocchi </w:t>
      </w:r>
      <w:r w:rsidR="00B256B7" w:rsidRPr="00B256B7">
        <w:rPr>
          <w:rFonts w:ascii="Times New Roman" w:hAnsi="Times New Roman" w:cs="Times New Roman"/>
          <w:i/>
          <w:iCs/>
          <w:szCs w:val="24"/>
        </w:rPr>
        <w:t>et al.</w:t>
      </w:r>
      <w:r w:rsidR="00B256B7" w:rsidRPr="00B256B7">
        <w:rPr>
          <w:rFonts w:ascii="Times New Roman" w:hAnsi="Times New Roman" w:cs="Times New Roman"/>
          <w:szCs w:val="24"/>
        </w:rPr>
        <w:t xml:space="preserve">, 2010; Barbeta </w:t>
      </w:r>
      <w:r w:rsidR="00B256B7" w:rsidRPr="00B256B7">
        <w:rPr>
          <w:rFonts w:ascii="Times New Roman" w:hAnsi="Times New Roman" w:cs="Times New Roman"/>
          <w:i/>
          <w:iCs/>
          <w:szCs w:val="24"/>
        </w:rPr>
        <w:t>et al.</w:t>
      </w:r>
      <w:r w:rsidR="00B256B7" w:rsidRPr="00B256B7">
        <w:rPr>
          <w:rFonts w:ascii="Times New Roman" w:hAnsi="Times New Roman" w:cs="Times New Roman"/>
          <w:szCs w:val="24"/>
        </w:rPr>
        <w:t>, 2015)</w:t>
      </w:r>
      <w:r w:rsidR="00B256B7">
        <w:rPr>
          <w:rFonts w:ascii="Times New Roman" w:hAnsi="Times New Roman" w:cs="Times New Roman"/>
        </w:rPr>
        <w:fldChar w:fldCharType="end"/>
      </w:r>
      <w:r w:rsidR="00B256B7">
        <w:rPr>
          <w:rFonts w:ascii="Times New Roman" w:hAnsi="Times New Roman" w:cs="Times New Roman"/>
        </w:rPr>
        <w:t>. Some Eucalypt species are well-known users</w:t>
      </w:r>
      <w:r w:rsidR="00F53286">
        <w:rPr>
          <w:rFonts w:ascii="Times New Roman" w:hAnsi="Times New Roman" w:cs="Times New Roman"/>
        </w:rPr>
        <w:t xml:space="preserve"> </w:t>
      </w:r>
      <w:r w:rsidR="0036405B">
        <w:rPr>
          <w:rFonts w:ascii="Times New Roman" w:hAnsi="Times New Roman" w:cs="Times New Roman"/>
        </w:rPr>
        <w:t>of groundwater. R</w:t>
      </w:r>
      <w:r w:rsidR="00B256B7">
        <w:rPr>
          <w:rFonts w:ascii="Times New Roman" w:hAnsi="Times New Roman" w:cs="Times New Roman"/>
        </w:rPr>
        <w:t>iver red gum (</w:t>
      </w:r>
      <w:r w:rsidR="00B256B7" w:rsidRPr="00B256B7">
        <w:rPr>
          <w:rFonts w:ascii="Times New Roman" w:hAnsi="Times New Roman" w:cs="Times New Roman"/>
          <w:i/>
        </w:rPr>
        <w:t xml:space="preserve">Eucalyptus </w:t>
      </w:r>
      <w:proofErr w:type="spellStart"/>
      <w:r w:rsidR="00B256B7" w:rsidRPr="00B256B7">
        <w:rPr>
          <w:rFonts w:ascii="Times New Roman" w:hAnsi="Times New Roman" w:cs="Times New Roman"/>
          <w:i/>
        </w:rPr>
        <w:t>camaldulensis</w:t>
      </w:r>
      <w:proofErr w:type="spellEnd"/>
      <w:r w:rsidR="00B256B7">
        <w:rPr>
          <w:rFonts w:ascii="Times New Roman" w:hAnsi="Times New Roman" w:cs="Times New Roman"/>
        </w:rPr>
        <w:t>)</w:t>
      </w:r>
      <w:r w:rsidR="0036405B">
        <w:rPr>
          <w:rFonts w:ascii="Times New Roman" w:hAnsi="Times New Roman" w:cs="Times New Roman"/>
        </w:rPr>
        <w:t xml:space="preserve"> i</w:t>
      </w:r>
      <w:r w:rsidR="00B256B7">
        <w:rPr>
          <w:rFonts w:ascii="Times New Roman" w:hAnsi="Times New Roman" w:cs="Times New Roman"/>
        </w:rPr>
        <w:t>s distributed throughout arid Australia along river</w:t>
      </w:r>
      <w:r w:rsidR="0036405B">
        <w:rPr>
          <w:rFonts w:ascii="Times New Roman" w:hAnsi="Times New Roman" w:cs="Times New Roman"/>
        </w:rPr>
        <w:t xml:space="preserve"> beds that are frequently dry on the surface, and these trees frequently utilize groundwater during the hot</w:t>
      </w:r>
      <w:r w:rsidR="00743AA6">
        <w:rPr>
          <w:rFonts w:ascii="Times New Roman" w:hAnsi="Times New Roman" w:cs="Times New Roman"/>
        </w:rPr>
        <w:t xml:space="preserve"> and</w:t>
      </w:r>
      <w:r w:rsidR="0036405B">
        <w:rPr>
          <w:rFonts w:ascii="Times New Roman" w:hAnsi="Times New Roman" w:cs="Times New Roman"/>
        </w:rPr>
        <w:t xml:space="preserve"> arid summer </w:t>
      </w:r>
      <w:r w:rsidR="0036405B">
        <w:rPr>
          <w:rFonts w:ascii="Times New Roman" w:hAnsi="Times New Roman" w:cs="Times New Roman"/>
        </w:rPr>
        <w:fldChar w:fldCharType="begin"/>
      </w:r>
      <w:r w:rsidR="0036405B">
        <w:rPr>
          <w:rFonts w:ascii="Times New Roman" w:hAnsi="Times New Roman" w:cs="Times New Roman"/>
        </w:rPr>
        <w:instrText xml:space="preserve"> ADDIN ZOTERO_ITEM CSL_CITATION {"citationID":"a2ft0pbhqar","properties":{"formattedCitation":"{\\rtf (Mensforth {\\i{}et al.}, 1994)}","plainCitation":"(Mensforth et al., 1994)"},"citationItems":[{"id":571,"uris":["http://zotero.org/users/4234815/items/INJVEGH9"],"uri":["http://zotero.org/users/4234815/items/INJVEGH9"],"itemData":{"id":571,"type":"article-journal","title":"Sources of water used by riparian Eucalyptus camaldulensis overlying highly saline groundwater","container-title":"Oecologia","page":"21-28","volume":"100","issue":"1-2","source":"link.springer.com","abstract":"Water sources of Eucalyptus camaldulensis Dehn. trees were investigated on a semiarid floodplain in south-eastern Australia. The trees investigated ranged in distance from 0.5 to 40 m from a stream, with electrical conductivity 0.8 dSm−1, and grew over groundwater with electrical conductivity ranging from 30 to 50 dSm−1. The sources of water being used by the trees were investigated using the naturally occurring stable isotopes of water and measurements of soil water potential. Xylem water potential and leaf conductance were also examined to identify the trees' response to using these sources of water. Trees at distances greater than about 15 m from the stream used no stream water. The trees used groundwater in summer and a combination of groundwater and rain-derived surface-soil water (0.05–0.15 m depth) in winter. In doing so they suffered water stress at electrical conductivities higher than approximately 40 dSm−1 (equivalent to approximately −1.4 MPa). Trees adjacent to the stream used stream water directly in summer, but may have used stream water from the soil profile in winter, after the stream had risen and recharged the soil water. E. camaldulensis appeared to be partially opportunistic in the sources of water they used.","DOI":"10.1007/BF00317126","ISSN":"0029-8549, 1432-1939","journalAbbreviation":"Oecologia","language":"en","author":[{"family":"Mensforth","given":"Lisa J."},{"family":"Thorburn","given":"Peter J."},{"family":"Tyerman","given":"Steve D."},{"family":"Walker","given":"Glen R."}],"issued":{"date-parts":[["1994",11,1]]}}}],"schema":"https://github.com/citation-style-language/schema/raw/master/csl-citation.json"} </w:instrText>
      </w:r>
      <w:r w:rsidR="0036405B">
        <w:rPr>
          <w:rFonts w:ascii="Times New Roman" w:hAnsi="Times New Roman" w:cs="Times New Roman"/>
        </w:rPr>
        <w:fldChar w:fldCharType="separate"/>
      </w:r>
      <w:r w:rsidR="0036405B" w:rsidRPr="0036405B">
        <w:rPr>
          <w:rFonts w:ascii="Times New Roman" w:hAnsi="Times New Roman" w:cs="Times New Roman"/>
          <w:szCs w:val="24"/>
        </w:rPr>
        <w:t xml:space="preserve">(Mensforth </w:t>
      </w:r>
      <w:r w:rsidR="0036405B" w:rsidRPr="0036405B">
        <w:rPr>
          <w:rFonts w:ascii="Times New Roman" w:hAnsi="Times New Roman" w:cs="Times New Roman"/>
          <w:i/>
          <w:iCs/>
          <w:szCs w:val="24"/>
        </w:rPr>
        <w:t>et al.</w:t>
      </w:r>
      <w:r w:rsidR="0036405B" w:rsidRPr="0036405B">
        <w:rPr>
          <w:rFonts w:ascii="Times New Roman" w:hAnsi="Times New Roman" w:cs="Times New Roman"/>
          <w:szCs w:val="24"/>
        </w:rPr>
        <w:t>, 1994)</w:t>
      </w:r>
      <w:r w:rsidR="0036405B">
        <w:rPr>
          <w:rFonts w:ascii="Times New Roman" w:hAnsi="Times New Roman" w:cs="Times New Roman"/>
        </w:rPr>
        <w:fldChar w:fldCharType="end"/>
      </w:r>
      <w:r w:rsidR="00B256B7">
        <w:rPr>
          <w:rFonts w:ascii="Times New Roman" w:hAnsi="Times New Roman" w:cs="Times New Roman"/>
        </w:rPr>
        <w:t xml:space="preserve">. </w:t>
      </w:r>
      <w:r w:rsidR="00B93F9C">
        <w:rPr>
          <w:rFonts w:ascii="Times New Roman" w:hAnsi="Times New Roman" w:cs="Times New Roman"/>
        </w:rPr>
        <w:t xml:space="preserve">Additionally, </w:t>
      </w:r>
      <w:r w:rsidR="00B93F9C">
        <w:rPr>
          <w:rFonts w:ascii="Times New Roman" w:hAnsi="Times New Roman" w:cs="Times New Roman"/>
        </w:rPr>
        <w:fldChar w:fldCharType="begin"/>
      </w:r>
      <w:r w:rsidR="00B93F9C">
        <w:rPr>
          <w:rFonts w:ascii="Times New Roman" w:hAnsi="Times New Roman" w:cs="Times New Roman"/>
        </w:rPr>
        <w:instrText xml:space="preserve"> ADDIN ZOTERO_ITEM CSL_CITATION {"citationID":"a5g5fdga5t","properties":{"formattedCitation":"{\\rtf (Zolfaghar {\\i{}et al.}, 2017)}","plainCitation":"(Zolfaghar et al., 2017)"},"citationItems":[{"id":555,"uris":["http://zotero.org/users/4234815/items/3N8BBFX4"],"uri":["http://zotero.org/users/4234815/items/3N8BBFX4"],"itemData":{"id":555,"type":"article-journal","title":"Transpiration of Eucalyptus woodlands across a natural gradient of depth-to-groundwater","container-title":"Tree Physiology","page":"961-975","volume":"37","issue":"7","source":"academic.oup.com","abstract":"Water resources and their management present social, economic and environmental challenges, with demand for human consumptive, industrial and environmental uses increasing globally. However, environmental water requirements, that is, the allocation of water to the maintenance of ecosystem health, are often neglected or poorly quantified. Further, transpiration by trees is commonly a major determinant of the hydrological balance of woodlands but recognition of the role of groundwater in hydrological balances of woodlands remains inadequate, particularly in mesic climates. In this study, we measured rates of tree water-use and sapwood 13C isotopic ratio in a mesic, temperate Eucalypt woodland along a naturally occurring gradient of depth-to-groundwater (DGW), to examine daily, seasonal and annual patterns of transpiration. We found that: (i) the maximum rate of stand transpiration was observed at the second shallowest site (4.3 m) rather than the shallowest (2.4 m); (ii) as DGW increased from 4.3 to 37.5 m, stand transpiration declined; (iii) the smallest rate of stand transpiration was observed at the deepest (37.5 m) site; (iv) intrinsic water-use efficiency was smallest at the two intermediate DGW sites as reflected in the Δ13C of the most recently formed sapwood and largest at the deepest and shallowest DGW sites, reflecting the imposition of flooding at the shallowest site and the inaccessibility of groundwater at the deepest site; and (v) there was no evidence of convergence in rates of water-use for co-occurring species at any site. We conclude that even in mesic environments groundwater can be utilized by trees. We further conclude that these forests are facultatively groundwater-dependent when groundwater depth is &amp;lt;9 m and suggest that during drier-than-average years the contribution of groundwater to stand transpiration is likely to increase significantly at the three shallowest DGW sites.","DOI":"10.1093/treephys/tpx024","ISSN":"0829-318X","journalAbbreviation":"Tree Physiol","author":[{"family":"Zolfaghar","given":"Sepideh"},{"family":"Villalobos-Vega","given":"Randol"},{"family":"Zeppel","given":"Melanie"},{"family":"Cleverly","given":"James"},{"family":"Rumman","given":"Rizwana"},{"family":"Hingee","given":"Matthew"},{"family":"Boulain","given":"Nicolas"},{"family":"Li","given":"Zheng"},{"family":"Eamus","given":"Derek"}],"issued":{"date-parts":[["2017",7,1]]}}}],"schema":"https://github.com/citation-style-language/schema/raw/master/csl-citation.json"} </w:instrText>
      </w:r>
      <w:r w:rsidR="00B93F9C">
        <w:rPr>
          <w:rFonts w:ascii="Times New Roman" w:hAnsi="Times New Roman" w:cs="Times New Roman"/>
        </w:rPr>
        <w:fldChar w:fldCharType="separate"/>
      </w:r>
      <w:r w:rsidR="00B93F9C" w:rsidRPr="00B93F9C">
        <w:rPr>
          <w:rFonts w:ascii="Times New Roman" w:hAnsi="Times New Roman" w:cs="Times New Roman"/>
          <w:szCs w:val="24"/>
        </w:rPr>
        <w:t xml:space="preserve">Zolfaghar </w:t>
      </w:r>
      <w:r w:rsidR="00B93F9C" w:rsidRPr="00B93F9C">
        <w:rPr>
          <w:rFonts w:ascii="Times New Roman" w:hAnsi="Times New Roman" w:cs="Times New Roman"/>
          <w:i/>
          <w:iCs/>
          <w:szCs w:val="24"/>
        </w:rPr>
        <w:t>et al.</w:t>
      </w:r>
      <w:r w:rsidR="00B93F9C" w:rsidRPr="00B93F9C">
        <w:rPr>
          <w:rFonts w:ascii="Times New Roman" w:hAnsi="Times New Roman" w:cs="Times New Roman"/>
          <w:szCs w:val="24"/>
        </w:rPr>
        <w:t xml:space="preserve"> </w:t>
      </w:r>
      <w:r w:rsidR="00B93F9C">
        <w:rPr>
          <w:rFonts w:ascii="Times New Roman" w:hAnsi="Times New Roman" w:cs="Times New Roman"/>
          <w:szCs w:val="24"/>
        </w:rPr>
        <w:t>(</w:t>
      </w:r>
      <w:r w:rsidR="00B93F9C" w:rsidRPr="00B93F9C">
        <w:rPr>
          <w:rFonts w:ascii="Times New Roman" w:hAnsi="Times New Roman" w:cs="Times New Roman"/>
          <w:szCs w:val="24"/>
        </w:rPr>
        <w:t>2017)</w:t>
      </w:r>
      <w:r w:rsidR="00B93F9C">
        <w:rPr>
          <w:rFonts w:ascii="Times New Roman" w:hAnsi="Times New Roman" w:cs="Times New Roman"/>
        </w:rPr>
        <w:fldChar w:fldCharType="end"/>
      </w:r>
      <w:r w:rsidR="00B93F9C">
        <w:rPr>
          <w:rFonts w:ascii="Times New Roman" w:hAnsi="Times New Roman" w:cs="Times New Roman"/>
        </w:rPr>
        <w:t xml:space="preserve"> found substantial groun</w:t>
      </w:r>
      <w:r w:rsidR="00686295">
        <w:rPr>
          <w:rFonts w:ascii="Times New Roman" w:hAnsi="Times New Roman" w:cs="Times New Roman"/>
        </w:rPr>
        <w:t>dwater use for transpiration</w:t>
      </w:r>
      <w:r w:rsidR="00B93F9C">
        <w:rPr>
          <w:rFonts w:ascii="Times New Roman" w:hAnsi="Times New Roman" w:cs="Times New Roman"/>
        </w:rPr>
        <w:t>, even in</w:t>
      </w:r>
      <w:r w:rsidR="00686295">
        <w:rPr>
          <w:rFonts w:ascii="Times New Roman" w:hAnsi="Times New Roman" w:cs="Times New Roman"/>
        </w:rPr>
        <w:t xml:space="preserve"> a temperate mesic environment. </w:t>
      </w:r>
      <w:r w:rsidR="0036405B">
        <w:rPr>
          <w:rFonts w:ascii="Times New Roman" w:hAnsi="Times New Roman" w:cs="Times New Roman"/>
        </w:rPr>
        <w:fldChar w:fldCharType="begin"/>
      </w:r>
      <w:r w:rsidR="0036405B">
        <w:rPr>
          <w:rFonts w:ascii="Times New Roman" w:hAnsi="Times New Roman" w:cs="Times New Roman"/>
        </w:rPr>
        <w:instrText xml:space="preserve"> ADDIN ZOTERO_ITEM CSL_CITATION {"citationID":"av7kvbc9iv","properties":{"formattedCitation":"{\\rtf (Koirala {\\i{}et al.}, 2017)}","plainCitation":"(Koirala et al., 2017)"},"citationItems":[{"id":559,"uris":["http://zotero.org/users/4234815/items/SJZBWP3R"],"uri":["http://zotero.org/users/4234815/items/SJZBWP3R"],"itemData":{"id":559,"type":"article-journal","title":"Global distribution of groundwater-vegetation spatial covariation","container-title":"Geophysical Research Letters","page":"2017GL072885","volume":"44","issue":"9","source":"Wiley Online Library","abstract":"Groundwater is an integral component of the water cycle, and it also influences the carbon cycle by supplying moisture to ecosystems. However, the extent and determinants of groundwater-vegetation interactions are poorly understood at the global scale. Using several high-resolution data products, we show that the spatial patterns of ecosystem gross primary productivity and groundwater table depth are correlated during at least one season in more than two thirds of the global vegetated area. Positive relationships, i.e., larger productivity under shallower groundwater table, predominate in moisture-limited dry to mesic conditions with herbaceous and shrub vegetation. Negative relationships, i.e., larger productivity under deeper groundwater, predominate in humid climates with forests, possibly indicating a drawdown of groundwater table due to substantial ecosystem water use. Interestingly, these opposite groundwater-vegetation interactions are primarily associated with differences in vegetation than with climate and surface characteristics. These findings put forth the first evidence, and a need for better representation, of extensive and non-negligible groundwater-vegetation interactions at the global scale.","DOI":"10.1002/2017GL072885","ISSN":"1944-8007","journalAbbreviation":"Geophys. Res. Lett.","language":"en","author":[{"family":"Koirala","given":"Sujan"},{"family":"Jung","given":"Martin"},{"family":"Reichstein","given":"Markus"},{"family":"Graaf","given":"Inge E. M.","non-dropping-particle":"de"},{"family":"Camps-Valls","given":"Gustau"},{"family":"Ichii","given":"Kazuhito"},{"family":"Papale","given":"Dario"},{"family":"Ráduly","given":"Botond"},{"family":"Schwalm","given":"Christopher R."},{"family":"Tramontana","given":"Gianluca"},{"family":"Carvalhais","given":"Nuno"}],"issued":{"date-parts":[["2017",5,16]]}}}],"schema":"https://github.com/citation-style-language/schema/raw/master/csl-citation.json"} </w:instrText>
      </w:r>
      <w:r w:rsidR="0036405B">
        <w:rPr>
          <w:rFonts w:ascii="Times New Roman" w:hAnsi="Times New Roman" w:cs="Times New Roman"/>
        </w:rPr>
        <w:fldChar w:fldCharType="separate"/>
      </w:r>
      <w:r w:rsidR="0036405B" w:rsidRPr="0036405B">
        <w:rPr>
          <w:rFonts w:ascii="Times New Roman" w:hAnsi="Times New Roman" w:cs="Times New Roman"/>
          <w:szCs w:val="24"/>
        </w:rPr>
        <w:t xml:space="preserve">Koirala </w:t>
      </w:r>
      <w:r w:rsidR="0036405B" w:rsidRPr="0036405B">
        <w:rPr>
          <w:rFonts w:ascii="Times New Roman" w:hAnsi="Times New Roman" w:cs="Times New Roman"/>
          <w:i/>
          <w:iCs/>
          <w:szCs w:val="24"/>
        </w:rPr>
        <w:t>et al.</w:t>
      </w:r>
      <w:r w:rsidR="0036405B" w:rsidRPr="0036405B">
        <w:rPr>
          <w:rFonts w:ascii="Times New Roman" w:hAnsi="Times New Roman" w:cs="Times New Roman"/>
          <w:szCs w:val="24"/>
        </w:rPr>
        <w:t xml:space="preserve"> </w:t>
      </w:r>
      <w:r w:rsidR="0036405B">
        <w:rPr>
          <w:rFonts w:ascii="Times New Roman" w:hAnsi="Times New Roman" w:cs="Times New Roman"/>
          <w:szCs w:val="24"/>
        </w:rPr>
        <w:t>(</w:t>
      </w:r>
      <w:r w:rsidR="0036405B" w:rsidRPr="0036405B">
        <w:rPr>
          <w:rFonts w:ascii="Times New Roman" w:hAnsi="Times New Roman" w:cs="Times New Roman"/>
          <w:szCs w:val="24"/>
        </w:rPr>
        <w:t>2017)</w:t>
      </w:r>
      <w:r w:rsidR="0036405B">
        <w:rPr>
          <w:rFonts w:ascii="Times New Roman" w:hAnsi="Times New Roman" w:cs="Times New Roman"/>
        </w:rPr>
        <w:fldChar w:fldCharType="end"/>
      </w:r>
      <w:r w:rsidR="0036405B">
        <w:rPr>
          <w:rFonts w:ascii="Times New Roman" w:hAnsi="Times New Roman" w:cs="Times New Roman"/>
        </w:rPr>
        <w:t xml:space="preserve"> aggregated high-resolution data products and demonstrated strong correlations between ecosystem gross primary productivity and groundwater table depth that were present over approximately 70% of the vegetated surface of the earth, suggesting that vegetation-groundwater interactions are common a</w:t>
      </w:r>
      <w:r w:rsidR="00743AA6">
        <w:rPr>
          <w:rFonts w:ascii="Times New Roman" w:hAnsi="Times New Roman" w:cs="Times New Roman"/>
        </w:rPr>
        <w:t xml:space="preserve">nd globally relevant. Our study demonstrates that some trees may utilize access to soil water at depth to maintain </w:t>
      </w:r>
      <w:r w:rsidR="00686295">
        <w:rPr>
          <w:rFonts w:ascii="Times New Roman" w:hAnsi="Times New Roman" w:cs="Times New Roman"/>
        </w:rPr>
        <w:t>moderate</w:t>
      </w:r>
      <w:r w:rsidR="00743AA6">
        <w:rPr>
          <w:rFonts w:ascii="Times New Roman" w:hAnsi="Times New Roman" w:cs="Times New Roman"/>
        </w:rPr>
        <w:t xml:space="preserve"> rates of photosynthetic C uptake and growth during extended droughts that lead to dry surface soils. </w:t>
      </w:r>
    </w:p>
    <w:p w14:paraId="47312358" w14:textId="77777777" w:rsidR="00563E99" w:rsidRPr="009B00B8" w:rsidRDefault="00374242" w:rsidP="00B93F9C">
      <w:pPr>
        <w:spacing w:before="240" w:after="120" w:line="360" w:lineRule="auto"/>
        <w:rPr>
          <w:rFonts w:ascii="Times New Roman" w:hAnsi="Times New Roman" w:cs="Times New Roman"/>
          <w:i/>
        </w:rPr>
      </w:pPr>
      <w:r w:rsidRPr="009B00B8">
        <w:rPr>
          <w:rFonts w:ascii="Times New Roman" w:hAnsi="Times New Roman" w:cs="Times New Roman"/>
          <w:i/>
        </w:rPr>
        <w:t>Implications for mathematical models</w:t>
      </w:r>
    </w:p>
    <w:p w14:paraId="1C6716B8" w14:textId="5A001845" w:rsidR="002C57D4" w:rsidRDefault="00374242">
      <w:pPr>
        <w:spacing w:line="360" w:lineRule="auto"/>
        <w:rPr>
          <w:rFonts w:ascii="Times New Roman" w:hAnsi="Times New Roman" w:cs="Times New Roman"/>
        </w:rPr>
      </w:pPr>
      <w:r w:rsidRPr="009B00B8">
        <w:rPr>
          <w:rFonts w:ascii="Times New Roman" w:hAnsi="Times New Roman" w:cs="Times New Roman"/>
        </w:rPr>
        <w:t>Many ecosystem and earth system models begin their simulation of ecosystem C cycling by predicting GPP as a function of leaf area and environmental drivers. GPP is then partitioned into component terms inc</w:t>
      </w:r>
      <w:r w:rsidR="002059F3">
        <w:rPr>
          <w:rFonts w:ascii="Times New Roman" w:hAnsi="Times New Roman" w:cs="Times New Roman"/>
        </w:rPr>
        <w:t xml:space="preserve">luding autotrophic respiration and the production of </w:t>
      </w:r>
      <w:r w:rsidRPr="009B00B8">
        <w:rPr>
          <w:rFonts w:ascii="Times New Roman" w:hAnsi="Times New Roman" w:cs="Times New Roman"/>
        </w:rPr>
        <w:t xml:space="preserve">leaf, wood, and root </w:t>
      </w:r>
      <w:r w:rsidR="002059F3">
        <w:rPr>
          <w:rFonts w:ascii="Times New Roman" w:hAnsi="Times New Roman" w:cs="Times New Roman"/>
        </w:rPr>
        <w:t>mass</w:t>
      </w:r>
      <w:r w:rsidR="006B3BED">
        <w:rPr>
          <w:rFonts w:ascii="Times New Roman" w:hAnsi="Times New Roman" w:cs="Times New Roman"/>
        </w:rPr>
        <w:t xml:space="preserve">. Our observations suggest that tree C allocation of GPP to these terms is variable in time and can be influenced by </w:t>
      </w:r>
      <w:r w:rsidR="002059F3">
        <w:rPr>
          <w:rFonts w:ascii="Times New Roman" w:hAnsi="Times New Roman" w:cs="Times New Roman"/>
        </w:rPr>
        <w:t xml:space="preserve">environmental drivers such as temperature. </w:t>
      </w:r>
      <w:commentRangeStart w:id="14"/>
      <w:r w:rsidR="002059F3">
        <w:rPr>
          <w:rFonts w:ascii="Times New Roman" w:hAnsi="Times New Roman" w:cs="Times New Roman"/>
        </w:rPr>
        <w:t>That is, the observations presented here are not consistent with static partitioning schemes with fixed and constant partitioning of GPP into component fluxes.</w:t>
      </w:r>
      <w:r w:rsidR="00B93F9C">
        <w:rPr>
          <w:rFonts w:ascii="Times New Roman" w:hAnsi="Times New Roman" w:cs="Times New Roman"/>
        </w:rPr>
        <w:t xml:space="preserve"> </w:t>
      </w:r>
      <w:commentRangeEnd w:id="14"/>
      <w:r w:rsidR="00413AB9">
        <w:rPr>
          <w:rStyle w:val="CommentReference"/>
        </w:rPr>
        <w:commentReference w:id="14"/>
      </w:r>
      <w:r w:rsidR="00B93F9C">
        <w:rPr>
          <w:rFonts w:ascii="Times New Roman" w:hAnsi="Times New Roman" w:cs="Times New Roman"/>
        </w:rPr>
        <w:t xml:space="preserve">However, the observations presented here are also not consistent with a dynamic C partitioning scheme based on </w:t>
      </w:r>
      <w:proofErr w:type="spellStart"/>
      <w:r w:rsidR="00B93F9C">
        <w:rPr>
          <w:rFonts w:ascii="Times New Roman" w:hAnsi="Times New Roman" w:cs="Times New Roman"/>
        </w:rPr>
        <w:t>Sprengel</w:t>
      </w:r>
      <w:proofErr w:type="spellEnd"/>
      <w:r w:rsidR="00B93F9C">
        <w:rPr>
          <w:rFonts w:ascii="Times New Roman" w:hAnsi="Times New Roman" w:cs="Times New Roman"/>
        </w:rPr>
        <w:t xml:space="preserve"> and </w:t>
      </w:r>
      <w:proofErr w:type="spellStart"/>
      <w:r w:rsidR="00B93F9C">
        <w:rPr>
          <w:rFonts w:ascii="Times New Roman" w:hAnsi="Times New Roman" w:cs="Times New Roman"/>
        </w:rPr>
        <w:t>Leibig’s</w:t>
      </w:r>
      <w:proofErr w:type="spellEnd"/>
      <w:r w:rsidR="00B93F9C">
        <w:rPr>
          <w:rFonts w:ascii="Times New Roman" w:hAnsi="Times New Roman" w:cs="Times New Roman"/>
        </w:rPr>
        <w:t xml:space="preserve"> law of the minimum </w:t>
      </w:r>
      <w:r w:rsidR="00B93F9C">
        <w:rPr>
          <w:rFonts w:ascii="Times New Roman" w:hAnsi="Times New Roman" w:cs="Times New Roman"/>
        </w:rPr>
        <w:fldChar w:fldCharType="begin"/>
      </w:r>
      <w:r w:rsidR="00B93F9C">
        <w:rPr>
          <w:rFonts w:ascii="Times New Roman" w:hAnsi="Times New Roman" w:cs="Times New Roman"/>
        </w:rPr>
        <w:instrText xml:space="preserve"> ADDIN ZOTERO_ITEM CSL_CITATION {"citationID":"a1brs9neirc","properties":{"formattedCitation":"{\\rtf (van der Ploeg {\\i{}et al.}, 1999)}","plainCitation":"(van der Ploeg et al., 1999)"},"citationItems":[{"id":574,"uris":["http://zotero.org/users/4234815/items/5KCQDQA2"],"uri":["http://zotero.org/users/4234815/items/5KCQDQA2"],"itemData":{"id":574,"type":"article-journal","title":"On the Origin of the Theory of Mineral Nutrition of Plants and the Law of the Minimum","page":"1055-1062","volume":"63","issue":"5","source":"dl.sciencesocieties.org","DOI":"10.2136/sssaj1999.6351055x","ISSN":"1435-0661","language":"en","author":[{"family":"Ploeg","given":"R. R.","non-dropping-particle":"van der"},{"family":"Bo¨hm","given":"W."},{"family":"Kirkham","given":"M. B."}],"issued":{"date-parts":[["1999",9,1]]}}}],"schema":"https://github.com/citation-style-language/schema/raw/master/csl-citation.json"} </w:instrText>
      </w:r>
      <w:r w:rsidR="00B93F9C">
        <w:rPr>
          <w:rFonts w:ascii="Times New Roman" w:hAnsi="Times New Roman" w:cs="Times New Roman"/>
        </w:rPr>
        <w:fldChar w:fldCharType="separate"/>
      </w:r>
      <w:r w:rsidR="00B93F9C" w:rsidRPr="00B93F9C">
        <w:rPr>
          <w:rFonts w:ascii="Times New Roman" w:hAnsi="Times New Roman" w:cs="Times New Roman"/>
          <w:szCs w:val="24"/>
        </w:rPr>
        <w:t xml:space="preserve">(van der Ploeg </w:t>
      </w:r>
      <w:r w:rsidR="00B93F9C" w:rsidRPr="00B93F9C">
        <w:rPr>
          <w:rFonts w:ascii="Times New Roman" w:hAnsi="Times New Roman" w:cs="Times New Roman"/>
          <w:i/>
          <w:iCs/>
          <w:szCs w:val="24"/>
        </w:rPr>
        <w:t>et al.</w:t>
      </w:r>
      <w:r w:rsidR="00B93F9C" w:rsidRPr="00B93F9C">
        <w:rPr>
          <w:rFonts w:ascii="Times New Roman" w:hAnsi="Times New Roman" w:cs="Times New Roman"/>
          <w:szCs w:val="24"/>
        </w:rPr>
        <w:t>, 1999)</w:t>
      </w:r>
      <w:r w:rsidR="00B93F9C">
        <w:rPr>
          <w:rFonts w:ascii="Times New Roman" w:hAnsi="Times New Roman" w:cs="Times New Roman"/>
        </w:rPr>
        <w:fldChar w:fldCharType="end"/>
      </w:r>
      <w:r w:rsidR="00B93F9C">
        <w:rPr>
          <w:rFonts w:ascii="Times New Roman" w:hAnsi="Times New Roman" w:cs="Times New Roman"/>
        </w:rPr>
        <w:t>, where C would be preferentially allocated to increase the acquisition of the factor most limiting primary production.</w:t>
      </w:r>
      <w:r w:rsidR="002C57D4">
        <w:rPr>
          <w:rFonts w:ascii="Times New Roman" w:hAnsi="Times New Roman" w:cs="Times New Roman"/>
        </w:rPr>
        <w:t xml:space="preserve"> Furthermore, </w:t>
      </w:r>
      <w:r w:rsidR="002C57D4">
        <w:rPr>
          <w:rFonts w:ascii="Times New Roman" w:hAnsi="Times New Roman" w:cs="Times New Roman"/>
        </w:rPr>
        <w:fldChar w:fldCharType="begin"/>
      </w:r>
      <w:r w:rsidR="002C57D4">
        <w:rPr>
          <w:rFonts w:ascii="Times New Roman" w:hAnsi="Times New Roman" w:cs="Times New Roman"/>
        </w:rPr>
        <w:instrText xml:space="preserve"> ADDIN ZOTERO_ITEM CSL_CITATION {"citationID":"a1jv49g6qs8","properties":{"formattedCitation":"{\\rtf (Aspinwall {\\i{}et al.}, 2016)}","plainCitation":"(Aspinwall et al., 2016)"},"citationItems":[{"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2C57D4">
        <w:rPr>
          <w:rFonts w:ascii="Times New Roman" w:hAnsi="Times New Roman" w:cs="Times New Roman"/>
        </w:rPr>
        <w:fldChar w:fldCharType="separate"/>
      </w:r>
      <w:r w:rsidR="002C57D4" w:rsidRPr="002C57D4">
        <w:rPr>
          <w:rFonts w:ascii="Times New Roman" w:hAnsi="Times New Roman" w:cs="Times New Roman"/>
          <w:szCs w:val="24"/>
        </w:rPr>
        <w:t xml:space="preserve">Aspinwall </w:t>
      </w:r>
      <w:r w:rsidR="002C57D4" w:rsidRPr="002C57D4">
        <w:rPr>
          <w:rFonts w:ascii="Times New Roman" w:hAnsi="Times New Roman" w:cs="Times New Roman"/>
          <w:i/>
          <w:iCs/>
          <w:szCs w:val="24"/>
        </w:rPr>
        <w:t>et al.</w:t>
      </w:r>
      <w:r w:rsidR="002C57D4" w:rsidRPr="002C57D4">
        <w:rPr>
          <w:rFonts w:ascii="Times New Roman" w:hAnsi="Times New Roman" w:cs="Times New Roman"/>
          <w:szCs w:val="24"/>
        </w:rPr>
        <w:t xml:space="preserve"> </w:t>
      </w:r>
      <w:r w:rsidR="002C57D4">
        <w:rPr>
          <w:rFonts w:ascii="Times New Roman" w:hAnsi="Times New Roman" w:cs="Times New Roman"/>
          <w:szCs w:val="24"/>
        </w:rPr>
        <w:t>(</w:t>
      </w:r>
      <w:r w:rsidR="002C57D4" w:rsidRPr="002C57D4">
        <w:rPr>
          <w:rFonts w:ascii="Times New Roman" w:hAnsi="Times New Roman" w:cs="Times New Roman"/>
          <w:szCs w:val="24"/>
        </w:rPr>
        <w:t>2016)</w:t>
      </w:r>
      <w:r w:rsidR="002C57D4">
        <w:rPr>
          <w:rFonts w:ascii="Times New Roman" w:hAnsi="Times New Roman" w:cs="Times New Roman"/>
        </w:rPr>
        <w:fldChar w:fldCharType="end"/>
      </w:r>
      <w:r w:rsidR="002C57D4">
        <w:rPr>
          <w:rFonts w:ascii="Times New Roman" w:hAnsi="Times New Roman" w:cs="Times New Roman"/>
        </w:rPr>
        <w:t xml:space="preserve"> recently documented strong seasonal variation in carbohydrate storage in this experiment with evergreen trees, characterized by the buildup of high starch concentrations during the winter and a drawdown of these reserves during the summer. It appears that these trees partially utilize a non-structural carbohydrate storage reserve to fuel growth and metabolism during the hot summer. Based on these observations, we suggest that the following allocation scheme may be appropriate for future </w:t>
      </w:r>
      <w:r w:rsidR="00484096">
        <w:rPr>
          <w:rFonts w:ascii="Times New Roman" w:hAnsi="Times New Roman" w:cs="Times New Roman"/>
        </w:rPr>
        <w:t>investigation</w:t>
      </w:r>
      <w:r w:rsidR="002C57D4">
        <w:rPr>
          <w:rFonts w:ascii="Times New Roman" w:hAnsi="Times New Roman" w:cs="Times New Roman"/>
        </w:rPr>
        <w:t>.</w:t>
      </w:r>
    </w:p>
    <w:p w14:paraId="3AAD1C2A" w14:textId="115EFD5F" w:rsidR="00563E99" w:rsidRDefault="002C57D4">
      <w:pPr>
        <w:spacing w:line="360" w:lineRule="auto"/>
        <w:rPr>
          <w:rFonts w:ascii="Times New Roman" w:hAnsi="Times New Roman" w:cs="Times New Roman"/>
        </w:rPr>
      </w:pPr>
      <w:r>
        <w:rPr>
          <w:rFonts w:ascii="Times New Roman" w:hAnsi="Times New Roman" w:cs="Times New Roman"/>
        </w:rPr>
        <w:tab/>
        <w:t xml:space="preserve">We suggest an allocation scheme that would incorporate a dynamic carbohydrate reserve and sink-oriented calculations of growth. That is, we suggest that simulations of GPP should result in C input </w:t>
      </w:r>
      <w:r>
        <w:rPr>
          <w:rFonts w:ascii="Times New Roman" w:hAnsi="Times New Roman" w:cs="Times New Roman"/>
        </w:rPr>
        <w:lastRenderedPageBreak/>
        <w:t>to a storage term (e.g., non-structural carbohydrates), which is then utilized to fuel the production of biomass terms such as leaves, wood, and roots. The</w:t>
      </w:r>
      <w:r w:rsidR="003C7ECF">
        <w:rPr>
          <w:rFonts w:ascii="Times New Roman" w:hAnsi="Times New Roman" w:cs="Times New Roman"/>
        </w:rPr>
        <w:t xml:space="preserve">se production terms would be based on meristem activity, with potential production a function of temperature and turgor pressure, and actual production a function of potential production and the supply of nutrients and non-structural carbohydrates </w:t>
      </w:r>
      <w:r w:rsidR="003C7ECF">
        <w:rPr>
          <w:rFonts w:ascii="Times New Roman" w:hAnsi="Times New Roman" w:cs="Times New Roman"/>
        </w:rPr>
        <w:fldChar w:fldCharType="begin"/>
      </w:r>
      <w:r w:rsidR="003C7ECF">
        <w:rPr>
          <w:rFonts w:ascii="Times New Roman" w:hAnsi="Times New Roman" w:cs="Times New Roman"/>
        </w:rPr>
        <w:instrText xml:space="preserve"> ADDIN ZOTERO_ITEM CSL_CITATION {"citationID":"a2dgrhvcd3h","properties":{"formattedCitation":"(Korner, 2003)","plainCitation":"(Korner, 2003)"},"citationItems":[{"id":576,"uris":["http://zotero.org/users/4234815/items/XH5SFXUW"],"uri":["http://zotero.org/users/4234815/items/XH5SFXUW"],"itemData":{"id":576,"type":"article-journal","title":"Carbon limitation in trees","container-title":"Journal of Ecology","page":"4-17","volume":"91","issue":"1","source":"Web of Science","abstract":"1 The ongoing enrichment of the atmosphere with CO(2) raises the question of whether growth of forest trees, which represent close to 90% of the global biomass carbon, is still carbon limited at current concentrations of close to 370 p.p.m. As photosynthesis of C3 plants is not CO(2) -saturated at such concentrations, enhanced 'source activity' of leaves could stimulate 'sink activity' (i.e. growth) of plants, provided other resources and developmental controls permit. I explore current levels of non-structural carbon in trees in natural forests in order to estimate the potential for a carbon-driven stimulation of growth. 2 The concentration of non-structural carbohydrates (NSC) in tree tissues is considered a measure of carbon shortage or surplus for growth. A periodic reduction of NSC pools indicates either that carbon demand exceeds con-current supply, or that both source and sink activity are low. A steady, very high NSC concentration is likely to indicate that photosynthesis fully meets, or even exeeds, that needed for growth (surplus assimilates accumulate). 3 The analysis presented here considers data for mature trees in four climatic zones: the high elevation treeline (in Mexico, the Alps and Northern Sweden), a temperate lowland forest of central Europe, Mediterranean sclerophyllous woodland and a semideciduous tropical forest in Panama. 4 In all four climatic regions, periods of reduced or zero growth show maximum C-loading of trees (source activity exceeding demand), except for dry midsummer in the Mediterranean. NSC pools are generally high throughout the year, and are not significantly affected by mass fruiting episodes. 5 It is concluded that, irrespective of the reason for its periodic cessation, growth does not seem to be limited by carbon supply. Instead, in all the cases examined, sink activity and its direct control by the environment or developmental constraints, restricts biomass production of trees under current ambient CO(2) concentrations. 6 The current carbohydrate charging of mature wild trees from the tropics to the cold limit of tree growth suggests that little (if any) leeway exists for further CO(2) -fertilization effects on growth.","DOI":"10.1046/j.1365-2745.2003.00742.x","ISSN":"0022-0477","note":"WOS:000180744300001","journalAbbreviation":"J. Ecol.","language":"English","author":[{"family":"Korner","given":"C."}],"issued":{"date-parts":[["2003",2]]}}}],"schema":"https://github.com/citation-style-language/schema/raw/master/csl-citation.json"} </w:instrText>
      </w:r>
      <w:r w:rsidR="003C7ECF">
        <w:rPr>
          <w:rFonts w:ascii="Times New Roman" w:hAnsi="Times New Roman" w:cs="Times New Roman"/>
        </w:rPr>
        <w:fldChar w:fldCharType="separate"/>
      </w:r>
      <w:r w:rsidR="003C7ECF" w:rsidRPr="003C7ECF">
        <w:rPr>
          <w:rFonts w:ascii="Times New Roman" w:hAnsi="Times New Roman" w:cs="Times New Roman"/>
        </w:rPr>
        <w:t>(</w:t>
      </w:r>
      <w:r w:rsidR="003C7ECF">
        <w:rPr>
          <w:rFonts w:ascii="Times New Roman" w:hAnsi="Times New Roman" w:cs="Times New Roman"/>
        </w:rPr>
        <w:t xml:space="preserve">sensu </w:t>
      </w:r>
      <w:r w:rsidR="003C7ECF" w:rsidRPr="003C7ECF">
        <w:rPr>
          <w:rFonts w:ascii="Times New Roman" w:hAnsi="Times New Roman" w:cs="Times New Roman"/>
        </w:rPr>
        <w:t>Korner, 2003)</w:t>
      </w:r>
      <w:r w:rsidR="003C7ECF">
        <w:rPr>
          <w:rFonts w:ascii="Times New Roman" w:hAnsi="Times New Roman" w:cs="Times New Roman"/>
        </w:rPr>
        <w:fldChar w:fldCharType="end"/>
      </w:r>
      <w:r w:rsidR="003C7ECF">
        <w:rPr>
          <w:rFonts w:ascii="Times New Roman" w:hAnsi="Times New Roman" w:cs="Times New Roman"/>
        </w:rPr>
        <w:t xml:space="preserve">. We fully recognize similar prescriptions and the current work to incorporate these concepts into ecosystem and earth system models </w:t>
      </w:r>
      <w:r w:rsidR="003C7ECF">
        <w:rPr>
          <w:rFonts w:ascii="Times New Roman" w:hAnsi="Times New Roman" w:cs="Times New Roman"/>
        </w:rPr>
        <w:fldChar w:fldCharType="begin"/>
      </w:r>
      <w:r w:rsidR="003C7ECF">
        <w:rPr>
          <w:rFonts w:ascii="Times New Roman" w:hAnsi="Times New Roman" w:cs="Times New Roman"/>
        </w:rPr>
        <w:instrText xml:space="preserve"> ADDIN ZOTERO_ITEM CSL_CITATION {"citationID":"1EQ2JFsm","properties":{"formattedCitation":"{\\rtf (Fatichi {\\i{}et al.}, 2014; Pugh {\\i{}et al.}, 2016)}","plainCitation":"(Fatichi et al., 2014; Pugh et al., 2016)"},"citationItems":[{"id":577,"uris":["http://zotero.org/users/4234815/items/IB2QCHMD"],"uri":["http://zotero.org/users/4234815/items/IB2QCHMD"],"itemData":{"id":577,"type":"article-journal","title":"Moving beyond photosynthesis: from carbon source to sink-driven vegetation modeling","container-title":"New Phytologist","page":"1086-1095","volume":"201","issue":"4","source":"Web of Science","DOI":"10.1111/nph.12614","ISSN":"0028-646X","note":"WOS:000338510200004","shortTitle":"Moving beyond photosynthesis","journalAbbreviation":"New Phytol.","language":"English","author":[{"family":"Fatichi","given":"Simone"},{"family":"Leuzinger","given":"Sebastian"},{"family":"Koerner","given":"Christian"}],"issued":{"date-parts":[["2014",3]]}}},{"id":578,"uris":["http://zotero.org/users/4234815/items/X98XJSWL"],"uri":["http://zotero.org/users/4234815/items/X98XJSWL"],"itemData":{"id":578,"type":"article-journal","title":"Key knowledge and data gaps in modelling the influence of CO2 concentration on the terrestrial carbon sink","container-title":"Journal of Plant Physiology","page":"3-15","volume":"203","source":"Web of Science","abstract":"Primary productivity of terrestrial vegetation is expected to increase under the influence of increasing atmospheric carbon dioxide concentrations ([CO2]). Depending on the fate of such additionally fixed carbon, this could lead to an increase in terrestrial carbon storage, and thus a net terrestrial sink of atmospheric carbon. Such a mechanism is generally believed to be the primary global driver behind the observed large net uptake of anthropogenic CO2 emissions by the biosphere. Mechanisms driving CO2 uptake in the Terrestrial Biosphere Models (TBMs) used to attribute and project terrestrial carbon sinks, including that from increased [CO2], remain in large parts unchanged since those models were conceived two decades ago. However, there exists a large body of new data and understanding providing an opportunity to update these models, and directing towards important topics for further research. In this review we highlight recent developments in understanding of the effects of elevated [CO2] on photosynthesis, and in particular on the fate of additionally fixed carbon within the plant with its implications for carbon turnover rates, on the regulation of photosynthesis in response to environmental limitations on in-plant carbon sinks, and on emergent ecosystem responses. We recommend possible avenues for model improvement and identify requirements for better data on core processes relevant to the understanding and modelling of the effect of increasing [CO2] on the global terrestrial carbon sink. (C) 2016 The Authors. Published by Elsevier GmbH.","DOI":"10.1016/j.jplph.2016.05.001","ISSN":"0176-1617","note":"WOS:000385038100002","journalAbbreviation":"J. Plant Physiol.","language":"English","author":[{"family":"Pugh","given":"T. a. M."},{"family":"Mueller","given":"C."},{"family":"Arneth","given":"A."},{"family":"Haverd","given":"V."},{"family":"Smith","given":"B."}],"issued":{"date-parts":[["2016",9,20]]}}}],"schema":"https://github.com/citation-style-language/schema/raw/master/csl-citation.json"} </w:instrText>
      </w:r>
      <w:r w:rsidR="003C7ECF">
        <w:rPr>
          <w:rFonts w:ascii="Times New Roman" w:hAnsi="Times New Roman" w:cs="Times New Roman"/>
        </w:rPr>
        <w:fldChar w:fldCharType="separate"/>
      </w:r>
      <w:r w:rsidR="003C7ECF" w:rsidRPr="003C7ECF">
        <w:rPr>
          <w:rFonts w:ascii="Times New Roman" w:hAnsi="Times New Roman" w:cs="Times New Roman"/>
          <w:szCs w:val="24"/>
        </w:rPr>
        <w:t xml:space="preserve">(Fatichi </w:t>
      </w:r>
      <w:r w:rsidR="003C7ECF" w:rsidRPr="003C7ECF">
        <w:rPr>
          <w:rFonts w:ascii="Times New Roman" w:hAnsi="Times New Roman" w:cs="Times New Roman"/>
          <w:i/>
          <w:iCs/>
          <w:szCs w:val="24"/>
        </w:rPr>
        <w:t>et al.</w:t>
      </w:r>
      <w:r w:rsidR="003C7ECF" w:rsidRPr="003C7ECF">
        <w:rPr>
          <w:rFonts w:ascii="Times New Roman" w:hAnsi="Times New Roman" w:cs="Times New Roman"/>
          <w:szCs w:val="24"/>
        </w:rPr>
        <w:t xml:space="preserve">, 2014; Pugh </w:t>
      </w:r>
      <w:r w:rsidR="003C7ECF" w:rsidRPr="003C7ECF">
        <w:rPr>
          <w:rFonts w:ascii="Times New Roman" w:hAnsi="Times New Roman" w:cs="Times New Roman"/>
          <w:i/>
          <w:iCs/>
          <w:szCs w:val="24"/>
        </w:rPr>
        <w:t>et al.</w:t>
      </w:r>
      <w:r w:rsidR="003C7ECF" w:rsidRPr="003C7ECF">
        <w:rPr>
          <w:rFonts w:ascii="Times New Roman" w:hAnsi="Times New Roman" w:cs="Times New Roman"/>
          <w:szCs w:val="24"/>
        </w:rPr>
        <w:t>, 2016)</w:t>
      </w:r>
      <w:r w:rsidR="003C7ECF">
        <w:rPr>
          <w:rFonts w:ascii="Times New Roman" w:hAnsi="Times New Roman" w:cs="Times New Roman"/>
        </w:rPr>
        <w:fldChar w:fldCharType="end"/>
      </w:r>
      <w:r w:rsidR="003C7ECF">
        <w:rPr>
          <w:rFonts w:ascii="Times New Roman" w:hAnsi="Times New Roman" w:cs="Times New Roman"/>
        </w:rPr>
        <w:t>.</w:t>
      </w:r>
    </w:p>
    <w:p w14:paraId="651C7D7A" w14:textId="277973A0" w:rsidR="00484096" w:rsidRPr="009B00B8" w:rsidRDefault="00484096" w:rsidP="00484096">
      <w:pPr>
        <w:spacing w:before="240" w:after="120" w:line="360" w:lineRule="auto"/>
        <w:rPr>
          <w:rFonts w:ascii="Times New Roman" w:hAnsi="Times New Roman" w:cs="Times New Roman"/>
          <w:i/>
        </w:rPr>
      </w:pPr>
      <w:r>
        <w:rPr>
          <w:rFonts w:ascii="Times New Roman" w:hAnsi="Times New Roman" w:cs="Times New Roman"/>
          <w:i/>
        </w:rPr>
        <w:t>Conclusions</w:t>
      </w:r>
    </w:p>
    <w:p w14:paraId="1F178968" w14:textId="432EB384" w:rsidR="00457427" w:rsidRDefault="00484096" w:rsidP="009B3A95">
      <w:pPr>
        <w:spacing w:line="360" w:lineRule="auto"/>
        <w:rPr>
          <w:rFonts w:ascii="Times New Roman" w:hAnsi="Times New Roman" w:cs="Times New Roman"/>
        </w:rPr>
      </w:pPr>
      <w:r w:rsidRPr="009B00B8">
        <w:rPr>
          <w:rFonts w:ascii="Times New Roman" w:hAnsi="Times New Roman" w:cs="Times New Roman"/>
        </w:rPr>
        <w:t xml:space="preserve">We </w:t>
      </w:r>
      <w:r>
        <w:rPr>
          <w:rFonts w:ascii="Times New Roman" w:hAnsi="Times New Roman" w:cs="Times New Roman"/>
        </w:rPr>
        <w:t xml:space="preserve">used detailed measurements of growth and continuous whole-crown </w:t>
      </w:r>
      <w:r w:rsidRPr="009B00B8">
        <w:rPr>
          <w:rFonts w:ascii="Times New Roman" w:hAnsi="Times New Roman" w:cs="Times New Roman"/>
        </w:rPr>
        <w:t xml:space="preserve">flux measurements </w:t>
      </w:r>
      <w:r>
        <w:rPr>
          <w:rFonts w:ascii="Times New Roman" w:hAnsi="Times New Roman" w:cs="Times New Roman"/>
        </w:rPr>
        <w:t xml:space="preserve">to study the </w:t>
      </w:r>
      <w:r w:rsidRPr="009B00B8">
        <w:rPr>
          <w:rFonts w:ascii="Times New Roman" w:hAnsi="Times New Roman" w:cs="Times New Roman"/>
        </w:rPr>
        <w:t xml:space="preserve">effects of warming and drought on the C allocation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 xml:space="preserve">trees. </w:t>
      </w:r>
      <w:r>
        <w:rPr>
          <w:rFonts w:ascii="Times New Roman" w:hAnsi="Times New Roman" w:cs="Times New Roman"/>
        </w:rPr>
        <w:t xml:space="preserve">Experimental warming increased the proportion of GPP that was allocated to aboveground uses and decreased the proportion of GPP that was allocated belowground, while experimental drought did not alter C partitioning. Trees utilized deep soil water to maintain transpiration, photosynthesis, and growth during a prolonged </w:t>
      </w:r>
      <w:r w:rsidR="00CF1EF8">
        <w:rPr>
          <w:rFonts w:ascii="Times New Roman" w:hAnsi="Times New Roman" w:cs="Times New Roman"/>
        </w:rPr>
        <w:t>summer drought with</w:t>
      </w:r>
      <w:r>
        <w:rPr>
          <w:rFonts w:ascii="Times New Roman" w:hAnsi="Times New Roman" w:cs="Times New Roman"/>
        </w:rPr>
        <w:t xml:space="preserve"> dry surface soils</w:t>
      </w:r>
      <w:r w:rsidR="006705C4">
        <w:rPr>
          <w:rFonts w:ascii="Times New Roman" w:hAnsi="Times New Roman" w:cs="Times New Roman"/>
        </w:rPr>
        <w:t xml:space="preserve"> and thus to show more modest decreases </w:t>
      </w:r>
      <w:r w:rsidR="001901AA">
        <w:rPr>
          <w:rFonts w:ascii="Times New Roman" w:hAnsi="Times New Roman" w:cs="Times New Roman"/>
        </w:rPr>
        <w:t>than expected</w:t>
      </w:r>
      <w:r>
        <w:rPr>
          <w:rFonts w:ascii="Times New Roman" w:hAnsi="Times New Roman" w:cs="Times New Roman"/>
        </w:rPr>
        <w:t xml:space="preserve">. </w:t>
      </w:r>
      <w:r w:rsidR="009B3A95">
        <w:rPr>
          <w:rFonts w:ascii="Times New Roman" w:hAnsi="Times New Roman" w:cs="Times New Roman"/>
        </w:rPr>
        <w:t>A change in tree C allocation has implications for tree growth, forest C storage, and soil nutrient cycling in a warmer world.</w:t>
      </w:r>
    </w:p>
    <w:p w14:paraId="532216FA" w14:textId="59406011" w:rsidR="00457427" w:rsidRPr="009B00B8" w:rsidRDefault="00457427" w:rsidP="00457427">
      <w:pPr>
        <w:spacing w:before="240" w:line="360" w:lineRule="auto"/>
        <w:rPr>
          <w:rFonts w:ascii="Times New Roman" w:hAnsi="Times New Roman" w:cs="Times New Roman"/>
          <w:b/>
          <w:sz w:val="28"/>
          <w:szCs w:val="28"/>
        </w:rPr>
      </w:pPr>
      <w:r>
        <w:rPr>
          <w:rFonts w:ascii="Times New Roman" w:hAnsi="Times New Roman" w:cs="Times New Roman"/>
          <w:b/>
          <w:sz w:val="28"/>
          <w:szCs w:val="28"/>
        </w:rPr>
        <w:t>Acknowledgements</w:t>
      </w:r>
    </w:p>
    <w:p w14:paraId="2D1BD092" w14:textId="058851B2" w:rsidR="00EC30F0" w:rsidRDefault="0044491D" w:rsidP="001901AA">
      <w:pPr>
        <w:spacing w:line="360" w:lineRule="auto"/>
        <w:rPr>
          <w:rFonts w:ascii="Times New Roman" w:hAnsi="Times New Roman" w:cs="Times New Roman"/>
          <w:szCs w:val="24"/>
        </w:rPr>
      </w:pPr>
      <w:r w:rsidRPr="00EA2D30">
        <w:rPr>
          <w:rFonts w:ascii="Times New Roman" w:hAnsi="Times New Roman" w:cs="Times New Roman"/>
          <w:szCs w:val="24"/>
        </w:rPr>
        <w:t xml:space="preserve">We thank Burhan </w:t>
      </w:r>
      <w:proofErr w:type="spellStart"/>
      <w:r w:rsidRPr="00EA2D30">
        <w:rPr>
          <w:rFonts w:ascii="Times New Roman" w:hAnsi="Times New Roman" w:cs="Times New Roman"/>
          <w:szCs w:val="24"/>
        </w:rPr>
        <w:t>Amiji</w:t>
      </w:r>
      <w:proofErr w:type="spellEnd"/>
      <w:r w:rsidRPr="00EA2D30">
        <w:rPr>
          <w:rFonts w:ascii="Times New Roman" w:hAnsi="Times New Roman" w:cs="Times New Roman"/>
          <w:szCs w:val="24"/>
        </w:rPr>
        <w:t xml:space="preserve"> (Western Sydney University) for maintaining the site</w:t>
      </w:r>
      <w:r w:rsidR="00223EDF">
        <w:rPr>
          <w:rFonts w:ascii="Times New Roman" w:hAnsi="Times New Roman" w:cs="Times New Roman"/>
          <w:szCs w:val="24"/>
        </w:rPr>
        <w:t>, for collecting much of the growth and harvest data,</w:t>
      </w:r>
      <w:r w:rsidRPr="00EA2D30">
        <w:rPr>
          <w:rFonts w:ascii="Times New Roman" w:hAnsi="Times New Roman" w:cs="Times New Roman"/>
          <w:szCs w:val="24"/>
        </w:rPr>
        <w:t xml:space="preserve"> and for his excellent research support. This experiment was made possible through a collaboration with </w:t>
      </w:r>
      <w:proofErr w:type="spellStart"/>
      <w:r w:rsidRPr="00EA2D30">
        <w:rPr>
          <w:rFonts w:ascii="Times New Roman" w:hAnsi="Times New Roman" w:cs="Times New Roman"/>
          <w:szCs w:val="24"/>
        </w:rPr>
        <w:t>Sune</w:t>
      </w:r>
      <w:proofErr w:type="spellEnd"/>
      <w:r w:rsidRPr="00EA2D30">
        <w:rPr>
          <w:rFonts w:ascii="Times New Roman" w:hAnsi="Times New Roman" w:cs="Times New Roman"/>
          <w:szCs w:val="24"/>
        </w:rPr>
        <w:t xml:space="preserve"> Linder and the Swedish University of Agricultural Sciences, who designed, built, and generously provided the whole tree chambers. We also gratefully acknowledge </w:t>
      </w:r>
      <w:r w:rsidR="00223EDF">
        <w:rPr>
          <w:rFonts w:ascii="Times New Roman" w:hAnsi="Times New Roman" w:cs="Times New Roman"/>
          <w:szCs w:val="24"/>
        </w:rPr>
        <w:t xml:space="preserve">Courtney Campany (Colgate University) for his measurements of fine root biomass. </w:t>
      </w:r>
      <w:r w:rsidRPr="00EA2D30">
        <w:rPr>
          <w:rFonts w:ascii="Times New Roman" w:hAnsi="Times New Roman" w:cs="Times New Roman"/>
          <w:szCs w:val="24"/>
        </w:rPr>
        <w:t>Renee Smith, Carrie Drake (Western Sydney University), and Richard Harwood (Sydney University) for their help with the whole-tree harvests. This research was supported by the Australian Research Council (Discovery, DP140103415), a New South Wales government Climate Action Grant (NSW T07/CAG/016), the Hawkesbury Institute for the Environment, and Western Sydney University.</w:t>
      </w:r>
      <w:r w:rsidR="00EC30F0">
        <w:rPr>
          <w:rFonts w:ascii="Times New Roman" w:hAnsi="Times New Roman" w:cs="Times New Roman"/>
          <w:szCs w:val="24"/>
        </w:rPr>
        <w:br w:type="page"/>
      </w:r>
    </w:p>
    <w:p w14:paraId="5174900D" w14:textId="36550463" w:rsidR="001E3A64" w:rsidRDefault="001E3A64">
      <w:pPr>
        <w:rPr>
          <w:rFonts w:ascii="Times New Roman" w:hAnsi="Times New Roman" w:cs="Times New Roman"/>
          <w:szCs w:val="24"/>
        </w:rPr>
      </w:pPr>
      <w:r>
        <w:rPr>
          <w:rFonts w:ascii="Times New Roman" w:hAnsi="Times New Roman" w:cs="Times New Roman"/>
          <w:szCs w:val="24"/>
        </w:rPr>
        <w:lastRenderedPageBreak/>
        <w:t xml:space="preserve">Table 1. Estimate of aboveground growth and maintenance respiration coefficients derived from equation </w:t>
      </w:r>
      <w:r w:rsidR="0031020E">
        <w:rPr>
          <w:rFonts w:ascii="Times New Roman" w:hAnsi="Times New Roman" w:cs="Times New Roman"/>
          <w:szCs w:val="24"/>
        </w:rPr>
        <w:t>2</w:t>
      </w:r>
      <w:r>
        <w:rPr>
          <w:rFonts w:ascii="Times New Roman" w:hAnsi="Times New Roman" w:cs="Times New Roman"/>
          <w:szCs w:val="24"/>
        </w:rPr>
        <w:t>, with standard errors (SE), and 95% confidence intervals</w:t>
      </w:r>
      <w:r w:rsidR="001A73B1">
        <w:rPr>
          <w:rFonts w:ascii="Times New Roman" w:hAnsi="Times New Roman" w:cs="Times New Roman"/>
          <w:szCs w:val="24"/>
        </w:rPr>
        <w:t xml:space="preserve">; parameters were statistically equivalent across ambient and warmed treatments (all </w:t>
      </w:r>
      <w:r w:rsidR="001A73B1">
        <w:rPr>
          <w:rFonts w:ascii="Times New Roman" w:hAnsi="Times New Roman" w:cs="Times New Roman"/>
          <w:i/>
          <w:szCs w:val="24"/>
        </w:rPr>
        <w:t xml:space="preserve">P </w:t>
      </w:r>
      <w:r w:rsidR="001901AA">
        <w:rPr>
          <w:rFonts w:ascii="Times New Roman" w:hAnsi="Times New Roman" w:cs="Times New Roman"/>
          <w:szCs w:val="24"/>
        </w:rPr>
        <w:t>&gt; 0.3</w:t>
      </w:r>
      <w:r w:rsidR="001A73B1">
        <w:rPr>
          <w:rFonts w:ascii="Times New Roman" w:hAnsi="Times New Roman" w:cs="Times New Roman"/>
          <w:szCs w:val="24"/>
        </w:rPr>
        <w:t>)</w:t>
      </w:r>
      <w:r>
        <w:rPr>
          <w:rFonts w:ascii="Times New Roman" w:hAnsi="Times New Roman" w:cs="Times New Roman"/>
          <w:szCs w:val="24"/>
        </w:rPr>
        <w:t>.</w:t>
      </w:r>
    </w:p>
    <w:tbl>
      <w:tblPr>
        <w:tblStyle w:val="TableGrid"/>
        <w:tblW w:w="0" w:type="auto"/>
        <w:tblLook w:val="04A0" w:firstRow="1" w:lastRow="0" w:firstColumn="1" w:lastColumn="0" w:noHBand="0" w:noVBand="1"/>
      </w:tblPr>
      <w:tblGrid>
        <w:gridCol w:w="1795"/>
        <w:gridCol w:w="1710"/>
        <w:gridCol w:w="1440"/>
        <w:gridCol w:w="1350"/>
        <w:gridCol w:w="1440"/>
        <w:gridCol w:w="1440"/>
      </w:tblGrid>
      <w:tr w:rsidR="001E3A64" w14:paraId="40998701" w14:textId="77777777" w:rsidTr="0031020E">
        <w:trPr>
          <w:trHeight w:val="80"/>
        </w:trPr>
        <w:tc>
          <w:tcPr>
            <w:tcW w:w="1795" w:type="dxa"/>
            <w:vMerge w:val="restart"/>
          </w:tcPr>
          <w:p w14:paraId="3F1C0604" w14:textId="6A54B93C"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Term</w:t>
            </w:r>
          </w:p>
        </w:tc>
        <w:tc>
          <w:tcPr>
            <w:tcW w:w="1710" w:type="dxa"/>
            <w:vMerge w:val="restart"/>
          </w:tcPr>
          <w:p w14:paraId="311F9A40" w14:textId="0AE95B8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Units</w:t>
            </w:r>
          </w:p>
        </w:tc>
        <w:tc>
          <w:tcPr>
            <w:tcW w:w="2790" w:type="dxa"/>
            <w:gridSpan w:val="2"/>
          </w:tcPr>
          <w:p w14:paraId="246D5814" w14:textId="74E01871"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Ambient</w:t>
            </w:r>
          </w:p>
        </w:tc>
        <w:tc>
          <w:tcPr>
            <w:tcW w:w="2880" w:type="dxa"/>
            <w:gridSpan w:val="2"/>
          </w:tcPr>
          <w:p w14:paraId="11D8AE0B" w14:textId="3333A30B" w:rsidR="001E3A64" w:rsidRDefault="001A73B1"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Warmed</w:t>
            </w:r>
          </w:p>
        </w:tc>
      </w:tr>
      <w:tr w:rsidR="001E3A64" w14:paraId="7F7FA4BD" w14:textId="77777777" w:rsidTr="0031020E">
        <w:trPr>
          <w:trHeight w:val="79"/>
        </w:trPr>
        <w:tc>
          <w:tcPr>
            <w:tcW w:w="1795" w:type="dxa"/>
            <w:vMerge/>
          </w:tcPr>
          <w:p w14:paraId="090DDCC6" w14:textId="77777777"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p>
        </w:tc>
        <w:tc>
          <w:tcPr>
            <w:tcW w:w="1710" w:type="dxa"/>
            <w:vMerge/>
          </w:tcPr>
          <w:p w14:paraId="73DB5751" w14:textId="77777777"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p>
        </w:tc>
        <w:tc>
          <w:tcPr>
            <w:tcW w:w="1440" w:type="dxa"/>
          </w:tcPr>
          <w:p w14:paraId="4DEB0516" w14:textId="0224515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Mean (SE)</w:t>
            </w:r>
          </w:p>
        </w:tc>
        <w:tc>
          <w:tcPr>
            <w:tcW w:w="1350" w:type="dxa"/>
          </w:tcPr>
          <w:p w14:paraId="40B1B1E4" w14:textId="66B12EA9"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95% CI</w:t>
            </w:r>
          </w:p>
        </w:tc>
        <w:tc>
          <w:tcPr>
            <w:tcW w:w="1440" w:type="dxa"/>
          </w:tcPr>
          <w:p w14:paraId="6548A383" w14:textId="6D05CE60"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Mean (SE)</w:t>
            </w:r>
          </w:p>
        </w:tc>
        <w:tc>
          <w:tcPr>
            <w:tcW w:w="1440" w:type="dxa"/>
          </w:tcPr>
          <w:p w14:paraId="7C024E38" w14:textId="12CB3496"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95% CI</w:t>
            </w:r>
          </w:p>
        </w:tc>
      </w:tr>
      <w:tr w:rsidR="001E3A64" w14:paraId="38FD1B99" w14:textId="77777777" w:rsidTr="0031020E">
        <w:tc>
          <w:tcPr>
            <w:tcW w:w="1795" w:type="dxa"/>
            <w:vAlign w:val="center"/>
          </w:tcPr>
          <w:p w14:paraId="5CDD153E" w14:textId="7BCCADC0" w:rsidR="001E3A64" w:rsidRDefault="0031020E"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i/>
                <w:szCs w:val="24"/>
              </w:rPr>
              <w:t>g</w:t>
            </w:r>
            <w:r>
              <w:rPr>
                <w:rFonts w:ascii="Times New Roman" w:hAnsi="Times New Roman" w:cs="Times New Roman"/>
                <w:szCs w:val="24"/>
                <w:vertAlign w:val="subscript"/>
              </w:rPr>
              <w:t>r</w:t>
            </w:r>
            <w:r w:rsidR="001E3A64">
              <w:rPr>
                <w:rFonts w:ascii="Times New Roman" w:hAnsi="Times New Roman" w:cs="Times New Roman"/>
                <w:szCs w:val="24"/>
              </w:rPr>
              <w:t xml:space="preserve"> (growth respiration rate)</w:t>
            </w:r>
          </w:p>
        </w:tc>
        <w:tc>
          <w:tcPr>
            <w:tcW w:w="1710" w:type="dxa"/>
            <w:vAlign w:val="center"/>
          </w:tcPr>
          <w:p w14:paraId="2884CA3C" w14:textId="15EAB6A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g C respired per g C growth</w:t>
            </w:r>
          </w:p>
        </w:tc>
        <w:tc>
          <w:tcPr>
            <w:tcW w:w="1440" w:type="dxa"/>
            <w:vAlign w:val="center"/>
          </w:tcPr>
          <w:p w14:paraId="1FF9CD7A" w14:textId="0D70E1A2"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32 (0.02)</w:t>
            </w:r>
          </w:p>
        </w:tc>
        <w:tc>
          <w:tcPr>
            <w:tcW w:w="1350" w:type="dxa"/>
            <w:vAlign w:val="center"/>
          </w:tcPr>
          <w:p w14:paraId="094F2A0E" w14:textId="672F132D"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7-0.37</w:t>
            </w:r>
          </w:p>
        </w:tc>
        <w:tc>
          <w:tcPr>
            <w:tcW w:w="1440" w:type="dxa"/>
            <w:vAlign w:val="center"/>
          </w:tcPr>
          <w:p w14:paraId="28158D0E" w14:textId="322156A2"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8 (0.03)</w:t>
            </w:r>
          </w:p>
        </w:tc>
        <w:tc>
          <w:tcPr>
            <w:tcW w:w="1440" w:type="dxa"/>
            <w:vAlign w:val="center"/>
          </w:tcPr>
          <w:p w14:paraId="3D0D0EC9" w14:textId="030AEFA5"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1-0.36</w:t>
            </w:r>
          </w:p>
        </w:tc>
      </w:tr>
      <w:tr w:rsidR="001E3A64" w14:paraId="7FFCB4C5" w14:textId="77777777" w:rsidTr="0031020E">
        <w:tc>
          <w:tcPr>
            <w:tcW w:w="1795" w:type="dxa"/>
            <w:vAlign w:val="center"/>
          </w:tcPr>
          <w:p w14:paraId="6118899B" w14:textId="40CDF26F" w:rsidR="001E3A64" w:rsidRDefault="0031020E" w:rsidP="0031020E">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proofErr w:type="spellStart"/>
            <w:r>
              <w:rPr>
                <w:rFonts w:ascii="Times New Roman" w:hAnsi="Times New Roman" w:cs="Times New Roman"/>
                <w:i/>
                <w:szCs w:val="24"/>
              </w:rPr>
              <w:t>m</w:t>
            </w:r>
            <w:r>
              <w:rPr>
                <w:rFonts w:ascii="Times New Roman" w:hAnsi="Times New Roman" w:cs="Times New Roman"/>
                <w:szCs w:val="24"/>
                <w:vertAlign w:val="subscript"/>
              </w:rPr>
              <w:t>r</w:t>
            </w:r>
            <w:proofErr w:type="spellEnd"/>
            <w:r>
              <w:rPr>
                <w:rFonts w:ascii="Times New Roman" w:hAnsi="Times New Roman" w:cs="Times New Roman"/>
                <w:szCs w:val="24"/>
              </w:rPr>
              <w:t xml:space="preserve"> (mainten</w:t>
            </w:r>
            <w:r w:rsidR="001E3A64">
              <w:rPr>
                <w:rFonts w:ascii="Times New Roman" w:hAnsi="Times New Roman" w:cs="Times New Roman"/>
                <w:szCs w:val="24"/>
              </w:rPr>
              <w:t>a</w:t>
            </w:r>
            <w:r>
              <w:rPr>
                <w:rFonts w:ascii="Times New Roman" w:hAnsi="Times New Roman" w:cs="Times New Roman"/>
                <w:szCs w:val="24"/>
              </w:rPr>
              <w:t>n</w:t>
            </w:r>
            <w:r w:rsidR="001E3A64">
              <w:rPr>
                <w:rFonts w:ascii="Times New Roman" w:hAnsi="Times New Roman" w:cs="Times New Roman"/>
                <w:szCs w:val="24"/>
              </w:rPr>
              <w:t>ce respiration rate)</w:t>
            </w:r>
          </w:p>
        </w:tc>
        <w:tc>
          <w:tcPr>
            <w:tcW w:w="1710" w:type="dxa"/>
            <w:vAlign w:val="center"/>
          </w:tcPr>
          <w:p w14:paraId="0563F506" w14:textId="3FD9C84F"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g C respired per g C standing aboveground biomass</w:t>
            </w:r>
            <w:r w:rsidR="0031020E">
              <w:rPr>
                <w:rFonts w:ascii="Times New Roman" w:hAnsi="Times New Roman" w:cs="Times New Roman"/>
                <w:szCs w:val="24"/>
              </w:rPr>
              <w:t xml:space="preserve"> per day</w:t>
            </w:r>
          </w:p>
        </w:tc>
        <w:tc>
          <w:tcPr>
            <w:tcW w:w="1440" w:type="dxa"/>
            <w:vAlign w:val="center"/>
          </w:tcPr>
          <w:p w14:paraId="140BCD63" w14:textId="5BE59A85"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5 (0.001)</w:t>
            </w:r>
          </w:p>
        </w:tc>
        <w:tc>
          <w:tcPr>
            <w:tcW w:w="1350" w:type="dxa"/>
            <w:vAlign w:val="center"/>
          </w:tcPr>
          <w:p w14:paraId="66BBA85E" w14:textId="2A16ED13"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2-0.019</w:t>
            </w:r>
          </w:p>
        </w:tc>
        <w:tc>
          <w:tcPr>
            <w:tcW w:w="1440" w:type="dxa"/>
            <w:vAlign w:val="center"/>
          </w:tcPr>
          <w:p w14:paraId="658253FD" w14:textId="48567B71"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7 (0.002)</w:t>
            </w:r>
          </w:p>
        </w:tc>
        <w:tc>
          <w:tcPr>
            <w:tcW w:w="1440" w:type="dxa"/>
            <w:vAlign w:val="center"/>
          </w:tcPr>
          <w:p w14:paraId="4836F909" w14:textId="51E22DCC"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3-0.021</w:t>
            </w:r>
          </w:p>
        </w:tc>
      </w:tr>
    </w:tbl>
    <w:p w14:paraId="3C47F052" w14:textId="240DC6F9" w:rsidR="00EC30F0" w:rsidRDefault="00EC30F0">
      <w:pPr>
        <w:rPr>
          <w:rFonts w:ascii="Times New Roman" w:hAnsi="Times New Roman" w:cs="Times New Roman"/>
          <w:szCs w:val="24"/>
        </w:rPr>
      </w:pPr>
      <w:r>
        <w:rPr>
          <w:rFonts w:ascii="Times New Roman" w:hAnsi="Times New Roman" w:cs="Times New Roman"/>
          <w:szCs w:val="24"/>
        </w:rPr>
        <w:br w:type="page"/>
      </w:r>
    </w:p>
    <w:p w14:paraId="3F970F28" w14:textId="77777777" w:rsidR="00484096" w:rsidRPr="00EA2D30" w:rsidRDefault="00484096" w:rsidP="009B3A95">
      <w:pPr>
        <w:spacing w:line="360" w:lineRule="auto"/>
        <w:rPr>
          <w:rFonts w:ascii="Times New Roman" w:hAnsi="Times New Roman" w:cs="Times New Roman"/>
          <w:szCs w:val="24"/>
        </w:rPr>
      </w:pPr>
    </w:p>
    <w:p w14:paraId="0A930F59"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drawing>
          <wp:inline distT="114300" distB="114300" distL="114300" distR="114300" wp14:anchorId="23B6B5BC" wp14:editId="3366A21F">
            <wp:extent cx="4757738" cy="4757738"/>
            <wp:effectExtent l="0" t="0" r="0" b="0"/>
            <wp:docPr id="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7"/>
                    <a:srcRect/>
                    <a:stretch>
                      <a:fillRect/>
                    </a:stretch>
                  </pic:blipFill>
                  <pic:spPr>
                    <a:xfrm>
                      <a:off x="0" y="0"/>
                      <a:ext cx="4757738" cy="4757738"/>
                    </a:xfrm>
                    <a:prstGeom prst="rect">
                      <a:avLst/>
                    </a:prstGeom>
                    <a:ln/>
                  </pic:spPr>
                </pic:pic>
              </a:graphicData>
            </a:graphic>
          </wp:inline>
        </w:drawing>
      </w:r>
    </w:p>
    <w:p w14:paraId="6BE328EC" w14:textId="3EB1578A" w:rsidR="00563E99" w:rsidRPr="009B00B8" w:rsidRDefault="00374242" w:rsidP="00A2115E">
      <w:pPr>
        <w:spacing w:line="360" w:lineRule="auto"/>
        <w:rPr>
          <w:rFonts w:ascii="Times New Roman" w:hAnsi="Times New Roman" w:cs="Times New Roman"/>
        </w:rPr>
      </w:pPr>
      <w:r w:rsidRPr="009B00B8">
        <w:rPr>
          <w:rFonts w:ascii="Times New Roman" w:hAnsi="Times New Roman" w:cs="Times New Roman"/>
          <w:b/>
        </w:rPr>
        <w:t>Figure 1</w:t>
      </w:r>
      <w:r w:rsidRPr="009B00B8">
        <w:rPr>
          <w:rFonts w:ascii="Times New Roman" w:hAnsi="Times New Roman" w:cs="Times New Roman"/>
        </w:rPr>
        <w:t xml:space="preserve">. Growth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warming and drought. Trees were either exposed to ambient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A”, blue) or warming of +3 </w:t>
      </w:r>
      <w:proofErr w:type="spellStart"/>
      <w:r w:rsidRPr="009B00B8">
        <w:rPr>
          <w:rFonts w:ascii="Times New Roman" w:hAnsi="Times New Roman" w:cs="Times New Roman"/>
          <w:vertAlign w:val="superscript"/>
        </w:rPr>
        <w:t>o</w:t>
      </w:r>
      <w:r w:rsidRPr="009B00B8">
        <w:rPr>
          <w:rFonts w:ascii="Times New Roman" w:hAnsi="Times New Roman" w:cs="Times New Roman"/>
        </w:rPr>
        <w:t>C</w:t>
      </w:r>
      <w:proofErr w:type="spellEnd"/>
      <w:r w:rsidRPr="009B00B8">
        <w:rPr>
          <w:rFonts w:ascii="Times New Roman" w:hAnsi="Times New Roman" w:cs="Times New Roman"/>
        </w:rPr>
        <w:t xml:space="preserve"> (“W”, red), and either well-watered (“Wet”, solid points) or drought conditions (“Dry”, open points). Stem diameter (a) was measured at 65-cm height, and height reflects total stem length (b). Total leaf area was directly measured on three dates (c) and stem volume was calculated from diameter measurements along the stem of each tree (d). The vertical dashed line denotes when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O flux measurements began. Points reflect the mean, error bars denote 1SEM (n = 6 until Feb 2014, when the drought treatment began and n = 3).</w:t>
      </w:r>
    </w:p>
    <w:p w14:paraId="04A5D9E1" w14:textId="339D35B5" w:rsidR="00563E99" w:rsidRPr="009B00B8" w:rsidRDefault="003E059E">
      <w:pPr>
        <w:spacing w:line="360" w:lineRule="auto"/>
        <w:rPr>
          <w:rFonts w:ascii="Times New Roman" w:hAnsi="Times New Roman" w:cs="Times New Roman"/>
        </w:rPr>
      </w:pPr>
      <w:r w:rsidRPr="003E059E">
        <w:rPr>
          <w:noProof/>
          <w:lang w:val="en-US"/>
        </w:rPr>
        <w:lastRenderedPageBreak/>
        <w:t xml:space="preserve"> </w:t>
      </w:r>
      <w:r>
        <w:rPr>
          <w:noProof/>
          <w:lang w:val="en-US"/>
        </w:rPr>
        <w:drawing>
          <wp:inline distT="0" distB="0" distL="0" distR="0" wp14:anchorId="21D68BBB" wp14:editId="663890AF">
            <wp:extent cx="5943600" cy="4246245"/>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246245"/>
                    </a:xfrm>
                    <a:prstGeom prst="rect">
                      <a:avLst/>
                    </a:prstGeom>
                  </pic:spPr>
                </pic:pic>
              </a:graphicData>
            </a:graphic>
          </wp:inline>
        </w:drawing>
      </w:r>
    </w:p>
    <w:p w14:paraId="494929A1" w14:textId="441A0FDC"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2</w:t>
      </w:r>
      <w:r w:rsidRPr="009B00B8">
        <w:rPr>
          <w:rFonts w:ascii="Times New Roman" w:hAnsi="Times New Roman" w:cs="Times New Roman"/>
        </w:rPr>
        <w:t>. Summary of measured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 xml:space="preserve">O fluxes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ambient (A) or warmed (W) air temperatures in 2013 and 2014. All trees were maintained in well-water conditions (Wet) until mid-Feb,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We show weekly averages of the measured daily net C uptake (a) and the sum of net C uptake for the two measurement periods (pre-drought, drought; b). We also show weekly averages of the measured daily net H</w:t>
      </w:r>
      <w:r w:rsidRPr="009B00B8">
        <w:rPr>
          <w:rFonts w:ascii="Times New Roman" w:hAnsi="Times New Roman" w:cs="Times New Roman"/>
          <w:vertAlign w:val="subscript"/>
        </w:rPr>
        <w:t>2</w:t>
      </w:r>
      <w:r w:rsidRPr="009B00B8">
        <w:rPr>
          <w:rFonts w:ascii="Times New Roman" w:hAnsi="Times New Roman" w:cs="Times New Roman"/>
        </w:rPr>
        <w:t>O loss to transpiration (c) and the H</w:t>
      </w:r>
      <w:r w:rsidRPr="009B00B8">
        <w:rPr>
          <w:rFonts w:ascii="Times New Roman" w:hAnsi="Times New Roman" w:cs="Times New Roman"/>
          <w:vertAlign w:val="subscript"/>
        </w:rPr>
        <w:t>2</w:t>
      </w:r>
      <w:r w:rsidRPr="009B00B8">
        <w:rPr>
          <w:rFonts w:ascii="Times New Roman" w:hAnsi="Times New Roman" w:cs="Times New Roman"/>
        </w:rPr>
        <w:t>O loss to transpiration summed across the two measurement periods (d). In (a) and (c), lines reflect the mean and shaded areas reflect the standard error. The dotted vertical lines in (b) and (d) separate the pre-drought (left) and drought periods (right). These plots reflect &gt;580,000 individual flux measurements at 15-minute resolution.</w:t>
      </w:r>
    </w:p>
    <w:p w14:paraId="16CED9C9"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0B58B31F" wp14:editId="64DC5EFC">
            <wp:extent cx="5943600" cy="3962400"/>
            <wp:effectExtent l="0" t="0" r="0" b="0"/>
            <wp:docPr id="5"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9"/>
                    <a:srcRect/>
                    <a:stretch>
                      <a:fillRect/>
                    </a:stretch>
                  </pic:blipFill>
                  <pic:spPr>
                    <a:xfrm>
                      <a:off x="0" y="0"/>
                      <a:ext cx="5943600" cy="3962400"/>
                    </a:xfrm>
                    <a:prstGeom prst="rect">
                      <a:avLst/>
                    </a:prstGeom>
                    <a:ln/>
                  </pic:spPr>
                </pic:pic>
              </a:graphicData>
            </a:graphic>
          </wp:inline>
        </w:drawing>
      </w:r>
    </w:p>
    <w:p w14:paraId="1885B4C3"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3</w:t>
      </w:r>
      <w:r w:rsidRPr="009B00B8">
        <w:rPr>
          <w:rFonts w:ascii="Times New Roman" w:hAnsi="Times New Roman" w:cs="Times New Roman"/>
        </w:rPr>
        <w:t xml:space="preserve">.  Biomass components at final harvest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 xml:space="preserve">trees exposed to ambient (A) or warmed (W) air temperatures and either well-watered conditions (Wet) or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treatment (Dry). Note that these data reflect grams of dry mass. Each of the measured biomass components (a) reflects the mean of three trees per treatment, the error bars reflect the standard error of the total measured mass. The root mass ratio (b) reflects the sum of coarse and fine roots relative to total tree mass. Warming reduced the root mass ratio, while the drought treatment increased root mass ratio in the ambient temperature treatment only. The root mass ratio interaction primarily follows the response of fine roots, although stem wood and coarse roots also contributed.</w:t>
      </w:r>
    </w:p>
    <w:p w14:paraId="5C744DEB"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7534E89F" wp14:editId="09CD1E5E">
            <wp:extent cx="4425972" cy="5538788"/>
            <wp:effectExtent l="0" t="0" r="0" b="0"/>
            <wp:docPr id="4"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0"/>
                    <a:srcRect/>
                    <a:stretch>
                      <a:fillRect/>
                    </a:stretch>
                  </pic:blipFill>
                  <pic:spPr>
                    <a:xfrm>
                      <a:off x="0" y="0"/>
                      <a:ext cx="4425972" cy="5538788"/>
                    </a:xfrm>
                    <a:prstGeom prst="rect">
                      <a:avLst/>
                    </a:prstGeom>
                    <a:ln/>
                  </pic:spPr>
                </pic:pic>
              </a:graphicData>
            </a:graphic>
          </wp:inline>
        </w:drawing>
      </w:r>
    </w:p>
    <w:p w14:paraId="186B0EC5" w14:textId="566D2AE6"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4</w:t>
      </w:r>
      <w:r w:rsidRPr="009B00B8">
        <w:rPr>
          <w:rFonts w:ascii="Times New Roman" w:hAnsi="Times New Roman" w:cs="Times New Roman"/>
        </w:rPr>
        <w:t>. Soil volumetric water content and predawn leaf water potential (</w:t>
      </w:r>
      <w:proofErr w:type="spellStart"/>
      <w:r w:rsidRPr="009B00B8">
        <w:rPr>
          <w:rFonts w:ascii="Times New Roman" w:hAnsi="Times New Roman" w:cs="Times New Roman"/>
        </w:rPr>
        <w:t>Ψ</w:t>
      </w:r>
      <w:r w:rsidRPr="009B00B8">
        <w:rPr>
          <w:rFonts w:ascii="Times New Roman" w:hAnsi="Times New Roman" w:cs="Times New Roman"/>
          <w:vertAlign w:val="subscript"/>
        </w:rPr>
        <w:t>pd</w:t>
      </w:r>
      <w:proofErr w:type="spellEnd"/>
      <w:r w:rsidRPr="009B00B8">
        <w:rPr>
          <w:rFonts w:ascii="Times New Roman" w:hAnsi="Times New Roman" w:cs="Times New Roman"/>
        </w:rPr>
        <w:t xml:space="preserve">)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ambient (A) or warmed (W) air temperatures. All trees were maintained in well-water conditions (Wet) until mid-Feb,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We show daily averages of the measured volumetric water content in surface soils (~0.1-m-depth; a), an intermediate depth (~0.5-m-depth; b), and in deep soils just above the hard layer of partially cemented manganese nodules (~1-m-depth; c). We also show leaf </w:t>
      </w:r>
      <w:proofErr w:type="spellStart"/>
      <w:r w:rsidRPr="009B00B8">
        <w:rPr>
          <w:rFonts w:ascii="Times New Roman" w:hAnsi="Times New Roman" w:cs="Times New Roman"/>
        </w:rPr>
        <w:t>Ψ</w:t>
      </w:r>
      <w:r w:rsidRPr="009B00B8">
        <w:rPr>
          <w:rFonts w:ascii="Times New Roman" w:hAnsi="Times New Roman" w:cs="Times New Roman"/>
          <w:vertAlign w:val="subscript"/>
        </w:rPr>
        <w:t>pd</w:t>
      </w:r>
      <w:proofErr w:type="spellEnd"/>
      <w:r w:rsidRPr="009B00B8">
        <w:rPr>
          <w:rFonts w:ascii="Times New Roman" w:hAnsi="Times New Roman" w:cs="Times New Roman"/>
          <w:vertAlign w:val="subscript"/>
        </w:rPr>
        <w:t xml:space="preserve"> </w:t>
      </w:r>
      <w:r w:rsidRPr="009B00B8">
        <w:rPr>
          <w:rFonts w:ascii="Times New Roman" w:hAnsi="Times New Roman" w:cs="Times New Roman"/>
        </w:rPr>
        <w:t xml:space="preserve">measured throughout the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 Points reflect the mean and error bars reflect the standard error (n = 6 or 3). Note that </w:t>
      </w:r>
      <w:proofErr w:type="spellStart"/>
      <w:r w:rsidRPr="009B00B8">
        <w:rPr>
          <w:rFonts w:ascii="Times New Roman" w:hAnsi="Times New Roman" w:cs="Times New Roman"/>
        </w:rPr>
        <w:t>Ψ</w:t>
      </w:r>
      <w:r w:rsidRPr="009B00B8">
        <w:rPr>
          <w:rFonts w:ascii="Times New Roman" w:hAnsi="Times New Roman" w:cs="Times New Roman"/>
          <w:vertAlign w:val="subscript"/>
        </w:rPr>
        <w:t>pd</w:t>
      </w:r>
      <w:proofErr w:type="spellEnd"/>
      <w:r w:rsidRPr="009B00B8">
        <w:rPr>
          <w:rFonts w:ascii="Times New Roman" w:hAnsi="Times New Roman" w:cs="Times New Roman"/>
        </w:rPr>
        <w:t xml:space="preserve"> was moderate in all treatments.</w:t>
      </w:r>
    </w:p>
    <w:p w14:paraId="5E226BE3"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1D12A057" wp14:editId="6E9DF92D">
            <wp:extent cx="5729288" cy="5729288"/>
            <wp:effectExtent l="0" t="0" r="0" b="0"/>
            <wp:docPr id="9"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1"/>
                    <a:srcRect/>
                    <a:stretch>
                      <a:fillRect/>
                    </a:stretch>
                  </pic:blipFill>
                  <pic:spPr>
                    <a:xfrm>
                      <a:off x="0" y="0"/>
                      <a:ext cx="5729288" cy="5729288"/>
                    </a:xfrm>
                    <a:prstGeom prst="rect">
                      <a:avLst/>
                    </a:prstGeom>
                    <a:ln/>
                  </pic:spPr>
                </pic:pic>
              </a:graphicData>
            </a:graphic>
          </wp:inline>
        </w:drawing>
      </w:r>
    </w:p>
    <w:p w14:paraId="1A6EFCE2" w14:textId="73CF4D76" w:rsidR="00563E99" w:rsidRPr="009B00B8" w:rsidRDefault="00374242">
      <w:pPr>
        <w:spacing w:line="360" w:lineRule="auto"/>
        <w:rPr>
          <w:rFonts w:ascii="Times New Roman" w:hAnsi="Times New Roman" w:cs="Times New Roman"/>
        </w:rPr>
      </w:pPr>
      <w:commentRangeStart w:id="15"/>
      <w:r w:rsidRPr="009B00B8">
        <w:rPr>
          <w:rFonts w:ascii="Times New Roman" w:hAnsi="Times New Roman" w:cs="Times New Roman"/>
          <w:b/>
        </w:rPr>
        <w:t xml:space="preserve">Figure </w:t>
      </w:r>
      <w:commentRangeEnd w:id="15"/>
      <w:r w:rsidR="00D366EA">
        <w:rPr>
          <w:rStyle w:val="CommentReference"/>
        </w:rPr>
        <w:commentReference w:id="15"/>
      </w:r>
      <w:r w:rsidRPr="009B00B8">
        <w:rPr>
          <w:rFonts w:ascii="Times New Roman" w:hAnsi="Times New Roman" w:cs="Times New Roman"/>
          <w:b/>
        </w:rPr>
        <w:t>5</w:t>
      </w:r>
      <w:r w:rsidRPr="009B00B8">
        <w:rPr>
          <w:rFonts w:ascii="Times New Roman" w:hAnsi="Times New Roman" w:cs="Times New Roman"/>
        </w:rPr>
        <w:t xml:space="preserve">. Fortnightly C fluxes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ambient (A) or warmed (W) air temperatures. </w:t>
      </w:r>
      <w:commentRangeStart w:id="16"/>
      <w:r w:rsidRPr="009B00B8">
        <w:rPr>
          <w:rFonts w:ascii="Times New Roman" w:hAnsi="Times New Roman" w:cs="Times New Roman"/>
        </w:rPr>
        <w:t>All fluxes are presented in units of g C tree</w:t>
      </w:r>
      <w:r w:rsidRPr="009B00B8">
        <w:rPr>
          <w:rFonts w:ascii="Times New Roman" w:hAnsi="Times New Roman" w:cs="Times New Roman"/>
          <w:vertAlign w:val="superscript"/>
        </w:rPr>
        <w:t>-1</w:t>
      </w:r>
      <w:r w:rsidRPr="009B00B8">
        <w:rPr>
          <w:rFonts w:ascii="Times New Roman" w:hAnsi="Times New Roman" w:cs="Times New Roman"/>
        </w:rPr>
        <w:t xml:space="preserve"> fortnight</w:t>
      </w:r>
      <w:r w:rsidRPr="009B00B8">
        <w:rPr>
          <w:rFonts w:ascii="Times New Roman" w:hAnsi="Times New Roman" w:cs="Times New Roman"/>
          <w:vertAlign w:val="superscript"/>
        </w:rPr>
        <w:t>-1</w:t>
      </w:r>
      <w:commentRangeEnd w:id="16"/>
      <w:r w:rsidR="00D366EA">
        <w:rPr>
          <w:rStyle w:val="CommentReference"/>
        </w:rPr>
        <w:commentReference w:id="16"/>
      </w:r>
      <w:r w:rsidRPr="009B00B8">
        <w:rPr>
          <w:rFonts w:ascii="Times New Roman" w:hAnsi="Times New Roman" w:cs="Times New Roman"/>
        </w:rPr>
        <w:t xml:space="preserve">. All trees were maintained in well-water conditions until mid-Feb (Wet),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Solid lines reflect the mean of fortnightly data (i.e., two-weekly) and shaded areas reflect 1SEM. Measurements include gross primary production (GPP; a),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b),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c), and the residual (d). The residual reflects belowground C flux and measurement error. Note that the y-axis scale is twice as large for GPP relative to the other fluxes.</w:t>
      </w:r>
    </w:p>
    <w:p w14:paraId="2EE828BE" w14:textId="6743201D" w:rsidR="00563E99" w:rsidRPr="009B00B8" w:rsidRDefault="00B12397">
      <w:pPr>
        <w:spacing w:line="360" w:lineRule="auto"/>
        <w:jc w:val="center"/>
        <w:rPr>
          <w:rFonts w:ascii="Times New Roman" w:hAnsi="Times New Roman" w:cs="Times New Roman"/>
        </w:rPr>
      </w:pPr>
      <w:r>
        <w:rPr>
          <w:noProof/>
          <w:lang w:val="en-US"/>
        </w:rPr>
        <w:lastRenderedPageBreak/>
        <w:drawing>
          <wp:inline distT="0" distB="0" distL="0" distR="0" wp14:anchorId="1533E15D" wp14:editId="72F007DF">
            <wp:extent cx="5943600" cy="42462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246245"/>
                    </a:xfrm>
                    <a:prstGeom prst="rect">
                      <a:avLst/>
                    </a:prstGeom>
                  </pic:spPr>
                </pic:pic>
              </a:graphicData>
            </a:graphic>
          </wp:inline>
        </w:drawing>
      </w:r>
    </w:p>
    <w:p w14:paraId="5170B29C" w14:textId="55ADDFF2" w:rsidR="001A73B1" w:rsidRDefault="00374242" w:rsidP="001A73B1">
      <w:pPr>
        <w:spacing w:line="360" w:lineRule="auto"/>
        <w:rPr>
          <w:rFonts w:ascii="Times New Roman" w:hAnsi="Times New Roman" w:cs="Times New Roman"/>
        </w:rPr>
      </w:pPr>
      <w:r w:rsidRPr="009B00B8">
        <w:rPr>
          <w:rFonts w:ascii="Times New Roman" w:hAnsi="Times New Roman" w:cs="Times New Roman"/>
          <w:b/>
        </w:rPr>
        <w:t>Figure 6</w:t>
      </w:r>
      <w:r w:rsidRPr="009B00B8">
        <w:rPr>
          <w:rFonts w:ascii="Times New Roman" w:hAnsi="Times New Roman" w:cs="Times New Roman"/>
        </w:rPr>
        <w:t xml:space="preserve">. The fractional partitioning of gross primary production (GPP)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trees. GPP was partitioned into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b),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xml:space="preserve">; c-d), and the residual C, which includes belowground C allocation and measurement error (e-f). All trees were maintained in well-water conditions (Wet) until mid-Jan,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w:t>
      </w:r>
      <w:r w:rsidR="00B12397">
        <w:rPr>
          <w:rFonts w:ascii="Times New Roman" w:hAnsi="Times New Roman" w:cs="Times New Roman"/>
        </w:rPr>
        <w:t>Bar charts</w:t>
      </w:r>
      <w:r w:rsidRPr="009B00B8">
        <w:rPr>
          <w:rFonts w:ascii="Times New Roman" w:hAnsi="Times New Roman" w:cs="Times New Roman"/>
        </w:rPr>
        <w:t xml:space="preserve"> of flux partitioning terms (b, d, f) represent the </w:t>
      </w:r>
      <w:r w:rsidR="00B12397">
        <w:rPr>
          <w:rFonts w:ascii="Times New Roman" w:hAnsi="Times New Roman" w:cs="Times New Roman"/>
        </w:rPr>
        <w:t>mean (±1SEM), and t</w:t>
      </w:r>
      <w:r w:rsidR="00B12397" w:rsidRPr="009B00B8">
        <w:rPr>
          <w:rFonts w:ascii="Times New Roman" w:hAnsi="Times New Roman" w:cs="Times New Roman"/>
        </w:rPr>
        <w:t xml:space="preserve">he dotted vertical lines separate the pre-drought (left) and drought periods (right). </w:t>
      </w:r>
      <w:r w:rsidR="001A73B1">
        <w:rPr>
          <w:rFonts w:ascii="Times New Roman" w:hAnsi="Times New Roman" w:cs="Times New Roman"/>
        </w:rPr>
        <w:br w:type="page"/>
      </w:r>
    </w:p>
    <w:p w14:paraId="613C06E1" w14:textId="3B451EC0" w:rsidR="001A73B1" w:rsidRDefault="002F02DD" w:rsidP="001A73B1">
      <w:pPr>
        <w:spacing w:line="360" w:lineRule="auto"/>
        <w:jc w:val="center"/>
        <w:rPr>
          <w:rFonts w:ascii="Times New Roman" w:hAnsi="Times New Roman" w:cs="Times New Roman"/>
        </w:rPr>
      </w:pPr>
      <w:r>
        <w:rPr>
          <w:noProof/>
          <w:lang w:val="en-US"/>
        </w:rPr>
        <w:lastRenderedPageBreak/>
        <w:drawing>
          <wp:inline distT="0" distB="0" distL="0" distR="0" wp14:anchorId="65B97EC5" wp14:editId="7929A206">
            <wp:extent cx="3471309" cy="5783283"/>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79820" cy="5797462"/>
                    </a:xfrm>
                    <a:prstGeom prst="rect">
                      <a:avLst/>
                    </a:prstGeom>
                  </pic:spPr>
                </pic:pic>
              </a:graphicData>
            </a:graphic>
          </wp:inline>
        </w:drawing>
      </w:r>
    </w:p>
    <w:p w14:paraId="54381DB4" w14:textId="3E054382" w:rsidR="00563E99" w:rsidRPr="009B00B8" w:rsidRDefault="001A73B1" w:rsidP="001A73B1">
      <w:pPr>
        <w:spacing w:line="360" w:lineRule="auto"/>
        <w:rPr>
          <w:rFonts w:ascii="Times New Roman" w:hAnsi="Times New Roman" w:cs="Times New Roman"/>
        </w:rPr>
      </w:pPr>
      <w:r>
        <w:rPr>
          <w:rFonts w:ascii="Times New Roman" w:hAnsi="Times New Roman" w:cs="Times New Roman"/>
          <w:b/>
        </w:rPr>
        <w:t>Figure 7</w:t>
      </w:r>
      <w:r w:rsidRPr="009B00B8">
        <w:rPr>
          <w:rFonts w:ascii="Times New Roman" w:hAnsi="Times New Roman" w:cs="Times New Roman"/>
        </w:rPr>
        <w:t xml:space="preserve">. The fractional partitioning of gross primary production (GPP)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trees</w:t>
      </w:r>
      <w:r>
        <w:rPr>
          <w:rFonts w:ascii="Times New Roman" w:hAnsi="Times New Roman" w:cs="Times New Roman"/>
        </w:rPr>
        <w:t xml:space="preserve"> grown under ambient and elevated temperature. Data for each tree were averaged across the pre-drought period; each point reflects an individual tree (n = </w:t>
      </w:r>
      <w:r w:rsidR="003E059E">
        <w:rPr>
          <w:rFonts w:ascii="Times New Roman" w:hAnsi="Times New Roman" w:cs="Times New Roman"/>
        </w:rPr>
        <w:t>6</w:t>
      </w:r>
      <w:r>
        <w:rPr>
          <w:rFonts w:ascii="Times New Roman" w:hAnsi="Times New Roman" w:cs="Times New Roman"/>
        </w:rPr>
        <w:t xml:space="preserve">). </w:t>
      </w:r>
      <w:r w:rsidRPr="009B00B8">
        <w:rPr>
          <w:rFonts w:ascii="Times New Roman" w:hAnsi="Times New Roman" w:cs="Times New Roman"/>
        </w:rPr>
        <w:t>GPP was partitioned into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Pr>
          <w:rFonts w:ascii="Times New Roman" w:hAnsi="Times New Roman" w:cs="Times New Roman"/>
        </w:rPr>
        <w:t>; a</w:t>
      </w:r>
      <w:r w:rsidRPr="009B00B8">
        <w:rPr>
          <w:rFonts w:ascii="Times New Roman" w:hAnsi="Times New Roman" w:cs="Times New Roman"/>
        </w:rPr>
        <w:t>), aboveground autotrophic respiration (R</w:t>
      </w:r>
      <w:r w:rsidRPr="009B00B8">
        <w:rPr>
          <w:rFonts w:ascii="Times New Roman" w:hAnsi="Times New Roman" w:cs="Times New Roman"/>
          <w:vertAlign w:val="subscript"/>
        </w:rPr>
        <w:t>a</w:t>
      </w:r>
      <w:r>
        <w:rPr>
          <w:rFonts w:ascii="Times New Roman" w:hAnsi="Times New Roman" w:cs="Times New Roman"/>
        </w:rPr>
        <w:t>; b</w:t>
      </w:r>
      <w:r w:rsidRPr="009B00B8">
        <w:rPr>
          <w:rFonts w:ascii="Times New Roman" w:hAnsi="Times New Roman" w:cs="Times New Roman"/>
        </w:rPr>
        <w:t xml:space="preserve">), and the residual C, which includes belowground C </w:t>
      </w:r>
      <w:r w:rsidR="002F02DD">
        <w:rPr>
          <w:rFonts w:ascii="Times New Roman" w:hAnsi="Times New Roman" w:cs="Times New Roman"/>
        </w:rPr>
        <w:t>allocation</w:t>
      </w:r>
      <w:r>
        <w:rPr>
          <w:rFonts w:ascii="Times New Roman" w:hAnsi="Times New Roman" w:cs="Times New Roman"/>
        </w:rPr>
        <w:t xml:space="preserve"> (c</w:t>
      </w:r>
      <w:r w:rsidRPr="009B00B8">
        <w:rPr>
          <w:rFonts w:ascii="Times New Roman" w:hAnsi="Times New Roman" w:cs="Times New Roman"/>
        </w:rPr>
        <w:t xml:space="preserve">). </w:t>
      </w:r>
      <w:r>
        <w:rPr>
          <w:rFonts w:ascii="Times New Roman" w:hAnsi="Times New Roman" w:cs="Times New Roman"/>
        </w:rPr>
        <w:t>Solid lines reflect linear models fit to each treatment; dashed lines reflect the 95% confidence interval.</w:t>
      </w:r>
      <w:r w:rsidRPr="009B00B8">
        <w:rPr>
          <w:rFonts w:ascii="Times New Roman" w:hAnsi="Times New Roman" w:cs="Times New Roman"/>
        </w:rPr>
        <w:t xml:space="preserve"> </w:t>
      </w:r>
      <w:r w:rsidR="00374242" w:rsidRPr="009B00B8">
        <w:rPr>
          <w:rFonts w:ascii="Times New Roman" w:hAnsi="Times New Roman" w:cs="Times New Roman"/>
        </w:rPr>
        <w:br w:type="page"/>
      </w:r>
    </w:p>
    <w:p w14:paraId="07D85A83" w14:textId="514D8AC2" w:rsidR="00563E99" w:rsidRPr="009B00B8" w:rsidRDefault="00414649">
      <w:pPr>
        <w:spacing w:line="360" w:lineRule="auto"/>
        <w:jc w:val="center"/>
        <w:rPr>
          <w:rFonts w:ascii="Times New Roman" w:hAnsi="Times New Roman" w:cs="Times New Roman"/>
        </w:rPr>
      </w:pPr>
      <w:r>
        <w:rPr>
          <w:noProof/>
          <w:lang w:val="en-US"/>
        </w:rPr>
        <w:lastRenderedPageBreak/>
        <w:drawing>
          <wp:inline distT="0" distB="0" distL="0" distR="0" wp14:anchorId="26D12386" wp14:editId="4C31AB41">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5943600"/>
                    </a:xfrm>
                    <a:prstGeom prst="rect">
                      <a:avLst/>
                    </a:prstGeom>
                  </pic:spPr>
                </pic:pic>
              </a:graphicData>
            </a:graphic>
          </wp:inline>
        </w:drawing>
      </w:r>
    </w:p>
    <w:p w14:paraId="1B58C4F5" w14:textId="3DCD91B7" w:rsidR="003E059E" w:rsidRDefault="00374242">
      <w:pPr>
        <w:spacing w:line="360" w:lineRule="auto"/>
        <w:rPr>
          <w:rFonts w:ascii="Times New Roman" w:hAnsi="Times New Roman" w:cs="Times New Roman"/>
        </w:rPr>
      </w:pPr>
      <w:r w:rsidRPr="009B00B8">
        <w:rPr>
          <w:rFonts w:ascii="Times New Roman" w:hAnsi="Times New Roman" w:cs="Times New Roman"/>
          <w:b/>
        </w:rPr>
        <w:t xml:space="preserve">Figure </w:t>
      </w:r>
      <w:r w:rsidR="00414649">
        <w:rPr>
          <w:rFonts w:ascii="Times New Roman" w:hAnsi="Times New Roman" w:cs="Times New Roman"/>
          <w:b/>
        </w:rPr>
        <w:t>8</w:t>
      </w:r>
      <w:r w:rsidRPr="009B00B8">
        <w:rPr>
          <w:rFonts w:ascii="Times New Roman" w:hAnsi="Times New Roman" w:cs="Times New Roman"/>
        </w:rPr>
        <w:t xml:space="preserve">. Partitioning of aboveground respiration into maintenance and growth components. Each point reflects a tree during a fortnightly growth interval. Note that the y-intercept reflects the maintenance respiration component and the slope reflects the growth respiration component. Neither the slope nor the intercept were affected by experiment treatments (mixed effects model with random intercepts for each chamber, </w:t>
      </w:r>
      <w:r w:rsidRPr="009B00B8">
        <w:rPr>
          <w:rFonts w:ascii="Times New Roman" w:hAnsi="Times New Roman" w:cs="Times New Roman"/>
          <w:i/>
        </w:rPr>
        <w:t>P</w:t>
      </w:r>
      <w:r w:rsidRPr="009B00B8">
        <w:rPr>
          <w:rFonts w:ascii="Times New Roman" w:hAnsi="Times New Roman" w:cs="Times New Roman"/>
        </w:rPr>
        <w:t xml:space="preserve"> &gt; 0.5). The solid lines reflects models fit to the ambient temperature (A) and warmed temperature (W) data and dashed lines reflect the 95% confidence interval. All of the data were well-described by a single linear function (Y = 0.021 + 0.0059x, r</w:t>
      </w:r>
      <w:r w:rsidRPr="009B00B8">
        <w:rPr>
          <w:rFonts w:ascii="Times New Roman" w:hAnsi="Times New Roman" w:cs="Times New Roman"/>
          <w:vertAlign w:val="superscript"/>
        </w:rPr>
        <w:t>2</w:t>
      </w:r>
      <w:r w:rsidRPr="009B00B8">
        <w:rPr>
          <w:rFonts w:ascii="Times New Roman" w:hAnsi="Times New Roman" w:cs="Times New Roman"/>
        </w:rPr>
        <w:t xml:space="preserve"> = 0.64, </w:t>
      </w:r>
      <w:r w:rsidRPr="009B00B8">
        <w:rPr>
          <w:rFonts w:ascii="Times New Roman" w:hAnsi="Times New Roman" w:cs="Times New Roman"/>
          <w:i/>
        </w:rPr>
        <w:t>P</w:t>
      </w:r>
      <w:r w:rsidRPr="009B00B8">
        <w:rPr>
          <w:rFonts w:ascii="Times New Roman" w:hAnsi="Times New Roman" w:cs="Times New Roman"/>
        </w:rPr>
        <w:t xml:space="preserve"> &lt; 0.001; </w:t>
      </w:r>
      <w:r w:rsidRPr="009B00B8">
        <w:rPr>
          <w:rFonts w:ascii="Times New Roman" w:hAnsi="Times New Roman" w:cs="Times New Roman"/>
          <w:i/>
        </w:rPr>
        <w:t>not shown</w:t>
      </w:r>
      <w:r w:rsidRPr="009B00B8">
        <w:rPr>
          <w:rFonts w:ascii="Times New Roman" w:hAnsi="Times New Roman" w:cs="Times New Roman"/>
        </w:rPr>
        <w:t xml:space="preserve">). </w:t>
      </w:r>
    </w:p>
    <w:p w14:paraId="13FD2F44" w14:textId="77777777" w:rsidR="003E059E" w:rsidRDefault="003E059E">
      <w:pPr>
        <w:rPr>
          <w:rFonts w:ascii="Times New Roman" w:hAnsi="Times New Roman" w:cs="Times New Roman"/>
        </w:rPr>
      </w:pPr>
      <w:r>
        <w:rPr>
          <w:rFonts w:ascii="Times New Roman" w:hAnsi="Times New Roman" w:cs="Times New Roman"/>
        </w:rPr>
        <w:br w:type="page"/>
      </w:r>
    </w:p>
    <w:p w14:paraId="596701B3" w14:textId="77777777" w:rsidR="003E059E" w:rsidRDefault="003E059E">
      <w:pPr>
        <w:spacing w:line="360" w:lineRule="auto"/>
        <w:rPr>
          <w:rFonts w:ascii="Times New Roman" w:hAnsi="Times New Roman" w:cs="Times New Roman"/>
        </w:rPr>
      </w:pPr>
      <w:r>
        <w:rPr>
          <w:noProof/>
          <w:lang w:val="en-US"/>
        </w:rPr>
        <w:lastRenderedPageBreak/>
        <w:drawing>
          <wp:inline distT="0" distB="0" distL="0" distR="0" wp14:anchorId="281ECA88" wp14:editId="65FACD0E">
            <wp:extent cx="5943600" cy="5943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5943600"/>
                    </a:xfrm>
                    <a:prstGeom prst="rect">
                      <a:avLst/>
                    </a:prstGeom>
                  </pic:spPr>
                </pic:pic>
              </a:graphicData>
            </a:graphic>
          </wp:inline>
        </w:drawing>
      </w:r>
    </w:p>
    <w:p w14:paraId="2E4EA8C8" w14:textId="42773EE6" w:rsidR="00563E99" w:rsidRPr="009B00B8" w:rsidRDefault="003E059E">
      <w:pPr>
        <w:spacing w:line="360" w:lineRule="auto"/>
        <w:rPr>
          <w:rFonts w:ascii="Times New Roman" w:hAnsi="Times New Roman" w:cs="Times New Roman"/>
        </w:rPr>
      </w:pPr>
      <w:r>
        <w:rPr>
          <w:rFonts w:ascii="Times New Roman" w:hAnsi="Times New Roman" w:cs="Times New Roman"/>
          <w:b/>
        </w:rPr>
        <w:t>Figure 8-2</w:t>
      </w:r>
      <w:r>
        <w:rPr>
          <w:rFonts w:ascii="Times New Roman" w:hAnsi="Times New Roman" w:cs="Times New Roman"/>
        </w:rPr>
        <w:t xml:space="preserve">. As for figure 8.1, but on a log10-log10 scale. The overall slope </w:t>
      </w:r>
      <w:commentRangeStart w:id="17"/>
      <w:r>
        <w:rPr>
          <w:rFonts w:ascii="Times New Roman" w:hAnsi="Times New Roman" w:cs="Times New Roman"/>
        </w:rPr>
        <w:t>was 0.571</w:t>
      </w:r>
      <w:commentRangeEnd w:id="17"/>
      <w:r>
        <w:rPr>
          <w:rStyle w:val="CommentReference"/>
        </w:rPr>
        <w:commentReference w:id="17"/>
      </w:r>
      <w:r>
        <w:rPr>
          <w:rFonts w:ascii="Times New Roman" w:hAnsi="Times New Roman" w:cs="Times New Roman"/>
        </w:rPr>
        <w:t xml:space="preserve"> and intercept was 0.36. </w:t>
      </w:r>
      <w:r w:rsidR="00374242" w:rsidRPr="009B00B8">
        <w:rPr>
          <w:rFonts w:ascii="Times New Roman" w:hAnsi="Times New Roman" w:cs="Times New Roman"/>
        </w:rPr>
        <w:br w:type="page"/>
      </w:r>
    </w:p>
    <w:p w14:paraId="1AADCD76"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5E3B5F90" wp14:editId="26CE0097">
            <wp:extent cx="5943600" cy="5943600"/>
            <wp:effectExtent l="0" t="0" r="0" b="0"/>
            <wp:docPr id="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6"/>
                    <a:srcRect/>
                    <a:stretch>
                      <a:fillRect/>
                    </a:stretch>
                  </pic:blipFill>
                  <pic:spPr>
                    <a:xfrm>
                      <a:off x="0" y="0"/>
                      <a:ext cx="5943600" cy="5943600"/>
                    </a:xfrm>
                    <a:prstGeom prst="rect">
                      <a:avLst/>
                    </a:prstGeom>
                    <a:ln/>
                  </pic:spPr>
                </pic:pic>
              </a:graphicData>
            </a:graphic>
          </wp:inline>
        </w:drawing>
      </w:r>
    </w:p>
    <w:p w14:paraId="13B5C36E" w14:textId="35FD66D7" w:rsidR="00A2115E" w:rsidRPr="002059F3" w:rsidRDefault="00374242" w:rsidP="002059F3">
      <w:pPr>
        <w:spacing w:line="360" w:lineRule="auto"/>
        <w:rPr>
          <w:rFonts w:ascii="Times New Roman" w:hAnsi="Times New Roman" w:cs="Times New Roman"/>
        </w:rPr>
      </w:pPr>
      <w:r w:rsidRPr="009B00B8">
        <w:rPr>
          <w:rFonts w:ascii="Times New Roman" w:hAnsi="Times New Roman" w:cs="Times New Roman"/>
          <w:b/>
        </w:rPr>
        <w:t>Figure S1</w:t>
      </w:r>
      <w:r w:rsidRPr="009B00B8">
        <w:rPr>
          <w:rFonts w:ascii="Times New Roman" w:hAnsi="Times New Roman" w:cs="Times New Roman"/>
        </w:rPr>
        <w:t>. The change in volumetric water content (VWC) throughout the soil profile, comparing the end of the drought to the beginning of the drought. VWC was measured with the neutron probe method; negative values reflect reductions in VWC from the beginning (17 Feb 2014) to the end of the drought (24 April 2014). Points reflect means and error bars reflect 1SEM (n = 3). Note that trees in the dry treatment likely acquired water from soils as deep as 200 cm during the drought. The positive values in the shallow soils of “Wet” trees reflects the addition of H</w:t>
      </w:r>
      <w:r w:rsidRPr="009B00B8">
        <w:rPr>
          <w:rFonts w:ascii="Times New Roman" w:hAnsi="Times New Roman" w:cs="Times New Roman"/>
          <w:vertAlign w:val="subscript"/>
        </w:rPr>
        <w:t>2</w:t>
      </w:r>
      <w:r w:rsidRPr="009B00B8">
        <w:rPr>
          <w:rFonts w:ascii="Times New Roman" w:hAnsi="Times New Roman" w:cs="Times New Roman"/>
        </w:rPr>
        <w:t>O via surface irrigation.</w:t>
      </w:r>
      <w:r w:rsidR="00A2115E">
        <w:rPr>
          <w:rFonts w:ascii="Times New Roman" w:hAnsi="Times New Roman" w:cs="Times New Roman"/>
          <w:sz w:val="28"/>
        </w:rPr>
        <w:br w:type="page"/>
      </w:r>
    </w:p>
    <w:p w14:paraId="1837D3A5" w14:textId="74E51724" w:rsidR="00563E99" w:rsidRPr="009B3A95" w:rsidRDefault="00BB7C40">
      <w:pPr>
        <w:spacing w:line="360" w:lineRule="auto"/>
        <w:rPr>
          <w:rFonts w:ascii="Times New Roman" w:hAnsi="Times New Roman" w:cs="Times New Roman"/>
          <w:sz w:val="24"/>
        </w:rPr>
      </w:pPr>
      <w:r w:rsidRPr="009B3A95">
        <w:rPr>
          <w:rFonts w:ascii="Times New Roman" w:hAnsi="Times New Roman" w:cs="Times New Roman"/>
          <w:sz w:val="24"/>
        </w:rPr>
        <w:lastRenderedPageBreak/>
        <w:t>References</w:t>
      </w:r>
    </w:p>
    <w:bookmarkStart w:id="18" w:name="_GoBack"/>
    <w:p w14:paraId="7ACD6407" w14:textId="77777777" w:rsidR="00686295" w:rsidRDefault="00893DCF" w:rsidP="00686295">
      <w:pPr>
        <w:pStyle w:val="Bibliography"/>
      </w:pPr>
      <w:r>
        <w:fldChar w:fldCharType="begin"/>
      </w:r>
      <w:r w:rsidR="00E16B34">
        <w:instrText xml:space="preserve"> ADDIN ZOTERO_BIBL {"custom":[]} CSL_BIBLIOGRAPHY </w:instrText>
      </w:r>
      <w:r>
        <w:fldChar w:fldCharType="separate"/>
      </w:r>
      <w:r w:rsidR="00686295">
        <w:rPr>
          <w:b/>
          <w:bCs/>
        </w:rPr>
        <w:t>Adu</w:t>
      </w:r>
      <w:r w:rsidR="00686295">
        <w:rPr>
          <w:rFonts w:ascii="Cambria Math" w:hAnsi="Cambria Math" w:cs="Cambria Math"/>
          <w:b/>
          <w:bCs/>
        </w:rPr>
        <w:t>‐</w:t>
      </w:r>
      <w:r w:rsidR="00686295">
        <w:rPr>
          <w:b/>
          <w:bCs/>
        </w:rPr>
        <w:t>Bredu S, Hagihara A</w:t>
      </w:r>
      <w:r w:rsidR="00686295">
        <w:t xml:space="preserve">. </w:t>
      </w:r>
      <w:r w:rsidR="00686295">
        <w:rPr>
          <w:b/>
          <w:bCs/>
        </w:rPr>
        <w:t>2003</w:t>
      </w:r>
      <w:r w:rsidR="00686295">
        <w:t>. Long</w:t>
      </w:r>
      <w:r w:rsidR="00686295">
        <w:rPr>
          <w:rFonts w:ascii="Cambria Math" w:hAnsi="Cambria Math" w:cs="Cambria Math"/>
        </w:rPr>
        <w:t>‐</w:t>
      </w:r>
      <w:r w:rsidR="00686295">
        <w:t>term carbon budget of the above</w:t>
      </w:r>
      <w:r w:rsidR="00686295">
        <w:rPr>
          <w:rFonts w:ascii="Cambria Math" w:hAnsi="Cambria Math" w:cs="Cambria Math"/>
        </w:rPr>
        <w:t>‐</w:t>
      </w:r>
      <w:r w:rsidR="00686295">
        <w:t xml:space="preserve">ground parts of a young hinoki cypress (Chamaecyparis obtusa) stand. </w:t>
      </w:r>
      <w:r w:rsidR="00686295">
        <w:rPr>
          <w:i/>
          <w:iCs/>
        </w:rPr>
        <w:t>Ecological Research</w:t>
      </w:r>
      <w:r w:rsidR="00686295">
        <w:t xml:space="preserve"> </w:t>
      </w:r>
      <w:r w:rsidR="00686295">
        <w:rPr>
          <w:b/>
          <w:bCs/>
        </w:rPr>
        <w:t>18</w:t>
      </w:r>
      <w:r w:rsidR="00686295">
        <w:t>: 165–175.</w:t>
      </w:r>
    </w:p>
    <w:p w14:paraId="348365C4" w14:textId="77777777" w:rsidR="00686295" w:rsidRDefault="00686295" w:rsidP="00686295">
      <w:pPr>
        <w:pStyle w:val="Bibliography"/>
      </w:pPr>
      <w:r>
        <w:rPr>
          <w:b/>
          <w:bCs/>
        </w:rPr>
        <w:t>Allen CD, Breshears DD, McDowell NG</w:t>
      </w:r>
      <w:r>
        <w:t xml:space="preserve">. </w:t>
      </w:r>
      <w:r>
        <w:rPr>
          <w:b/>
          <w:bCs/>
        </w:rPr>
        <w:t>2015</w:t>
      </w:r>
      <w:r>
        <w:t xml:space="preserve">. On underestimation of global vulnerability to tree mortality and forest die-off from hotter drought in the Anthropocene. </w:t>
      </w:r>
      <w:r>
        <w:rPr>
          <w:i/>
          <w:iCs/>
        </w:rPr>
        <w:t>Ecosphere</w:t>
      </w:r>
      <w:r>
        <w:t xml:space="preserve"> </w:t>
      </w:r>
      <w:r>
        <w:rPr>
          <w:b/>
          <w:bCs/>
        </w:rPr>
        <w:t>6</w:t>
      </w:r>
      <w:r>
        <w:t>: 129.</w:t>
      </w:r>
    </w:p>
    <w:p w14:paraId="2FE3E88B" w14:textId="77777777" w:rsidR="00686295" w:rsidRDefault="00686295" w:rsidP="00686295">
      <w:pPr>
        <w:pStyle w:val="Bibliography"/>
      </w:pPr>
      <w:r>
        <w:rPr>
          <w:b/>
          <w:bCs/>
        </w:rPr>
        <w:t>Amthor JS</w:t>
      </w:r>
      <w:r>
        <w:t xml:space="preserve">. </w:t>
      </w:r>
      <w:r>
        <w:rPr>
          <w:b/>
          <w:bCs/>
        </w:rPr>
        <w:t>2000</w:t>
      </w:r>
      <w:r>
        <w:t xml:space="preserve">. The McCree–de Wit–Penning de Vries–Thornley Respiration Paradigms: 30 Years Later. </w:t>
      </w:r>
      <w:r>
        <w:rPr>
          <w:i/>
          <w:iCs/>
        </w:rPr>
        <w:t>Annals of Botany</w:t>
      </w:r>
      <w:r>
        <w:t xml:space="preserve"> </w:t>
      </w:r>
      <w:r>
        <w:rPr>
          <w:b/>
          <w:bCs/>
        </w:rPr>
        <w:t>86</w:t>
      </w:r>
      <w:r>
        <w:t>: 1–20.</w:t>
      </w:r>
    </w:p>
    <w:p w14:paraId="555CFC41" w14:textId="77777777" w:rsidR="00686295" w:rsidRDefault="00686295" w:rsidP="00686295">
      <w:pPr>
        <w:pStyle w:val="Bibliography"/>
      </w:pPr>
      <w:r>
        <w:rPr>
          <w:b/>
          <w:bCs/>
        </w:rPr>
        <w:t>Aspinwall MJ, Drake JE, Campany C, Varhammar A, Ghannoum O, Tissue DT, Reich PB, Tjoelker MG</w:t>
      </w:r>
      <w:r>
        <w:t xml:space="preserve">. </w:t>
      </w:r>
      <w:r>
        <w:rPr>
          <w:b/>
          <w:bCs/>
        </w:rPr>
        <w:t>2016</w:t>
      </w:r>
      <w:r>
        <w:t xml:space="preserve">. Convergent acclimation of leaf photosynthesis and respiration to prevailing ambient temperatures under current and warmer climates in Eucalyptus tereticornis. </w:t>
      </w:r>
      <w:r>
        <w:rPr>
          <w:i/>
          <w:iCs/>
        </w:rPr>
        <w:t>New Phytologist</w:t>
      </w:r>
      <w:r>
        <w:t xml:space="preserve"> </w:t>
      </w:r>
      <w:r>
        <w:rPr>
          <w:b/>
          <w:bCs/>
        </w:rPr>
        <w:t>212</w:t>
      </w:r>
      <w:r>
        <w:t>: 354–367.</w:t>
      </w:r>
    </w:p>
    <w:p w14:paraId="6B4628B2" w14:textId="77777777" w:rsidR="00686295" w:rsidRDefault="00686295" w:rsidP="00686295">
      <w:pPr>
        <w:pStyle w:val="Bibliography"/>
      </w:pPr>
      <w:r>
        <w:rPr>
          <w:b/>
          <w:bCs/>
        </w:rPr>
        <w:t>Atkin OK, Tjoelker MG</w:t>
      </w:r>
      <w:r>
        <w:t xml:space="preserve">. </w:t>
      </w:r>
      <w:r>
        <w:rPr>
          <w:b/>
          <w:bCs/>
        </w:rPr>
        <w:t>2003</w:t>
      </w:r>
      <w:r>
        <w:t xml:space="preserve">. Thermal acclimation and the dynamic response of plant respiration to temperature. </w:t>
      </w:r>
      <w:r>
        <w:rPr>
          <w:i/>
          <w:iCs/>
        </w:rPr>
        <w:t>Trends in Plant Science</w:t>
      </w:r>
      <w:r>
        <w:t xml:space="preserve"> </w:t>
      </w:r>
      <w:r>
        <w:rPr>
          <w:b/>
          <w:bCs/>
        </w:rPr>
        <w:t>8</w:t>
      </w:r>
      <w:r>
        <w:t>: 343–351.</w:t>
      </w:r>
    </w:p>
    <w:p w14:paraId="7D9421C2" w14:textId="77777777" w:rsidR="00686295" w:rsidRDefault="00686295" w:rsidP="00686295">
      <w:pPr>
        <w:pStyle w:val="Bibliography"/>
      </w:pPr>
      <w:r>
        <w:rPr>
          <w:b/>
          <w:bCs/>
        </w:rPr>
        <w:t>Baldocchi DD, Ma S, Rambal S, Misson L, Ourcival J-M, Limousin J-M, Pereira J, Papale D</w:t>
      </w:r>
      <w:r>
        <w:t xml:space="preserve">. </w:t>
      </w:r>
      <w:r>
        <w:rPr>
          <w:b/>
          <w:bCs/>
        </w:rPr>
        <w:t>2010</w:t>
      </w:r>
      <w:r>
        <w:t xml:space="preserve">. On the differential advantages of evergreenness and deciduousness in mediterranean oak woodlands: a flux perspective. </w:t>
      </w:r>
      <w:r>
        <w:rPr>
          <w:i/>
          <w:iCs/>
        </w:rPr>
        <w:t>Ecological Applications</w:t>
      </w:r>
      <w:r>
        <w:t xml:space="preserve"> </w:t>
      </w:r>
      <w:r>
        <w:rPr>
          <w:b/>
          <w:bCs/>
        </w:rPr>
        <w:t>20</w:t>
      </w:r>
      <w:r>
        <w:t>: 1583–1597.</w:t>
      </w:r>
    </w:p>
    <w:p w14:paraId="36DFFB4D" w14:textId="77777777" w:rsidR="00686295" w:rsidRDefault="00686295" w:rsidP="00686295">
      <w:pPr>
        <w:pStyle w:val="Bibliography"/>
      </w:pPr>
      <w:r>
        <w:rPr>
          <w:b/>
          <w:bCs/>
        </w:rPr>
        <w:t>Barbeta A, Mejía-Chang M, Ogaya R, Voltas J, Dawson TE, Peñuelas J</w:t>
      </w:r>
      <w:r>
        <w:t xml:space="preserve">. </w:t>
      </w:r>
      <w:r>
        <w:rPr>
          <w:b/>
          <w:bCs/>
        </w:rPr>
        <w:t>2015</w:t>
      </w:r>
      <w:r>
        <w:t xml:space="preserve">. The combined effects of a long-term experimental drought and an extreme drought on the use of plant-water sources in a Mediterranean forest. </w:t>
      </w:r>
      <w:r>
        <w:rPr>
          <w:i/>
          <w:iCs/>
        </w:rPr>
        <w:t>Global Change Biology</w:t>
      </w:r>
      <w:r>
        <w:t xml:space="preserve"> </w:t>
      </w:r>
      <w:r>
        <w:rPr>
          <w:b/>
          <w:bCs/>
        </w:rPr>
        <w:t>21</w:t>
      </w:r>
      <w:r>
        <w:t>: 1213–1225.</w:t>
      </w:r>
    </w:p>
    <w:p w14:paraId="49B87B22" w14:textId="77777777" w:rsidR="00686295" w:rsidRDefault="00686295" w:rsidP="00686295">
      <w:pPr>
        <w:pStyle w:val="Bibliography"/>
      </w:pPr>
      <w:r>
        <w:rPr>
          <w:b/>
          <w:bCs/>
        </w:rPr>
        <w:t xml:space="preserve">Barton CVM, Duursma RA, Medlyn BE, Ellsworth DS, Eamus D, Tissue DT, Adams MA, Conroy J, Crous KY, Liberloo M, </w:t>
      </w:r>
      <w:r>
        <w:rPr>
          <w:b/>
          <w:bCs/>
          <w:i/>
          <w:iCs/>
        </w:rPr>
        <w:t>et al.</w:t>
      </w:r>
      <w:r>
        <w:t xml:space="preserve"> </w:t>
      </w:r>
      <w:r>
        <w:rPr>
          <w:b/>
          <w:bCs/>
        </w:rPr>
        <w:t>2012</w:t>
      </w:r>
      <w:r>
        <w:t xml:space="preserve">. Effects of elevated atmospheric [CO2] on instantaneous transpiration efficiency at leaf and canopy scales in Eucalyptus saligna. </w:t>
      </w:r>
      <w:r>
        <w:rPr>
          <w:i/>
          <w:iCs/>
        </w:rPr>
        <w:t>Global Change Biology</w:t>
      </w:r>
      <w:r>
        <w:t xml:space="preserve"> </w:t>
      </w:r>
      <w:r>
        <w:rPr>
          <w:b/>
          <w:bCs/>
        </w:rPr>
        <w:t>18</w:t>
      </w:r>
      <w:r>
        <w:t>: 585–595.</w:t>
      </w:r>
    </w:p>
    <w:p w14:paraId="4558B01A" w14:textId="77777777" w:rsidR="00686295" w:rsidRDefault="00686295" w:rsidP="00686295">
      <w:pPr>
        <w:pStyle w:val="Bibliography"/>
      </w:pPr>
      <w:r>
        <w:rPr>
          <w:b/>
          <w:bCs/>
        </w:rPr>
        <w:t xml:space="preserve">Barton CVM, Ellsworth DS, Medlyn BE, Duursma RA, Tissue DT, Adams MA, Eamus D, Conroy JP, McMurtrie RE, Parsby J, </w:t>
      </w:r>
      <w:r>
        <w:rPr>
          <w:b/>
          <w:bCs/>
          <w:i/>
          <w:iCs/>
        </w:rPr>
        <w:t>et al.</w:t>
      </w:r>
      <w:r>
        <w:t xml:space="preserve"> </w:t>
      </w:r>
      <w:r>
        <w:rPr>
          <w:b/>
          <w:bCs/>
        </w:rPr>
        <w:t>2010</w:t>
      </w:r>
      <w:r>
        <w:t xml:space="preserve">. Whole-tree chambers for elevated atmospheric CO2 experimentation and tree scale flux measurements in south-eastern Australia: The Hawkesbury Forest Experiment. </w:t>
      </w:r>
      <w:r>
        <w:rPr>
          <w:i/>
          <w:iCs/>
        </w:rPr>
        <w:t>Agricultural and Forest Meteorology</w:t>
      </w:r>
      <w:r>
        <w:t xml:space="preserve"> </w:t>
      </w:r>
      <w:r>
        <w:rPr>
          <w:b/>
          <w:bCs/>
        </w:rPr>
        <w:t>150</w:t>
      </w:r>
      <w:r>
        <w:t>: 941–951.</w:t>
      </w:r>
    </w:p>
    <w:p w14:paraId="7668ACBC" w14:textId="77777777" w:rsidR="00686295" w:rsidRDefault="00686295" w:rsidP="00686295">
      <w:pPr>
        <w:pStyle w:val="Bibliography"/>
      </w:pPr>
      <w:r>
        <w:rPr>
          <w:b/>
          <w:bCs/>
        </w:rPr>
        <w:t>Blessing CH, Werner RA, Siegwolf R, Buchmann N</w:t>
      </w:r>
      <w:r>
        <w:t xml:space="preserve">. </w:t>
      </w:r>
      <w:r>
        <w:rPr>
          <w:b/>
          <w:bCs/>
        </w:rPr>
        <w:t>2015</w:t>
      </w:r>
      <w:r>
        <w:t xml:space="preserve">. Allocation dynamics of recently fixed carbon in beech saplings in response to increased temperatures and drought. </w:t>
      </w:r>
      <w:r>
        <w:rPr>
          <w:i/>
          <w:iCs/>
        </w:rPr>
        <w:t>Tree Physiology</w:t>
      </w:r>
      <w:r>
        <w:t xml:space="preserve"> </w:t>
      </w:r>
      <w:r>
        <w:rPr>
          <w:b/>
          <w:bCs/>
        </w:rPr>
        <w:t>35</w:t>
      </w:r>
      <w:r>
        <w:t>: 585–598.</w:t>
      </w:r>
    </w:p>
    <w:p w14:paraId="28B79997" w14:textId="77777777" w:rsidR="00686295" w:rsidRDefault="00686295" w:rsidP="00686295">
      <w:pPr>
        <w:pStyle w:val="Bibliography"/>
      </w:pPr>
      <w:r>
        <w:rPr>
          <w:b/>
          <w:bCs/>
        </w:rPr>
        <w:t>Burke EJ, Brown SJ, Christidis N</w:t>
      </w:r>
      <w:r>
        <w:t xml:space="preserve">. </w:t>
      </w:r>
      <w:r>
        <w:rPr>
          <w:b/>
          <w:bCs/>
        </w:rPr>
        <w:t>2006</w:t>
      </w:r>
      <w:r>
        <w:t xml:space="preserve">. Modeling the Recent Evolution of Global Drought and Projections for the Twenty-First Century with the Hadley Centre Climate Model. </w:t>
      </w:r>
      <w:r>
        <w:rPr>
          <w:i/>
          <w:iCs/>
        </w:rPr>
        <w:t>Journal of Hydrometeorology</w:t>
      </w:r>
      <w:r>
        <w:t xml:space="preserve"> </w:t>
      </w:r>
      <w:r>
        <w:rPr>
          <w:b/>
          <w:bCs/>
        </w:rPr>
        <w:t>7</w:t>
      </w:r>
      <w:r>
        <w:t>: 1113–1125.</w:t>
      </w:r>
    </w:p>
    <w:p w14:paraId="268C01E9" w14:textId="77777777" w:rsidR="00686295" w:rsidRDefault="00686295" w:rsidP="00686295">
      <w:pPr>
        <w:pStyle w:val="Bibliography"/>
      </w:pPr>
      <w:r>
        <w:rPr>
          <w:b/>
          <w:bCs/>
        </w:rPr>
        <w:t xml:space="preserve">De Kauwe MG, Medlyn BE, Zaehle S, Walker AP, Dietze MC, Wang Y-P, Luo Y, Jain AK, El-Masri B, Hickler T, </w:t>
      </w:r>
      <w:r>
        <w:rPr>
          <w:b/>
          <w:bCs/>
          <w:i/>
          <w:iCs/>
        </w:rPr>
        <w:t>et al.</w:t>
      </w:r>
      <w:r>
        <w:t xml:space="preserve"> </w:t>
      </w:r>
      <w:r>
        <w:rPr>
          <w:b/>
          <w:bCs/>
        </w:rPr>
        <w:t>2014</w:t>
      </w:r>
      <w:r>
        <w:t xml:space="preserve">. Where does the carbon go? A model–data intercomparison of vegetation carbon allocation and turnover processes at two temperate forest free-air CO2 enrichment sites. </w:t>
      </w:r>
      <w:r>
        <w:rPr>
          <w:i/>
          <w:iCs/>
        </w:rPr>
        <w:t>New Phytologist</w:t>
      </w:r>
      <w:r>
        <w:t xml:space="preserve"> </w:t>
      </w:r>
      <w:r>
        <w:rPr>
          <w:b/>
          <w:bCs/>
        </w:rPr>
        <w:t>203</w:t>
      </w:r>
      <w:r>
        <w:t>: 883–899.</w:t>
      </w:r>
    </w:p>
    <w:p w14:paraId="64320921" w14:textId="77777777" w:rsidR="00686295" w:rsidRDefault="00686295" w:rsidP="00686295">
      <w:pPr>
        <w:pStyle w:val="Bibliography"/>
      </w:pPr>
      <w:r>
        <w:rPr>
          <w:b/>
          <w:bCs/>
        </w:rPr>
        <w:lastRenderedPageBreak/>
        <w:t>DeLucia EH, Moore DJ, Norby RJ</w:t>
      </w:r>
      <w:r>
        <w:t xml:space="preserve">. </w:t>
      </w:r>
      <w:r>
        <w:rPr>
          <w:b/>
          <w:bCs/>
        </w:rPr>
        <w:t>2005</w:t>
      </w:r>
      <w:r>
        <w:t xml:space="preserve">. Contrasting responses of forest ecosystems to rising atmospheric CO2: Implications for the global C cycle. </w:t>
      </w:r>
      <w:r>
        <w:rPr>
          <w:i/>
          <w:iCs/>
        </w:rPr>
        <w:t>Global Biogeochemical Cycles</w:t>
      </w:r>
      <w:r>
        <w:t xml:space="preserve"> </w:t>
      </w:r>
      <w:r>
        <w:rPr>
          <w:b/>
          <w:bCs/>
        </w:rPr>
        <w:t>19</w:t>
      </w:r>
      <w:r>
        <w:t>: GB3006.</w:t>
      </w:r>
    </w:p>
    <w:p w14:paraId="6E952DBF" w14:textId="77777777" w:rsidR="00686295" w:rsidRDefault="00686295" w:rsidP="00686295">
      <w:pPr>
        <w:pStyle w:val="Bibliography"/>
      </w:pPr>
      <w:r>
        <w:rPr>
          <w:b/>
          <w:bCs/>
        </w:rPr>
        <w:t>Dietze MC, Sala A, Carbone MS, Czimczik CI, Mantooth JA, Richardson AD, Vargas R</w:t>
      </w:r>
      <w:r>
        <w:t xml:space="preserve">. </w:t>
      </w:r>
      <w:r>
        <w:rPr>
          <w:b/>
          <w:bCs/>
        </w:rPr>
        <w:t>2014</w:t>
      </w:r>
      <w:r>
        <w:t xml:space="preserve">. Nonstructural Carbon in Woody Plants. </w:t>
      </w:r>
      <w:r>
        <w:rPr>
          <w:i/>
          <w:iCs/>
        </w:rPr>
        <w:t>Annual Review of Plant Biology</w:t>
      </w:r>
      <w:r>
        <w:t xml:space="preserve"> </w:t>
      </w:r>
      <w:r>
        <w:rPr>
          <w:b/>
          <w:bCs/>
        </w:rPr>
        <w:t>65</w:t>
      </w:r>
      <w:r>
        <w:t>: 667–687.</w:t>
      </w:r>
    </w:p>
    <w:p w14:paraId="6C08F4C4" w14:textId="77777777" w:rsidR="00686295" w:rsidRDefault="00686295" w:rsidP="00686295">
      <w:pPr>
        <w:pStyle w:val="Bibliography"/>
      </w:pPr>
      <w:r>
        <w:rPr>
          <w:b/>
          <w:bCs/>
        </w:rPr>
        <w:t xml:space="preserve">Doughty CE, Malhi Y, Araujo-Murakami A, Metcalfe DB, Silva-Espejo JE, Arroyo L, Heredia JP, Pardo-Toledo E, Mendizabal LM, Rojas-Landivar VD, </w:t>
      </w:r>
      <w:r>
        <w:rPr>
          <w:b/>
          <w:bCs/>
          <w:i/>
          <w:iCs/>
        </w:rPr>
        <w:t>et al.</w:t>
      </w:r>
      <w:r>
        <w:t xml:space="preserve"> </w:t>
      </w:r>
      <w:r>
        <w:rPr>
          <w:b/>
          <w:bCs/>
        </w:rPr>
        <w:t>2014</w:t>
      </w:r>
      <w:r>
        <w:t>. Allocation trade</w:t>
      </w:r>
      <w:r>
        <w:rPr>
          <w:rFonts w:ascii="Cambria Math" w:hAnsi="Cambria Math" w:cs="Cambria Math"/>
        </w:rPr>
        <w:t>‐</w:t>
      </w:r>
      <w:r>
        <w:t xml:space="preserve">offs dominate the response of tropical forest growth to seasonal and interannual drought. </w:t>
      </w:r>
      <w:r>
        <w:rPr>
          <w:i/>
          <w:iCs/>
        </w:rPr>
        <w:t>Ecology</w:t>
      </w:r>
      <w:r>
        <w:t xml:space="preserve"> </w:t>
      </w:r>
      <w:r>
        <w:rPr>
          <w:b/>
          <w:bCs/>
        </w:rPr>
        <w:t>95</w:t>
      </w:r>
      <w:r>
        <w:t>: 2192–2201.</w:t>
      </w:r>
    </w:p>
    <w:p w14:paraId="2EA2F120" w14:textId="77777777" w:rsidR="00686295" w:rsidRDefault="00686295" w:rsidP="00686295">
      <w:pPr>
        <w:pStyle w:val="Bibliography"/>
      </w:pPr>
      <w:r>
        <w:rPr>
          <w:b/>
          <w:bCs/>
        </w:rPr>
        <w:t xml:space="preserve">Doughty CE, Metcalfe D, Girardin C a. J, Farfan Amezquita F, Galiano Cabrera D, Huaraca Huasco W, Silva-Espejo JE, Araujo-Murakami A, Costa D, C M, </w:t>
      </w:r>
      <w:r>
        <w:rPr>
          <w:b/>
          <w:bCs/>
          <w:i/>
          <w:iCs/>
        </w:rPr>
        <w:t>et al.</w:t>
      </w:r>
      <w:r>
        <w:t xml:space="preserve"> </w:t>
      </w:r>
      <w:r>
        <w:rPr>
          <w:b/>
          <w:bCs/>
        </w:rPr>
        <w:t>2015</w:t>
      </w:r>
      <w:r>
        <w:t xml:space="preserve">. Drought impact on forest carbon dynamics and fluxes in Amazonia. </w:t>
      </w:r>
      <w:r>
        <w:rPr>
          <w:i/>
          <w:iCs/>
        </w:rPr>
        <w:t>Nature</w:t>
      </w:r>
      <w:r>
        <w:t xml:space="preserve"> </w:t>
      </w:r>
      <w:r>
        <w:rPr>
          <w:b/>
          <w:bCs/>
        </w:rPr>
        <w:t>519</w:t>
      </w:r>
      <w:r>
        <w:t>: 78–140.</w:t>
      </w:r>
    </w:p>
    <w:p w14:paraId="3C091E16" w14:textId="77777777" w:rsidR="00686295" w:rsidRDefault="00686295" w:rsidP="00686295">
      <w:pPr>
        <w:pStyle w:val="Bibliography"/>
      </w:pPr>
      <w:r>
        <w:rPr>
          <w:b/>
          <w:bCs/>
        </w:rPr>
        <w:t>Drake JE, Aspinwall MJ, Pfautsch S, Rymer PD, Reich PB, Smith RA, Crous KY, Tissue DT, Ghannoum O, Tjoelker MG</w:t>
      </w:r>
      <w:r>
        <w:t xml:space="preserve">. </w:t>
      </w:r>
      <w:r>
        <w:rPr>
          <w:b/>
          <w:bCs/>
        </w:rPr>
        <w:t>2015</w:t>
      </w:r>
      <w:r>
        <w:t xml:space="preserve">. The capacity to cope with climate warming declines from temperate to tropical latitudes in two widely distributed Eucalyptus species. </w:t>
      </w:r>
      <w:r>
        <w:rPr>
          <w:i/>
          <w:iCs/>
        </w:rPr>
        <w:t>Global Change Biology</w:t>
      </w:r>
      <w:r>
        <w:t xml:space="preserve"> </w:t>
      </w:r>
      <w:r>
        <w:rPr>
          <w:b/>
          <w:bCs/>
        </w:rPr>
        <w:t>21</w:t>
      </w:r>
      <w:r>
        <w:t>: 459–472.</w:t>
      </w:r>
    </w:p>
    <w:p w14:paraId="44D3F414" w14:textId="77777777" w:rsidR="00686295" w:rsidRDefault="00686295" w:rsidP="00686295">
      <w:pPr>
        <w:pStyle w:val="Bibliography"/>
      </w:pPr>
      <w:r>
        <w:rPr>
          <w:b/>
          <w:bCs/>
        </w:rPr>
        <w:t xml:space="preserve">Drake JE, Gallet-Budynek A, Hofmockel KS, Bernhardt ES, Billings SA, Jackson RB, Johnsen KS, Lichter J, McCarthy HR, McCormack ML, </w:t>
      </w:r>
      <w:r>
        <w:rPr>
          <w:b/>
          <w:bCs/>
          <w:i/>
          <w:iCs/>
        </w:rPr>
        <w:t>et al.</w:t>
      </w:r>
      <w:r>
        <w:t xml:space="preserve"> </w:t>
      </w:r>
      <w:r>
        <w:rPr>
          <w:b/>
          <w:bCs/>
        </w:rPr>
        <w:t>2011</w:t>
      </w:r>
      <w:r>
        <w:t xml:space="preserve">. Increases in the flux of carbon belowground stimulate nitrogen uptake and sustain the long-term enhancement of forest productivity under elevated CO2. </w:t>
      </w:r>
      <w:r>
        <w:rPr>
          <w:i/>
          <w:iCs/>
        </w:rPr>
        <w:t>Ecology Letters</w:t>
      </w:r>
      <w:r>
        <w:t xml:space="preserve"> </w:t>
      </w:r>
      <w:r>
        <w:rPr>
          <w:b/>
          <w:bCs/>
        </w:rPr>
        <w:t>14</w:t>
      </w:r>
      <w:r>
        <w:t>: 349–357.</w:t>
      </w:r>
    </w:p>
    <w:p w14:paraId="1247850D" w14:textId="77777777" w:rsidR="00686295" w:rsidRDefault="00686295" w:rsidP="00686295">
      <w:pPr>
        <w:pStyle w:val="Bibliography"/>
      </w:pPr>
      <w:r>
        <w:rPr>
          <w:b/>
          <w:bCs/>
        </w:rPr>
        <w:t>Drake J, Tjoelker M, Aspinwall MJ</w:t>
      </w:r>
      <w:r>
        <w:t xml:space="preserve">. </w:t>
      </w:r>
      <w:r>
        <w:rPr>
          <w:b/>
          <w:bCs/>
        </w:rPr>
        <w:t>2016a</w:t>
      </w:r>
      <w:r>
        <w:t>. Drake_NewPhyt_2016_WTC3_RtoGPP_forfigshare.zip.</w:t>
      </w:r>
    </w:p>
    <w:p w14:paraId="5CC7F8C5" w14:textId="77777777" w:rsidR="00686295" w:rsidRDefault="00686295" w:rsidP="00686295">
      <w:pPr>
        <w:pStyle w:val="Bibliography"/>
      </w:pPr>
      <w:r>
        <w:rPr>
          <w:b/>
          <w:bCs/>
        </w:rPr>
        <w:t>Drake JE, Tjoelker MG, Aspinwall MJ, Reich PB, Barton CVM, Medlyn BE, Duursma RA</w:t>
      </w:r>
      <w:r>
        <w:t xml:space="preserve">. </w:t>
      </w:r>
      <w:r>
        <w:rPr>
          <w:b/>
          <w:bCs/>
        </w:rPr>
        <w:t>2016b</w:t>
      </w:r>
      <w:r>
        <w:t xml:space="preserve">. Does physiological acclimation to climate warming stabilize the ratio of canopy respiration to photosynthesis? </w:t>
      </w:r>
      <w:r>
        <w:rPr>
          <w:i/>
          <w:iCs/>
        </w:rPr>
        <w:t>New Phytologist</w:t>
      </w:r>
      <w:r>
        <w:t xml:space="preserve"> </w:t>
      </w:r>
      <w:r>
        <w:rPr>
          <w:b/>
          <w:bCs/>
        </w:rPr>
        <w:t>211</w:t>
      </w:r>
      <w:r>
        <w:t>: 850–863.</w:t>
      </w:r>
    </w:p>
    <w:p w14:paraId="7E9F8E7B" w14:textId="77777777" w:rsidR="00686295" w:rsidRDefault="00686295" w:rsidP="00686295">
      <w:pPr>
        <w:pStyle w:val="Bibliography"/>
      </w:pPr>
      <w:r>
        <w:rPr>
          <w:b/>
          <w:bCs/>
        </w:rPr>
        <w:t>Duursma RA, Barton CVM, Eamus D, Medlyn BE, Ellsworth DS, Forster MA, Tissue DT, Linder S, McMurtrie RE</w:t>
      </w:r>
      <w:r>
        <w:t xml:space="preserve">. </w:t>
      </w:r>
      <w:r>
        <w:rPr>
          <w:b/>
          <w:bCs/>
        </w:rPr>
        <w:t>2011</w:t>
      </w:r>
      <w:r>
        <w:t xml:space="preserve">. Rooting depth explains [CO2] x drought interaction in Eucalyptus saligna. </w:t>
      </w:r>
      <w:r>
        <w:rPr>
          <w:i/>
          <w:iCs/>
        </w:rPr>
        <w:t>Tree Physiology</w:t>
      </w:r>
      <w:r>
        <w:t xml:space="preserve"> </w:t>
      </w:r>
      <w:r>
        <w:rPr>
          <w:b/>
          <w:bCs/>
        </w:rPr>
        <w:t>31</w:t>
      </w:r>
      <w:r>
        <w:t>: 922–931.</w:t>
      </w:r>
    </w:p>
    <w:p w14:paraId="4A29FA9F" w14:textId="77777777" w:rsidR="00686295" w:rsidRDefault="00686295" w:rsidP="00686295">
      <w:pPr>
        <w:pStyle w:val="Bibliography"/>
      </w:pPr>
      <w:r>
        <w:rPr>
          <w:b/>
          <w:bCs/>
        </w:rPr>
        <w:t>Duursma RA, Barton CVM, Lin Y-S, Medlyn BE, Eamus D, Tissue DT, Ellsworth DS, McMurtrie RE</w:t>
      </w:r>
      <w:r>
        <w:t xml:space="preserve">. </w:t>
      </w:r>
      <w:r>
        <w:rPr>
          <w:b/>
          <w:bCs/>
        </w:rPr>
        <w:t>2014</w:t>
      </w:r>
      <w:r>
        <w:t xml:space="preserve">. The peaked response of transpiration rate to vapour pressure deficit in field conditions can be explained by the temperature optimum of photosynthesis. </w:t>
      </w:r>
      <w:r>
        <w:rPr>
          <w:i/>
          <w:iCs/>
        </w:rPr>
        <w:t>Agricultural and Forest Meteorology</w:t>
      </w:r>
      <w:r>
        <w:t xml:space="preserve"> </w:t>
      </w:r>
      <w:r>
        <w:rPr>
          <w:b/>
          <w:bCs/>
        </w:rPr>
        <w:t>189</w:t>
      </w:r>
      <w:r>
        <w:t>: 2–10.</w:t>
      </w:r>
    </w:p>
    <w:p w14:paraId="47807C01" w14:textId="77777777" w:rsidR="00686295" w:rsidRDefault="00686295" w:rsidP="00686295">
      <w:pPr>
        <w:pStyle w:val="Bibliography"/>
      </w:pPr>
      <w:r>
        <w:rPr>
          <w:b/>
          <w:bCs/>
        </w:rPr>
        <w:t>Duursma RA, Falster DS</w:t>
      </w:r>
      <w:r>
        <w:t xml:space="preserve">. </w:t>
      </w:r>
      <w:r>
        <w:rPr>
          <w:b/>
          <w:bCs/>
        </w:rPr>
        <w:t>2016</w:t>
      </w:r>
      <w:r>
        <w:t>. Leaf mass per area, not total leaf area, drives differences in above</w:t>
      </w:r>
      <w:r>
        <w:rPr>
          <w:rFonts w:ascii="Cambria Math" w:hAnsi="Cambria Math" w:cs="Cambria Math"/>
        </w:rPr>
        <w:t>‐</w:t>
      </w:r>
      <w:r>
        <w:t xml:space="preserve">ground biomass distribution among woody plant functional types. </w:t>
      </w:r>
      <w:r>
        <w:rPr>
          <w:i/>
          <w:iCs/>
        </w:rPr>
        <w:t>New Phytologist</w:t>
      </w:r>
      <w:r>
        <w:t xml:space="preserve"> </w:t>
      </w:r>
      <w:r>
        <w:rPr>
          <w:b/>
          <w:bCs/>
        </w:rPr>
        <w:t>212</w:t>
      </w:r>
      <w:r>
        <w:t>: 368–376.</w:t>
      </w:r>
    </w:p>
    <w:p w14:paraId="27220ED4" w14:textId="77777777" w:rsidR="00686295" w:rsidRDefault="00686295" w:rsidP="00686295">
      <w:pPr>
        <w:pStyle w:val="Bibliography"/>
      </w:pPr>
      <w:r>
        <w:rPr>
          <w:b/>
          <w:bCs/>
        </w:rPr>
        <w:t>Eamus D, Zolfaghar S, Villalobos-Vega R, Cleverly J, Huete A</w:t>
      </w:r>
      <w:r>
        <w:t xml:space="preserve">. </w:t>
      </w:r>
      <w:r>
        <w:rPr>
          <w:b/>
          <w:bCs/>
        </w:rPr>
        <w:t>2015</w:t>
      </w:r>
      <w:r>
        <w:t xml:space="preserve">. Groundwater-dependent ecosystems: recent insights from satellite and field-based studies. </w:t>
      </w:r>
      <w:r>
        <w:rPr>
          <w:i/>
          <w:iCs/>
        </w:rPr>
        <w:t>Hydrol. Earth Syst. Sci.</w:t>
      </w:r>
      <w:r>
        <w:t xml:space="preserve"> </w:t>
      </w:r>
      <w:r>
        <w:rPr>
          <w:b/>
          <w:bCs/>
        </w:rPr>
        <w:t>19</w:t>
      </w:r>
      <w:r>
        <w:t>: 4229–4256.</w:t>
      </w:r>
    </w:p>
    <w:p w14:paraId="609F9409" w14:textId="77777777" w:rsidR="00686295" w:rsidRDefault="00686295" w:rsidP="00686295">
      <w:pPr>
        <w:pStyle w:val="Bibliography"/>
      </w:pPr>
      <w:r>
        <w:rPr>
          <w:b/>
          <w:bCs/>
        </w:rPr>
        <w:lastRenderedPageBreak/>
        <w:t xml:space="preserve">Epron D, Bahn M, Derrien D, Lattanzi FA, Pumpanen J, Gessler A, Högberg P, Maillard P, Dannoura M, Gérant D, </w:t>
      </w:r>
      <w:r>
        <w:rPr>
          <w:b/>
          <w:bCs/>
          <w:i/>
          <w:iCs/>
        </w:rPr>
        <w:t>et al.</w:t>
      </w:r>
      <w:r>
        <w:t xml:space="preserve"> </w:t>
      </w:r>
      <w:r>
        <w:rPr>
          <w:b/>
          <w:bCs/>
        </w:rPr>
        <w:t>2012</w:t>
      </w:r>
      <w:r>
        <w:t xml:space="preserve">. Pulse-labelling trees to study carbon allocation dynamics: a review of methods, current knowledge and future prospects. </w:t>
      </w:r>
      <w:r>
        <w:rPr>
          <w:i/>
          <w:iCs/>
        </w:rPr>
        <w:t>Tree Physiology</w:t>
      </w:r>
      <w:r>
        <w:t xml:space="preserve"> </w:t>
      </w:r>
      <w:r>
        <w:rPr>
          <w:b/>
          <w:bCs/>
        </w:rPr>
        <w:t>32</w:t>
      </w:r>
      <w:r>
        <w:t>: 776–798.</w:t>
      </w:r>
    </w:p>
    <w:p w14:paraId="64FEFFE0" w14:textId="77777777" w:rsidR="00686295" w:rsidRDefault="00686295" w:rsidP="00686295">
      <w:pPr>
        <w:pStyle w:val="Bibliography"/>
      </w:pPr>
      <w:r>
        <w:rPr>
          <w:b/>
          <w:bCs/>
        </w:rPr>
        <w:t>Farooq M, Wahid A, Kobayashi N, Fujita D, Basra SMA</w:t>
      </w:r>
      <w:r>
        <w:t xml:space="preserve">. </w:t>
      </w:r>
      <w:r>
        <w:rPr>
          <w:b/>
          <w:bCs/>
        </w:rPr>
        <w:t>2009</w:t>
      </w:r>
      <w:r>
        <w:t xml:space="preserve">. Plant drought stress: effects, mechanisms and management. </w:t>
      </w:r>
      <w:r>
        <w:rPr>
          <w:i/>
          <w:iCs/>
        </w:rPr>
        <w:t>Agronomy for Sustainable Development</w:t>
      </w:r>
      <w:r>
        <w:t xml:space="preserve"> </w:t>
      </w:r>
      <w:r>
        <w:rPr>
          <w:b/>
          <w:bCs/>
        </w:rPr>
        <w:t>29</w:t>
      </w:r>
      <w:r>
        <w:t>: 185–212.</w:t>
      </w:r>
    </w:p>
    <w:p w14:paraId="25AB0FB7" w14:textId="77777777" w:rsidR="00686295" w:rsidRDefault="00686295" w:rsidP="00686295">
      <w:pPr>
        <w:pStyle w:val="Bibliography"/>
      </w:pPr>
      <w:r>
        <w:rPr>
          <w:b/>
          <w:bCs/>
        </w:rPr>
        <w:t>Fatichi S, Leuzinger S, Koerner C</w:t>
      </w:r>
      <w:r>
        <w:t xml:space="preserve">. </w:t>
      </w:r>
      <w:r>
        <w:rPr>
          <w:b/>
          <w:bCs/>
        </w:rPr>
        <w:t>2014</w:t>
      </w:r>
      <w:r>
        <w:t xml:space="preserve">. Moving beyond photosynthesis: from carbon source to sink-driven vegetation modeling. </w:t>
      </w:r>
      <w:r>
        <w:rPr>
          <w:i/>
          <w:iCs/>
        </w:rPr>
        <w:t>New Phytologist</w:t>
      </w:r>
      <w:r>
        <w:t xml:space="preserve"> </w:t>
      </w:r>
      <w:r>
        <w:rPr>
          <w:b/>
          <w:bCs/>
        </w:rPr>
        <w:t>201</w:t>
      </w:r>
      <w:r>
        <w:t>: 1086–1095.</w:t>
      </w:r>
    </w:p>
    <w:p w14:paraId="2E86A311" w14:textId="77777777" w:rsidR="00686295" w:rsidRDefault="00686295" w:rsidP="00686295">
      <w:pPr>
        <w:pStyle w:val="Bibliography"/>
      </w:pPr>
      <w:r>
        <w:rPr>
          <w:b/>
          <w:bCs/>
        </w:rPr>
        <w:t>Feng L, Reffye P de, Dreyfus P, Auclair D</w:t>
      </w:r>
      <w:r>
        <w:t xml:space="preserve">. </w:t>
      </w:r>
      <w:r>
        <w:rPr>
          <w:b/>
          <w:bCs/>
        </w:rPr>
        <w:t>2012</w:t>
      </w:r>
      <w:r>
        <w:t xml:space="preserve">. Connecting an architectural plant model to a forest stand dynamics model—application to Austrian black pine stand visualization. </w:t>
      </w:r>
      <w:r>
        <w:rPr>
          <w:i/>
          <w:iCs/>
        </w:rPr>
        <w:t>Annals of Forest Science</w:t>
      </w:r>
      <w:r>
        <w:t xml:space="preserve"> </w:t>
      </w:r>
      <w:r>
        <w:rPr>
          <w:b/>
          <w:bCs/>
        </w:rPr>
        <w:t>69</w:t>
      </w:r>
      <w:r>
        <w:t>: 245–255.</w:t>
      </w:r>
    </w:p>
    <w:p w14:paraId="7E2A96DE" w14:textId="77777777" w:rsidR="00686295" w:rsidRDefault="00686295" w:rsidP="00686295">
      <w:pPr>
        <w:pStyle w:val="Bibliography"/>
      </w:pPr>
      <w:r>
        <w:rPr>
          <w:b/>
          <w:bCs/>
        </w:rPr>
        <w:t>Finzi AC, Abramoff RZ, Spiller KS, Brzostek ER, Darby BA, Kramer MA, Phillips RP</w:t>
      </w:r>
      <w:r>
        <w:t xml:space="preserve">. </w:t>
      </w:r>
      <w:r>
        <w:rPr>
          <w:b/>
          <w:bCs/>
        </w:rPr>
        <w:t>2015</w:t>
      </w:r>
      <w:r>
        <w:t xml:space="preserve">. Rhizosphere processes are quantitatively important components of terrestrial carbon and nutrient cycles. </w:t>
      </w:r>
      <w:r>
        <w:rPr>
          <w:i/>
          <w:iCs/>
        </w:rPr>
        <w:t>Global Change Biology</w:t>
      </w:r>
      <w:r>
        <w:t xml:space="preserve"> </w:t>
      </w:r>
      <w:r>
        <w:rPr>
          <w:b/>
          <w:bCs/>
        </w:rPr>
        <w:t>21</w:t>
      </w:r>
      <w:r>
        <w:t>: 2082–2094.</w:t>
      </w:r>
    </w:p>
    <w:p w14:paraId="42EABEBB" w14:textId="77777777" w:rsidR="00686295" w:rsidRDefault="00686295" w:rsidP="00686295">
      <w:pPr>
        <w:pStyle w:val="Bibliography"/>
      </w:pPr>
      <w:r>
        <w:rPr>
          <w:b/>
          <w:bCs/>
        </w:rPr>
        <w:t>Franklin O, Johansson J, Dewar RC, Dieckmann U, McMurtrie RE, Brännström Å, Dybzinski R</w:t>
      </w:r>
      <w:r>
        <w:t xml:space="preserve">. </w:t>
      </w:r>
      <w:r>
        <w:rPr>
          <w:b/>
          <w:bCs/>
        </w:rPr>
        <w:t>2012</w:t>
      </w:r>
      <w:r>
        <w:t xml:space="preserve">. Modeling carbon allocation in trees: a search for principles. </w:t>
      </w:r>
      <w:r>
        <w:rPr>
          <w:i/>
          <w:iCs/>
        </w:rPr>
        <w:t>Tree Physiology</w:t>
      </w:r>
      <w:r>
        <w:t xml:space="preserve"> </w:t>
      </w:r>
      <w:r>
        <w:rPr>
          <w:b/>
          <w:bCs/>
        </w:rPr>
        <w:t>32</w:t>
      </w:r>
      <w:r>
        <w:t>: 648–666.</w:t>
      </w:r>
    </w:p>
    <w:p w14:paraId="42A3DDFB" w14:textId="77777777" w:rsidR="00686295" w:rsidRDefault="00686295" w:rsidP="00686295">
      <w:pPr>
        <w:pStyle w:val="Bibliography"/>
      </w:pPr>
      <w:r>
        <w:rPr>
          <w:b/>
          <w:bCs/>
        </w:rPr>
        <w:t>Friedlingstein P, Joel G, Field CB, Fung IY</w:t>
      </w:r>
      <w:r>
        <w:t xml:space="preserve">. </w:t>
      </w:r>
      <w:r>
        <w:rPr>
          <w:b/>
          <w:bCs/>
        </w:rPr>
        <w:t>1999</w:t>
      </w:r>
      <w:r>
        <w:t xml:space="preserve">. Toward an allocation scheme for global terrestrial carbon models. </w:t>
      </w:r>
      <w:r>
        <w:rPr>
          <w:i/>
          <w:iCs/>
        </w:rPr>
        <w:t>Global Change Biology</w:t>
      </w:r>
      <w:r>
        <w:t xml:space="preserve"> </w:t>
      </w:r>
      <w:r>
        <w:rPr>
          <w:b/>
          <w:bCs/>
        </w:rPr>
        <w:t>5</w:t>
      </w:r>
      <w:r>
        <w:t>: 755–770.</w:t>
      </w:r>
    </w:p>
    <w:p w14:paraId="2387BC0E" w14:textId="77777777" w:rsidR="00686295" w:rsidRDefault="00686295" w:rsidP="00686295">
      <w:pPr>
        <w:pStyle w:val="Bibliography"/>
      </w:pPr>
      <w:r>
        <w:rPr>
          <w:b/>
          <w:bCs/>
        </w:rPr>
        <w:t>Furze ME, Trumbore S, Hartmann H</w:t>
      </w:r>
      <w:r>
        <w:t xml:space="preserve">. </w:t>
      </w:r>
      <w:r>
        <w:rPr>
          <w:b/>
          <w:bCs/>
        </w:rPr>
        <w:t>2018</w:t>
      </w:r>
      <w:r>
        <w:t xml:space="preserve">. Detours on the phloem sugar highway: stem carbon storage and remobilization. </w:t>
      </w:r>
      <w:r>
        <w:rPr>
          <w:i/>
          <w:iCs/>
        </w:rPr>
        <w:t>Current Opinion in Plant Biology</w:t>
      </w:r>
      <w:r>
        <w:t xml:space="preserve"> </w:t>
      </w:r>
      <w:r>
        <w:rPr>
          <w:b/>
          <w:bCs/>
        </w:rPr>
        <w:t>43</w:t>
      </w:r>
      <w:r>
        <w:t>: 89–95.</w:t>
      </w:r>
    </w:p>
    <w:p w14:paraId="29461EB5" w14:textId="77777777" w:rsidR="00686295" w:rsidRDefault="00686295" w:rsidP="00686295">
      <w:pPr>
        <w:pStyle w:val="Bibliography"/>
      </w:pPr>
      <w:r>
        <w:rPr>
          <w:b/>
          <w:bCs/>
        </w:rPr>
        <w:t>Gastal F, Lemaire G</w:t>
      </w:r>
      <w:r>
        <w:t xml:space="preserve">. </w:t>
      </w:r>
      <w:r>
        <w:rPr>
          <w:b/>
          <w:bCs/>
        </w:rPr>
        <w:t>2002</w:t>
      </w:r>
      <w:r>
        <w:t xml:space="preserve">. N uptake and distribution in crops: an agronomical and ecophysiological perspective. </w:t>
      </w:r>
      <w:r>
        <w:rPr>
          <w:i/>
          <w:iCs/>
        </w:rPr>
        <w:t>Journal of Experimental Botany</w:t>
      </w:r>
      <w:r>
        <w:t xml:space="preserve"> </w:t>
      </w:r>
      <w:r>
        <w:rPr>
          <w:b/>
          <w:bCs/>
        </w:rPr>
        <w:t>53</w:t>
      </w:r>
      <w:r>
        <w:t>: 789–799.</w:t>
      </w:r>
    </w:p>
    <w:p w14:paraId="0214D362" w14:textId="77777777" w:rsidR="00686295" w:rsidRDefault="00686295" w:rsidP="00686295">
      <w:pPr>
        <w:pStyle w:val="Bibliography"/>
      </w:pPr>
      <w:r>
        <w:rPr>
          <w:b/>
          <w:bCs/>
        </w:rPr>
        <w:t>Gower ST, Krankina O, Olson RJ, Apps M, Linder S, Wang C</w:t>
      </w:r>
      <w:r>
        <w:t xml:space="preserve">. </w:t>
      </w:r>
      <w:r>
        <w:rPr>
          <w:b/>
          <w:bCs/>
        </w:rPr>
        <w:t>2001</w:t>
      </w:r>
      <w:r>
        <w:t xml:space="preserve">. Net primary production and carbon allocation patterns of boreal ecosystems. </w:t>
      </w:r>
      <w:r>
        <w:rPr>
          <w:i/>
          <w:iCs/>
        </w:rPr>
        <w:t>Ecological Applications</w:t>
      </w:r>
      <w:r>
        <w:t xml:space="preserve"> </w:t>
      </w:r>
      <w:r>
        <w:rPr>
          <w:b/>
          <w:bCs/>
        </w:rPr>
        <w:t>11</w:t>
      </w:r>
      <w:r>
        <w:t>: 1395–1411.</w:t>
      </w:r>
    </w:p>
    <w:p w14:paraId="73FE10F8" w14:textId="77777777" w:rsidR="00686295" w:rsidRDefault="00686295" w:rsidP="00686295">
      <w:pPr>
        <w:pStyle w:val="Bibliography"/>
      </w:pPr>
      <w:r>
        <w:rPr>
          <w:b/>
          <w:bCs/>
        </w:rPr>
        <w:t>Hartmann H, McDowell NG, Trumbore S</w:t>
      </w:r>
      <w:r>
        <w:t xml:space="preserve">. </w:t>
      </w:r>
      <w:r>
        <w:rPr>
          <w:b/>
          <w:bCs/>
        </w:rPr>
        <w:t>2015</w:t>
      </w:r>
      <w:r>
        <w:t xml:space="preserve">. Allocation to carbon storage pools in Norway spruce saplings under drought and low CO2. </w:t>
      </w:r>
      <w:r>
        <w:rPr>
          <w:i/>
          <w:iCs/>
        </w:rPr>
        <w:t>Tree Physiology</w:t>
      </w:r>
      <w:r>
        <w:t xml:space="preserve"> </w:t>
      </w:r>
      <w:r>
        <w:rPr>
          <w:b/>
          <w:bCs/>
        </w:rPr>
        <w:t>35</w:t>
      </w:r>
      <w:r>
        <w:t>: 243–252.</w:t>
      </w:r>
    </w:p>
    <w:p w14:paraId="74DDE70A" w14:textId="77777777" w:rsidR="00686295" w:rsidRDefault="00686295" w:rsidP="00686295">
      <w:pPr>
        <w:pStyle w:val="Bibliography"/>
      </w:pPr>
      <w:r>
        <w:rPr>
          <w:b/>
          <w:bCs/>
        </w:rPr>
        <w:t>Högberg P, Nordgren A, Buchmann N, Taylor AF, Ekblad A, Högberg MN, Nyberg G, Ottosson-Löfvenius M, Read DJ</w:t>
      </w:r>
      <w:r>
        <w:t xml:space="preserve">. </w:t>
      </w:r>
      <w:r>
        <w:rPr>
          <w:b/>
          <w:bCs/>
        </w:rPr>
        <w:t>2001</w:t>
      </w:r>
      <w:r>
        <w:t xml:space="preserve">. Large-scale forest girdling shows that current photosynthesis drives soil respiration. </w:t>
      </w:r>
      <w:r>
        <w:rPr>
          <w:i/>
          <w:iCs/>
        </w:rPr>
        <w:t>Nature</w:t>
      </w:r>
      <w:r>
        <w:t xml:space="preserve"> </w:t>
      </w:r>
      <w:r>
        <w:rPr>
          <w:b/>
          <w:bCs/>
        </w:rPr>
        <w:t>411</w:t>
      </w:r>
      <w:r>
        <w:t>: 789–792.</w:t>
      </w:r>
    </w:p>
    <w:p w14:paraId="7FF55F98" w14:textId="77777777" w:rsidR="00686295" w:rsidRDefault="00686295" w:rsidP="00686295">
      <w:pPr>
        <w:pStyle w:val="Bibliography"/>
      </w:pPr>
      <w:r>
        <w:rPr>
          <w:b/>
          <w:bCs/>
        </w:rPr>
        <w:t>Hommel R, Siegwolf R, Zavadlav S, Arend M, Schaub M, Galiano L, Haeni M, Kayler ZE, Gessler A</w:t>
      </w:r>
      <w:r>
        <w:t xml:space="preserve">. </w:t>
      </w:r>
      <w:r>
        <w:rPr>
          <w:b/>
          <w:bCs/>
        </w:rPr>
        <w:t>2016</w:t>
      </w:r>
      <w:r>
        <w:t xml:space="preserve">. Impact of interspecific competition and drought on the allocation of new assimilates in trees. </w:t>
      </w:r>
      <w:r>
        <w:rPr>
          <w:i/>
          <w:iCs/>
        </w:rPr>
        <w:t>Plant Biology</w:t>
      </w:r>
      <w:r>
        <w:t xml:space="preserve"> </w:t>
      </w:r>
      <w:r>
        <w:rPr>
          <w:b/>
          <w:bCs/>
        </w:rPr>
        <w:t>18</w:t>
      </w:r>
      <w:r>
        <w:t>: 785–796.</w:t>
      </w:r>
    </w:p>
    <w:p w14:paraId="036138E4" w14:textId="77777777" w:rsidR="00686295" w:rsidRDefault="00686295" w:rsidP="00686295">
      <w:pPr>
        <w:pStyle w:val="Bibliography"/>
      </w:pPr>
      <w:r>
        <w:rPr>
          <w:b/>
          <w:bCs/>
        </w:rPr>
        <w:t xml:space="preserve">Koirala S, Jung M, Reichstein M, de Graaf IEM, Camps-Valls G, Ichii K, Papale D, Ráduly B, Schwalm CR, Tramontana G, </w:t>
      </w:r>
      <w:r>
        <w:rPr>
          <w:b/>
          <w:bCs/>
          <w:i/>
          <w:iCs/>
        </w:rPr>
        <w:t>et al.</w:t>
      </w:r>
      <w:r>
        <w:t xml:space="preserve"> </w:t>
      </w:r>
      <w:r>
        <w:rPr>
          <w:b/>
          <w:bCs/>
        </w:rPr>
        <w:t>2017</w:t>
      </w:r>
      <w:r>
        <w:t xml:space="preserve">. Global distribution of groundwater-vegetation spatial covariation. </w:t>
      </w:r>
      <w:r>
        <w:rPr>
          <w:i/>
          <w:iCs/>
        </w:rPr>
        <w:t>Geophysical Research Letters</w:t>
      </w:r>
      <w:r>
        <w:t xml:space="preserve"> </w:t>
      </w:r>
      <w:r>
        <w:rPr>
          <w:b/>
          <w:bCs/>
        </w:rPr>
        <w:t>44</w:t>
      </w:r>
      <w:r>
        <w:t>: 2017GL072885.</w:t>
      </w:r>
    </w:p>
    <w:p w14:paraId="43D0413E" w14:textId="77777777" w:rsidR="00686295" w:rsidRDefault="00686295" w:rsidP="00686295">
      <w:pPr>
        <w:pStyle w:val="Bibliography"/>
      </w:pPr>
      <w:r>
        <w:rPr>
          <w:b/>
          <w:bCs/>
        </w:rPr>
        <w:t>Korner C</w:t>
      </w:r>
      <w:r>
        <w:t xml:space="preserve">. </w:t>
      </w:r>
      <w:r>
        <w:rPr>
          <w:b/>
          <w:bCs/>
        </w:rPr>
        <w:t>2003</w:t>
      </w:r>
      <w:r>
        <w:t xml:space="preserve">. Carbon limitation in trees. </w:t>
      </w:r>
      <w:r>
        <w:rPr>
          <w:i/>
          <w:iCs/>
        </w:rPr>
        <w:t>Journal of Ecology</w:t>
      </w:r>
      <w:r>
        <w:t xml:space="preserve"> </w:t>
      </w:r>
      <w:r>
        <w:rPr>
          <w:b/>
          <w:bCs/>
        </w:rPr>
        <w:t>91</w:t>
      </w:r>
      <w:r>
        <w:t>: 4–17.</w:t>
      </w:r>
    </w:p>
    <w:p w14:paraId="2763CD21" w14:textId="77777777" w:rsidR="00686295" w:rsidRDefault="00686295" w:rsidP="00686295">
      <w:pPr>
        <w:pStyle w:val="Bibliography"/>
      </w:pPr>
      <w:r>
        <w:rPr>
          <w:b/>
          <w:bCs/>
        </w:rPr>
        <w:lastRenderedPageBreak/>
        <w:t>Kuster TM, Arend M, Bleuler P, Günthardt</w:t>
      </w:r>
      <w:r>
        <w:rPr>
          <w:rFonts w:ascii="Cambria Math" w:hAnsi="Cambria Math" w:cs="Cambria Math"/>
          <w:b/>
          <w:bCs/>
        </w:rPr>
        <w:t>‐</w:t>
      </w:r>
      <w:r>
        <w:rPr>
          <w:b/>
          <w:bCs/>
        </w:rPr>
        <w:t>Goerg MS, Schulin R</w:t>
      </w:r>
      <w:r>
        <w:t xml:space="preserve">. </w:t>
      </w:r>
      <w:r>
        <w:rPr>
          <w:b/>
          <w:bCs/>
        </w:rPr>
        <w:t>2013</w:t>
      </w:r>
      <w:r>
        <w:t>. Water regime and growth of young oak stands subjected to air</w:t>
      </w:r>
      <w:r>
        <w:rPr>
          <w:rFonts w:ascii="Cambria Math" w:hAnsi="Cambria Math" w:cs="Cambria Math"/>
        </w:rPr>
        <w:t>‐</w:t>
      </w:r>
      <w:r>
        <w:t xml:space="preserve">warming and drought on two different forest soils in a model ecosystem experiment. </w:t>
      </w:r>
      <w:r>
        <w:rPr>
          <w:i/>
          <w:iCs/>
        </w:rPr>
        <w:t>Plant Biology</w:t>
      </w:r>
      <w:r>
        <w:t xml:space="preserve"> </w:t>
      </w:r>
      <w:r>
        <w:rPr>
          <w:b/>
          <w:bCs/>
        </w:rPr>
        <w:t>15</w:t>
      </w:r>
      <w:r>
        <w:t>: 138–147.</w:t>
      </w:r>
    </w:p>
    <w:p w14:paraId="3AC12A27" w14:textId="77777777" w:rsidR="00686295" w:rsidRDefault="00686295" w:rsidP="00686295">
      <w:pPr>
        <w:pStyle w:val="Bibliography"/>
      </w:pPr>
      <w:r>
        <w:rPr>
          <w:b/>
          <w:bCs/>
        </w:rPr>
        <w:t>Landsberg JJ, Waring RH</w:t>
      </w:r>
      <w:r>
        <w:t xml:space="preserve">. </w:t>
      </w:r>
      <w:r>
        <w:rPr>
          <w:b/>
          <w:bCs/>
        </w:rPr>
        <w:t>1997</w:t>
      </w:r>
      <w:r>
        <w:t xml:space="preserve">. A generalised model of forest productivity using simplified concepts of radiation-use efficiency, carbon balance and partitioning. </w:t>
      </w:r>
      <w:r>
        <w:rPr>
          <w:i/>
          <w:iCs/>
        </w:rPr>
        <w:t>Forest Ecology and Management</w:t>
      </w:r>
      <w:r>
        <w:t xml:space="preserve"> </w:t>
      </w:r>
      <w:r>
        <w:rPr>
          <w:b/>
          <w:bCs/>
        </w:rPr>
        <w:t>95</w:t>
      </w:r>
      <w:r>
        <w:t>: 209–228.</w:t>
      </w:r>
    </w:p>
    <w:p w14:paraId="1F7AF8BB" w14:textId="77777777" w:rsidR="00686295" w:rsidRDefault="00686295" w:rsidP="00686295">
      <w:pPr>
        <w:pStyle w:val="Bibliography"/>
      </w:pPr>
      <w:r>
        <w:rPr>
          <w:b/>
          <w:bCs/>
        </w:rPr>
        <w:t xml:space="preserve">Lemoine R, La Camera S, Atanassova R, Dedaldechamp F, Allario T, Pourtau N, Bonnemain J-L, Laloi M, Coutos-Thevenot P, Maurousset L, </w:t>
      </w:r>
      <w:r>
        <w:rPr>
          <w:b/>
          <w:bCs/>
          <w:i/>
          <w:iCs/>
        </w:rPr>
        <w:t>et al.</w:t>
      </w:r>
      <w:r>
        <w:t xml:space="preserve"> </w:t>
      </w:r>
      <w:r>
        <w:rPr>
          <w:b/>
          <w:bCs/>
        </w:rPr>
        <w:t>2013</w:t>
      </w:r>
      <w:r>
        <w:t xml:space="preserve">. Source-to-sink transport of sugar and regulation by environmental factors. </w:t>
      </w:r>
      <w:r>
        <w:rPr>
          <w:i/>
          <w:iCs/>
        </w:rPr>
        <w:t>Frontiers in Plant Science</w:t>
      </w:r>
      <w:r>
        <w:t xml:space="preserve"> </w:t>
      </w:r>
      <w:r>
        <w:rPr>
          <w:b/>
          <w:bCs/>
        </w:rPr>
        <w:t>4</w:t>
      </w:r>
      <w:r>
        <w:t>: 272.</w:t>
      </w:r>
    </w:p>
    <w:p w14:paraId="4BA4DA40" w14:textId="77777777" w:rsidR="00686295" w:rsidRDefault="00686295" w:rsidP="00686295">
      <w:pPr>
        <w:pStyle w:val="Bibliography"/>
      </w:pPr>
      <w:r>
        <w:rPr>
          <w:b/>
          <w:bCs/>
        </w:rPr>
        <w:t>Litton CM, Raich JW, Ryan MG</w:t>
      </w:r>
      <w:r>
        <w:t xml:space="preserve">. </w:t>
      </w:r>
      <w:r>
        <w:rPr>
          <w:b/>
          <w:bCs/>
        </w:rPr>
        <w:t>2007</w:t>
      </w:r>
      <w:r>
        <w:t xml:space="preserve">. Carbon allocation in forest ecosystems. </w:t>
      </w:r>
      <w:r>
        <w:rPr>
          <w:i/>
          <w:iCs/>
        </w:rPr>
        <w:t>Global Change Biology</w:t>
      </w:r>
      <w:r>
        <w:t xml:space="preserve"> </w:t>
      </w:r>
      <w:r>
        <w:rPr>
          <w:b/>
          <w:bCs/>
        </w:rPr>
        <w:t>13</w:t>
      </w:r>
      <w:r>
        <w:t>: 2089–2109.</w:t>
      </w:r>
    </w:p>
    <w:p w14:paraId="0E55AB8F" w14:textId="77777777" w:rsidR="00686295" w:rsidRDefault="00686295" w:rsidP="00686295">
      <w:pPr>
        <w:pStyle w:val="Bibliography"/>
      </w:pPr>
      <w:r>
        <w:rPr>
          <w:b/>
          <w:bCs/>
        </w:rPr>
        <w:t>Lovelock CE, Feller IC, Mckee KL, Engelbrecht BMJ, Ball MC</w:t>
      </w:r>
      <w:r>
        <w:t xml:space="preserve">. </w:t>
      </w:r>
      <w:r>
        <w:rPr>
          <w:b/>
          <w:bCs/>
        </w:rPr>
        <w:t>2004</w:t>
      </w:r>
      <w:r>
        <w:t xml:space="preserve">. The effect of nutrient enrichment on growth, photosynthesis and hydraulic conductance of dwarf mangroves in Panama. </w:t>
      </w:r>
      <w:r>
        <w:rPr>
          <w:i/>
          <w:iCs/>
        </w:rPr>
        <w:t>Functional Ecology</w:t>
      </w:r>
      <w:r>
        <w:t xml:space="preserve"> </w:t>
      </w:r>
      <w:r>
        <w:rPr>
          <w:b/>
          <w:bCs/>
        </w:rPr>
        <w:t>18</w:t>
      </w:r>
      <w:r>
        <w:t>: 25–33.</w:t>
      </w:r>
    </w:p>
    <w:p w14:paraId="07A34C6B" w14:textId="77777777" w:rsidR="00686295" w:rsidRDefault="00686295" w:rsidP="00686295">
      <w:pPr>
        <w:pStyle w:val="Bibliography"/>
      </w:pPr>
      <w:r>
        <w:rPr>
          <w:b/>
          <w:bCs/>
        </w:rPr>
        <w:t>Lu M, Zhou X, Yang Q, Li H, Luo Y, Fang C, Chen J, Yang X, Li B</w:t>
      </w:r>
      <w:r>
        <w:t xml:space="preserve">. </w:t>
      </w:r>
      <w:r>
        <w:rPr>
          <w:b/>
          <w:bCs/>
        </w:rPr>
        <w:t>2013</w:t>
      </w:r>
      <w:r>
        <w:t>. Responses of ecosystem carbon cycle to experimental warming: a meta</w:t>
      </w:r>
      <w:r>
        <w:rPr>
          <w:rFonts w:ascii="Cambria Math" w:hAnsi="Cambria Math" w:cs="Cambria Math"/>
        </w:rPr>
        <w:t>‐</w:t>
      </w:r>
      <w:r>
        <w:t xml:space="preserve">analysis. </w:t>
      </w:r>
      <w:r>
        <w:rPr>
          <w:i/>
          <w:iCs/>
        </w:rPr>
        <w:t>Ecology</w:t>
      </w:r>
      <w:r>
        <w:t xml:space="preserve"> </w:t>
      </w:r>
      <w:r>
        <w:rPr>
          <w:b/>
          <w:bCs/>
        </w:rPr>
        <w:t>94</w:t>
      </w:r>
      <w:r>
        <w:t>: 726–738.</w:t>
      </w:r>
    </w:p>
    <w:p w14:paraId="1EB75294" w14:textId="77777777" w:rsidR="00686295" w:rsidRDefault="00686295" w:rsidP="00686295">
      <w:pPr>
        <w:pStyle w:val="Bibliography"/>
      </w:pPr>
      <w:r>
        <w:rPr>
          <w:b/>
          <w:bCs/>
        </w:rPr>
        <w:t>Mäkelä A, Valentine HT, Helmisaari H-S</w:t>
      </w:r>
      <w:r>
        <w:t xml:space="preserve">. </w:t>
      </w:r>
      <w:r>
        <w:rPr>
          <w:b/>
          <w:bCs/>
        </w:rPr>
        <w:t>2008</w:t>
      </w:r>
      <w:r>
        <w:t>. Optimal co</w:t>
      </w:r>
      <w:r>
        <w:rPr>
          <w:rFonts w:ascii="Cambria Math" w:hAnsi="Cambria Math" w:cs="Cambria Math"/>
        </w:rPr>
        <w:t>‐</w:t>
      </w:r>
      <w:r>
        <w:t xml:space="preserve">allocation of carbon and nitrogen in a forest stand at steady state. </w:t>
      </w:r>
      <w:r>
        <w:rPr>
          <w:i/>
          <w:iCs/>
        </w:rPr>
        <w:t>New Phytologist</w:t>
      </w:r>
      <w:r>
        <w:t xml:space="preserve"> </w:t>
      </w:r>
      <w:r>
        <w:rPr>
          <w:b/>
          <w:bCs/>
        </w:rPr>
        <w:t>180</w:t>
      </w:r>
      <w:r>
        <w:t>: 114–123.</w:t>
      </w:r>
    </w:p>
    <w:p w14:paraId="79E7C9F5" w14:textId="77777777" w:rsidR="00686295" w:rsidRDefault="00686295" w:rsidP="00686295">
      <w:pPr>
        <w:pStyle w:val="Bibliography"/>
      </w:pPr>
      <w:r>
        <w:rPr>
          <w:b/>
          <w:bCs/>
        </w:rPr>
        <w:t>McCree KJ</w:t>
      </w:r>
      <w:r>
        <w:t xml:space="preserve">. </w:t>
      </w:r>
      <w:r>
        <w:rPr>
          <w:b/>
          <w:bCs/>
        </w:rPr>
        <w:t>1970</w:t>
      </w:r>
      <w:r>
        <w:t xml:space="preserve">. An equation for the rate of respiration of white clover grown under controlled conditions. </w:t>
      </w:r>
      <w:r>
        <w:rPr>
          <w:i/>
          <w:iCs/>
        </w:rPr>
        <w:t>Prediction and measurement of photosynthetic productivity. Proceedings of the IBP/PP Technical Meeting, Trebon, [Czechoslovakia], 14-21 September, 1969</w:t>
      </w:r>
      <w:r>
        <w:t>.</w:t>
      </w:r>
    </w:p>
    <w:p w14:paraId="4C3BC62C" w14:textId="77777777" w:rsidR="00686295" w:rsidRDefault="00686295" w:rsidP="00686295">
      <w:pPr>
        <w:pStyle w:val="Bibliography"/>
      </w:pPr>
      <w:r>
        <w:rPr>
          <w:b/>
          <w:bCs/>
        </w:rPr>
        <w:t>McMurtrie RE, Dewar RC</w:t>
      </w:r>
      <w:r>
        <w:t xml:space="preserve">. </w:t>
      </w:r>
      <w:r>
        <w:rPr>
          <w:b/>
          <w:bCs/>
        </w:rPr>
        <w:t>2013</w:t>
      </w:r>
      <w:r>
        <w:t xml:space="preserve">. New insights into carbon allocation by trees from the hypothesis that annual wood production is maximized. </w:t>
      </w:r>
      <w:r>
        <w:rPr>
          <w:i/>
          <w:iCs/>
        </w:rPr>
        <w:t>New Phytologist</w:t>
      </w:r>
      <w:r>
        <w:t xml:space="preserve"> </w:t>
      </w:r>
      <w:r>
        <w:rPr>
          <w:b/>
          <w:bCs/>
        </w:rPr>
        <w:t>199</w:t>
      </w:r>
      <w:r>
        <w:t>: 981–990.</w:t>
      </w:r>
    </w:p>
    <w:p w14:paraId="2C2E5DBA" w14:textId="77777777" w:rsidR="00686295" w:rsidRDefault="00686295" w:rsidP="00686295">
      <w:pPr>
        <w:pStyle w:val="Bibliography"/>
      </w:pPr>
      <w:r>
        <w:rPr>
          <w:b/>
          <w:bCs/>
        </w:rPr>
        <w:t xml:space="preserve">Melillo JM, Butler S, Johnson J, Mohan J, Steudler P, Lux H, Burrows E, Bowles F, Smith R, Scott L, </w:t>
      </w:r>
      <w:r>
        <w:rPr>
          <w:b/>
          <w:bCs/>
          <w:i/>
          <w:iCs/>
        </w:rPr>
        <w:t>et al.</w:t>
      </w:r>
      <w:r>
        <w:t xml:space="preserve"> </w:t>
      </w:r>
      <w:r>
        <w:rPr>
          <w:b/>
          <w:bCs/>
        </w:rPr>
        <w:t>2011</w:t>
      </w:r>
      <w:r>
        <w:t xml:space="preserve">. Soil warming, carbon–nitrogen interactions, and forest carbon budgets. </w:t>
      </w:r>
      <w:r>
        <w:rPr>
          <w:i/>
          <w:iCs/>
        </w:rPr>
        <w:t>Proceedings of the National Academy of Sciences</w:t>
      </w:r>
      <w:r>
        <w:t xml:space="preserve"> </w:t>
      </w:r>
      <w:r>
        <w:rPr>
          <w:b/>
          <w:bCs/>
        </w:rPr>
        <w:t>108</w:t>
      </w:r>
      <w:r>
        <w:t>: 9508–9512.</w:t>
      </w:r>
    </w:p>
    <w:p w14:paraId="09CE76F3" w14:textId="77777777" w:rsidR="00686295" w:rsidRDefault="00686295" w:rsidP="00686295">
      <w:pPr>
        <w:pStyle w:val="Bibliography"/>
      </w:pPr>
      <w:r>
        <w:rPr>
          <w:b/>
          <w:bCs/>
        </w:rPr>
        <w:t>Melillo JM, Steudler PA, Aber JD, Newkirk K, Lux H, Bowles FP, Catricala C, Magill A, Ahrens T, Morrisseau S</w:t>
      </w:r>
      <w:r>
        <w:t xml:space="preserve">. </w:t>
      </w:r>
      <w:r>
        <w:rPr>
          <w:b/>
          <w:bCs/>
        </w:rPr>
        <w:t>2002</w:t>
      </w:r>
      <w:r>
        <w:t xml:space="preserve">. Soil Warming and Carbon-Cycle Feedbacks to the Climate System. </w:t>
      </w:r>
      <w:r>
        <w:rPr>
          <w:i/>
          <w:iCs/>
        </w:rPr>
        <w:t>Science</w:t>
      </w:r>
      <w:r>
        <w:t xml:space="preserve"> </w:t>
      </w:r>
      <w:r>
        <w:rPr>
          <w:b/>
          <w:bCs/>
        </w:rPr>
        <w:t>298</w:t>
      </w:r>
      <w:r>
        <w:t>: 2173–2176.</w:t>
      </w:r>
    </w:p>
    <w:p w14:paraId="50B5FB9A" w14:textId="77777777" w:rsidR="00686295" w:rsidRDefault="00686295" w:rsidP="00686295">
      <w:pPr>
        <w:pStyle w:val="Bibliography"/>
      </w:pPr>
      <w:r>
        <w:rPr>
          <w:b/>
          <w:bCs/>
        </w:rPr>
        <w:t>Mensforth LJ, Thorburn PJ, Tyerman SD, Walker GR</w:t>
      </w:r>
      <w:r>
        <w:t xml:space="preserve">. </w:t>
      </w:r>
      <w:r>
        <w:rPr>
          <w:b/>
          <w:bCs/>
        </w:rPr>
        <w:t>1994</w:t>
      </w:r>
      <w:r>
        <w:t xml:space="preserve">. Sources of water used by riparian Eucalyptus camaldulensis overlying highly saline groundwater. </w:t>
      </w:r>
      <w:r>
        <w:rPr>
          <w:i/>
          <w:iCs/>
        </w:rPr>
        <w:t>Oecologia</w:t>
      </w:r>
      <w:r>
        <w:t xml:space="preserve"> </w:t>
      </w:r>
      <w:r>
        <w:rPr>
          <w:b/>
          <w:bCs/>
        </w:rPr>
        <w:t>100</w:t>
      </w:r>
      <w:r>
        <w:t>: 21–28.</w:t>
      </w:r>
    </w:p>
    <w:p w14:paraId="70822D0B" w14:textId="77777777" w:rsidR="00686295" w:rsidRDefault="00686295" w:rsidP="00686295">
      <w:pPr>
        <w:pStyle w:val="Bibliography"/>
      </w:pPr>
      <w:r>
        <w:rPr>
          <w:b/>
          <w:bCs/>
        </w:rPr>
        <w:t>Nemani RR, Keeling CD, Hashimoto H, Jolly WM, Piper SC, Tucker CJ, Myneni RB, Running SW</w:t>
      </w:r>
      <w:r>
        <w:t xml:space="preserve">. </w:t>
      </w:r>
      <w:r>
        <w:rPr>
          <w:b/>
          <w:bCs/>
        </w:rPr>
        <w:t>2003</w:t>
      </w:r>
      <w:r>
        <w:t xml:space="preserve">. Climate-Driven Increases in Global Terrestrial Net Primary Production from 1982 to 1999. </w:t>
      </w:r>
      <w:r>
        <w:rPr>
          <w:i/>
          <w:iCs/>
        </w:rPr>
        <w:t>Science</w:t>
      </w:r>
      <w:r>
        <w:t xml:space="preserve"> </w:t>
      </w:r>
      <w:r>
        <w:rPr>
          <w:b/>
          <w:bCs/>
        </w:rPr>
        <w:t>300</w:t>
      </w:r>
      <w:r>
        <w:t>: 1560–1563.</w:t>
      </w:r>
    </w:p>
    <w:p w14:paraId="4D06E0A1" w14:textId="77777777" w:rsidR="00686295" w:rsidRDefault="00686295" w:rsidP="00686295">
      <w:pPr>
        <w:pStyle w:val="Bibliography"/>
      </w:pPr>
      <w:r>
        <w:rPr>
          <w:b/>
          <w:bCs/>
        </w:rPr>
        <w:t>Palmroth S, Oren R, McCarthy HR, Johnsen KH, Finzi AC, Butnor JR, Ryan MG, Schlesinger WH</w:t>
      </w:r>
      <w:r>
        <w:t xml:space="preserve">. </w:t>
      </w:r>
      <w:r>
        <w:rPr>
          <w:b/>
          <w:bCs/>
        </w:rPr>
        <w:t>2006</w:t>
      </w:r>
      <w:r>
        <w:t xml:space="preserve">. Aboveground sink strength in forests controls the allocation of carbon below ground and its [CO2]-induced enhancement. </w:t>
      </w:r>
      <w:r>
        <w:rPr>
          <w:i/>
          <w:iCs/>
        </w:rPr>
        <w:t>Proceedings of the National Academy of Sciences</w:t>
      </w:r>
      <w:r>
        <w:t xml:space="preserve"> </w:t>
      </w:r>
      <w:r>
        <w:rPr>
          <w:b/>
          <w:bCs/>
        </w:rPr>
        <w:t>103</w:t>
      </w:r>
      <w:r>
        <w:t>: 19362–19367.</w:t>
      </w:r>
    </w:p>
    <w:p w14:paraId="1BE44E0B" w14:textId="77777777" w:rsidR="00686295" w:rsidRDefault="00686295" w:rsidP="00686295">
      <w:pPr>
        <w:pStyle w:val="Bibliography"/>
      </w:pPr>
      <w:r>
        <w:rPr>
          <w:b/>
          <w:bCs/>
        </w:rPr>
        <w:lastRenderedPageBreak/>
        <w:t>van der Ploeg RR, Bo¨hm W, Kirkham MB</w:t>
      </w:r>
      <w:r>
        <w:t xml:space="preserve">. </w:t>
      </w:r>
      <w:r>
        <w:rPr>
          <w:b/>
          <w:bCs/>
        </w:rPr>
        <w:t>1999</w:t>
      </w:r>
      <w:r>
        <w:t xml:space="preserve">. On the Origin of the Theory of Mineral Nutrition of Plants and the Law of the Minimum. </w:t>
      </w:r>
      <w:r>
        <w:rPr>
          <w:b/>
          <w:bCs/>
        </w:rPr>
        <w:t>63</w:t>
      </w:r>
      <w:r>
        <w:t>: 1055–1062.</w:t>
      </w:r>
    </w:p>
    <w:p w14:paraId="2092AF66" w14:textId="77777777" w:rsidR="00686295" w:rsidRDefault="00686295" w:rsidP="00686295">
      <w:pPr>
        <w:pStyle w:val="Bibliography"/>
      </w:pPr>
      <w:r>
        <w:rPr>
          <w:b/>
          <w:bCs/>
        </w:rPr>
        <w:t>Poorter H, Jagodzinski AM, Ruiz-Peinado R, Kuyah S, Luo Y, Oleksyn J, Usoltsev VA, Buckley TN, Reich PB, Sack L</w:t>
      </w:r>
      <w:r>
        <w:t xml:space="preserve">. </w:t>
      </w:r>
      <w:r>
        <w:rPr>
          <w:b/>
          <w:bCs/>
        </w:rPr>
        <w:t>2015</w:t>
      </w:r>
      <w:r>
        <w:t xml:space="preserve">. How does biomass distribution change with size and differ among species? An analysis for 1200 plant species from five continents. </w:t>
      </w:r>
      <w:r>
        <w:rPr>
          <w:i/>
          <w:iCs/>
        </w:rPr>
        <w:t>New Phytologist</w:t>
      </w:r>
      <w:r>
        <w:t xml:space="preserve"> </w:t>
      </w:r>
      <w:r>
        <w:rPr>
          <w:b/>
          <w:bCs/>
        </w:rPr>
        <w:t>208</w:t>
      </w:r>
      <w:r>
        <w:t>: 736–749.</w:t>
      </w:r>
    </w:p>
    <w:p w14:paraId="365FA6C2" w14:textId="77777777" w:rsidR="00686295" w:rsidRDefault="00686295" w:rsidP="00686295">
      <w:pPr>
        <w:pStyle w:val="Bibliography"/>
      </w:pPr>
      <w:r>
        <w:rPr>
          <w:b/>
          <w:bCs/>
        </w:rPr>
        <w:t>Poorter H, Niklas KJ, Reich PB, Oleksyn J, Poot P, Mommer L</w:t>
      </w:r>
      <w:r>
        <w:t xml:space="preserve">. </w:t>
      </w:r>
      <w:r>
        <w:rPr>
          <w:b/>
          <w:bCs/>
        </w:rPr>
        <w:t>2012</w:t>
      </w:r>
      <w:r>
        <w:t xml:space="preserve">. Biomass allocation to leaves, stems and roots: meta-analyses of interspecific variation and environmental control. </w:t>
      </w:r>
      <w:r>
        <w:rPr>
          <w:i/>
          <w:iCs/>
        </w:rPr>
        <w:t>New Phytologist</w:t>
      </w:r>
      <w:r>
        <w:t xml:space="preserve"> </w:t>
      </w:r>
      <w:r>
        <w:rPr>
          <w:b/>
          <w:bCs/>
        </w:rPr>
        <w:t>193</w:t>
      </w:r>
      <w:r>
        <w:t>: 30–50.</w:t>
      </w:r>
    </w:p>
    <w:p w14:paraId="0E8D3DFE" w14:textId="77777777" w:rsidR="00686295" w:rsidRDefault="00686295" w:rsidP="00686295">
      <w:pPr>
        <w:pStyle w:val="Bibliography"/>
      </w:pPr>
      <w:r>
        <w:rPr>
          <w:b/>
          <w:bCs/>
        </w:rPr>
        <w:t>Poorter H, Sack L</w:t>
      </w:r>
      <w:r>
        <w:t xml:space="preserve">. </w:t>
      </w:r>
      <w:r>
        <w:rPr>
          <w:b/>
          <w:bCs/>
        </w:rPr>
        <w:t>2012</w:t>
      </w:r>
      <w:r>
        <w:t xml:space="preserve">. Pitfalls and Possibilities in the Analysis of Biomass Allocation Patterns in Plants. </w:t>
      </w:r>
      <w:r>
        <w:rPr>
          <w:i/>
          <w:iCs/>
        </w:rPr>
        <w:t>Frontiers in Plant Science</w:t>
      </w:r>
      <w:r>
        <w:t xml:space="preserve"> </w:t>
      </w:r>
      <w:r>
        <w:rPr>
          <w:b/>
          <w:bCs/>
        </w:rPr>
        <w:t>3</w:t>
      </w:r>
      <w:r>
        <w:t>.</w:t>
      </w:r>
    </w:p>
    <w:p w14:paraId="5B8FE0C2" w14:textId="77777777" w:rsidR="00686295" w:rsidRDefault="00686295" w:rsidP="00686295">
      <w:pPr>
        <w:pStyle w:val="Bibliography"/>
      </w:pPr>
      <w:r>
        <w:rPr>
          <w:b/>
          <w:bCs/>
        </w:rPr>
        <w:t>Pugh T a. M, Mueller C, Arneth A, Haverd V, Smith B</w:t>
      </w:r>
      <w:r>
        <w:t xml:space="preserve">. </w:t>
      </w:r>
      <w:r>
        <w:rPr>
          <w:b/>
          <w:bCs/>
        </w:rPr>
        <w:t>2016</w:t>
      </w:r>
      <w:r>
        <w:t xml:space="preserve">. Key knowledge and data gaps in modelling the influence of CO2 concentration on the terrestrial carbon sink. </w:t>
      </w:r>
      <w:r>
        <w:rPr>
          <w:i/>
          <w:iCs/>
        </w:rPr>
        <w:t>Journal of Plant Physiology</w:t>
      </w:r>
      <w:r>
        <w:t xml:space="preserve"> </w:t>
      </w:r>
      <w:r>
        <w:rPr>
          <w:b/>
          <w:bCs/>
        </w:rPr>
        <w:t>203</w:t>
      </w:r>
      <w:r>
        <w:t>: 3–15.</w:t>
      </w:r>
    </w:p>
    <w:p w14:paraId="39AE681D" w14:textId="77777777" w:rsidR="00686295" w:rsidRDefault="00686295" w:rsidP="00686295">
      <w:pPr>
        <w:pStyle w:val="Bibliography"/>
      </w:pPr>
      <w:r>
        <w:rPr>
          <w:b/>
          <w:bCs/>
        </w:rPr>
        <w:t>Reich PB</w:t>
      </w:r>
      <w:r>
        <w:t xml:space="preserve">. </w:t>
      </w:r>
      <w:r>
        <w:rPr>
          <w:b/>
          <w:bCs/>
        </w:rPr>
        <w:t>2002</w:t>
      </w:r>
      <w:r>
        <w:t>. Root-shoot relations: Optimality in acclimation and adaptation or the ’Emperor’s New Clothes. In: Plant roots: the hidden half. 205–220.</w:t>
      </w:r>
    </w:p>
    <w:p w14:paraId="72DD011D" w14:textId="77777777" w:rsidR="00686295" w:rsidRDefault="00686295" w:rsidP="00686295">
      <w:pPr>
        <w:pStyle w:val="Bibliography"/>
      </w:pPr>
      <w:r>
        <w:rPr>
          <w:b/>
          <w:bCs/>
        </w:rPr>
        <w:t>Reich PB, Luo Y, Bradford JB, Poorter H, Perry CH, Oleksyn J</w:t>
      </w:r>
      <w:r>
        <w:t xml:space="preserve">. </w:t>
      </w:r>
      <w:r>
        <w:rPr>
          <w:b/>
          <w:bCs/>
        </w:rPr>
        <w:t>2014</w:t>
      </w:r>
      <w:r>
        <w:t xml:space="preserve">. Temperature drives global patterns in forest biomass distribution in leaves, stems, and roots. </w:t>
      </w:r>
      <w:r>
        <w:rPr>
          <w:i/>
          <w:iCs/>
        </w:rPr>
        <w:t>Proceedings of the National Academy of Sciences</w:t>
      </w:r>
      <w:r>
        <w:t xml:space="preserve"> </w:t>
      </w:r>
      <w:r>
        <w:rPr>
          <w:b/>
          <w:bCs/>
        </w:rPr>
        <w:t>111</w:t>
      </w:r>
      <w:r>
        <w:t>: 13721–13726.</w:t>
      </w:r>
    </w:p>
    <w:p w14:paraId="2380BAE9" w14:textId="77777777" w:rsidR="00686295" w:rsidRDefault="00686295" w:rsidP="00686295">
      <w:pPr>
        <w:pStyle w:val="Bibliography"/>
      </w:pPr>
      <w:r>
        <w:rPr>
          <w:b/>
          <w:bCs/>
        </w:rPr>
        <w:t>Reich PB, Sendall KM, Stefanski A, Wei X, Rich RL, Montgomery RA</w:t>
      </w:r>
      <w:r>
        <w:t xml:space="preserve">. </w:t>
      </w:r>
      <w:r>
        <w:rPr>
          <w:b/>
          <w:bCs/>
        </w:rPr>
        <w:t>2016</w:t>
      </w:r>
      <w:r>
        <w:t xml:space="preserve">. Boreal and temperate trees show strong acclimation of respiration to warming. </w:t>
      </w:r>
      <w:r>
        <w:rPr>
          <w:i/>
          <w:iCs/>
        </w:rPr>
        <w:t>Nature</w:t>
      </w:r>
      <w:r>
        <w:t xml:space="preserve"> </w:t>
      </w:r>
      <w:r>
        <w:rPr>
          <w:b/>
          <w:bCs/>
        </w:rPr>
        <w:t>531</w:t>
      </w:r>
      <w:r>
        <w:t>: 633–+.</w:t>
      </w:r>
    </w:p>
    <w:p w14:paraId="1C8F3C69" w14:textId="77777777" w:rsidR="00686295" w:rsidRDefault="00686295" w:rsidP="00686295">
      <w:pPr>
        <w:pStyle w:val="Bibliography"/>
      </w:pPr>
      <w:r>
        <w:rPr>
          <w:b/>
          <w:bCs/>
        </w:rPr>
        <w:t xml:space="preserve">Reichstein M, Falge E, Baldocchi D, Papale D, Aubinet M, Berbigier P, Bernhofer C, Buchmann N, Gilmanov T, Granier A, </w:t>
      </w:r>
      <w:r>
        <w:rPr>
          <w:b/>
          <w:bCs/>
          <w:i/>
          <w:iCs/>
        </w:rPr>
        <w:t>et al.</w:t>
      </w:r>
      <w:r>
        <w:t xml:space="preserve"> </w:t>
      </w:r>
      <w:r>
        <w:rPr>
          <w:b/>
          <w:bCs/>
        </w:rPr>
        <w:t>2005</w:t>
      </w:r>
      <w:r>
        <w:t xml:space="preserve">. On the separation of net ecosystem exchange into assimilation and ecosystem respiration: review and improved algorithm. </w:t>
      </w:r>
      <w:r>
        <w:rPr>
          <w:i/>
          <w:iCs/>
        </w:rPr>
        <w:t>Global Change Biology</w:t>
      </w:r>
      <w:r>
        <w:t xml:space="preserve"> </w:t>
      </w:r>
      <w:r>
        <w:rPr>
          <w:b/>
          <w:bCs/>
        </w:rPr>
        <w:t>11</w:t>
      </w:r>
      <w:r>
        <w:t>: 1424–1439.</w:t>
      </w:r>
    </w:p>
    <w:p w14:paraId="3E0D51B9" w14:textId="77777777" w:rsidR="00686295" w:rsidRDefault="00686295" w:rsidP="00686295">
      <w:pPr>
        <w:pStyle w:val="Bibliography"/>
      </w:pPr>
      <w:r>
        <w:rPr>
          <w:b/>
          <w:bCs/>
        </w:rPr>
        <w:t>Roux XL, Lacointe A, Escobar-Gutiérrez A, Dizès SL</w:t>
      </w:r>
      <w:r>
        <w:t xml:space="preserve">. </w:t>
      </w:r>
      <w:r>
        <w:rPr>
          <w:b/>
          <w:bCs/>
        </w:rPr>
        <w:t>2001</w:t>
      </w:r>
      <w:r>
        <w:t xml:space="preserve">. Carbon-based models of individual tree growth: A critical appraisal. </w:t>
      </w:r>
      <w:r>
        <w:rPr>
          <w:i/>
          <w:iCs/>
        </w:rPr>
        <w:t>Annals of Forest Science</w:t>
      </w:r>
      <w:r>
        <w:t xml:space="preserve"> </w:t>
      </w:r>
      <w:r>
        <w:rPr>
          <w:b/>
          <w:bCs/>
        </w:rPr>
        <w:t>58</w:t>
      </w:r>
      <w:r>
        <w:t>: 469–506.</w:t>
      </w:r>
    </w:p>
    <w:p w14:paraId="20050E49" w14:textId="77777777" w:rsidR="00686295" w:rsidRDefault="00686295" w:rsidP="00686295">
      <w:pPr>
        <w:pStyle w:val="Bibliography"/>
      </w:pPr>
      <w:r>
        <w:rPr>
          <w:b/>
          <w:bCs/>
        </w:rPr>
        <w:t>Running SW, Gower ST</w:t>
      </w:r>
      <w:r>
        <w:t xml:space="preserve">. </w:t>
      </w:r>
      <w:r>
        <w:rPr>
          <w:b/>
          <w:bCs/>
        </w:rPr>
        <w:t>1991</w:t>
      </w:r>
      <w:r>
        <w:t xml:space="preserve">. FOREST-BGC, A general model of forest ecosystem processes for regional applications. II. Dynamic carbon allocation and nitrogen budgets. </w:t>
      </w:r>
      <w:r>
        <w:rPr>
          <w:i/>
          <w:iCs/>
        </w:rPr>
        <w:t>Tree Physiology</w:t>
      </w:r>
      <w:r>
        <w:t xml:space="preserve"> </w:t>
      </w:r>
      <w:r>
        <w:rPr>
          <w:b/>
          <w:bCs/>
        </w:rPr>
        <w:t>9</w:t>
      </w:r>
      <w:r>
        <w:t>: 147–160.</w:t>
      </w:r>
    </w:p>
    <w:p w14:paraId="7D01C575" w14:textId="77777777" w:rsidR="00686295" w:rsidRDefault="00686295" w:rsidP="00686295">
      <w:pPr>
        <w:pStyle w:val="Bibliography"/>
      </w:pPr>
      <w:r>
        <w:rPr>
          <w:b/>
          <w:bCs/>
        </w:rPr>
        <w:t>Rustad L, Campbell J, Marion G, Norby R, Mitchell M, Hartley A, Cornelissen J, Gurevitch J, GCTE-NEWS</w:t>
      </w:r>
      <w:r>
        <w:t xml:space="preserve">. </w:t>
      </w:r>
      <w:r>
        <w:rPr>
          <w:b/>
          <w:bCs/>
        </w:rPr>
        <w:t>2001</w:t>
      </w:r>
      <w:r>
        <w:t xml:space="preserve">. A meta-analysis of the response of soil respiration, net nitrogen mineralization, and aboveground plant growth to experimental ecosystem warming. </w:t>
      </w:r>
      <w:r>
        <w:rPr>
          <w:i/>
          <w:iCs/>
        </w:rPr>
        <w:t>Oecologia</w:t>
      </w:r>
      <w:r>
        <w:t xml:space="preserve"> </w:t>
      </w:r>
      <w:r>
        <w:rPr>
          <w:b/>
          <w:bCs/>
        </w:rPr>
        <w:t>126</w:t>
      </w:r>
      <w:r>
        <w:t>: 543–562.</w:t>
      </w:r>
    </w:p>
    <w:p w14:paraId="48010986" w14:textId="77777777" w:rsidR="00686295" w:rsidRDefault="00686295" w:rsidP="00686295">
      <w:pPr>
        <w:pStyle w:val="Bibliography"/>
      </w:pPr>
      <w:r>
        <w:rPr>
          <w:b/>
          <w:bCs/>
        </w:rPr>
        <w:t>Santiago LS, Wright SJ, Harms KE, Yavitt JB, Korine C, Garcia MN, Turner BL</w:t>
      </w:r>
      <w:r>
        <w:t xml:space="preserve">. </w:t>
      </w:r>
      <w:r>
        <w:rPr>
          <w:b/>
          <w:bCs/>
        </w:rPr>
        <w:t>2012</w:t>
      </w:r>
      <w:r>
        <w:t xml:space="preserve">. Tropical tree seedling growth responses to nitrogen, phosphorus and potassium addition. </w:t>
      </w:r>
      <w:r>
        <w:rPr>
          <w:i/>
          <w:iCs/>
        </w:rPr>
        <w:t>Journal of Ecology</w:t>
      </w:r>
      <w:r>
        <w:t xml:space="preserve"> </w:t>
      </w:r>
      <w:r>
        <w:rPr>
          <w:b/>
          <w:bCs/>
        </w:rPr>
        <w:t>100</w:t>
      </w:r>
      <w:r>
        <w:t>: 309–316.</w:t>
      </w:r>
    </w:p>
    <w:p w14:paraId="6AD7226F" w14:textId="77777777" w:rsidR="00686295" w:rsidRDefault="00686295" w:rsidP="00686295">
      <w:pPr>
        <w:pStyle w:val="Bibliography"/>
      </w:pPr>
      <w:r>
        <w:rPr>
          <w:b/>
          <w:bCs/>
        </w:rPr>
        <w:lastRenderedPageBreak/>
        <w:t>Sillmann J, Kharin VV, Zwiers FW, Zhang X, Bronaugh D</w:t>
      </w:r>
      <w:r>
        <w:t xml:space="preserve">. </w:t>
      </w:r>
      <w:r>
        <w:rPr>
          <w:b/>
          <w:bCs/>
        </w:rPr>
        <w:t>2013</w:t>
      </w:r>
      <w:r>
        <w:t xml:space="preserve">. Climate extremes indices in the CMIP5 multimodel ensemble: Part 2. Future climate projections. </w:t>
      </w:r>
      <w:r>
        <w:rPr>
          <w:i/>
          <w:iCs/>
        </w:rPr>
        <w:t>Journal of Geophysical Research-Atmospheres</w:t>
      </w:r>
      <w:r>
        <w:t xml:space="preserve"> </w:t>
      </w:r>
      <w:r>
        <w:rPr>
          <w:b/>
          <w:bCs/>
        </w:rPr>
        <w:t>118</w:t>
      </w:r>
      <w:r>
        <w:t>: 2473–2493.</w:t>
      </w:r>
    </w:p>
    <w:p w14:paraId="5A50E479" w14:textId="77777777" w:rsidR="00686295" w:rsidRDefault="00686295" w:rsidP="00686295">
      <w:pPr>
        <w:pStyle w:val="Bibliography"/>
      </w:pPr>
      <w:r>
        <w:rPr>
          <w:b/>
          <w:bCs/>
        </w:rPr>
        <w:t>Sinclair TR, Horie T</w:t>
      </w:r>
      <w:r>
        <w:t xml:space="preserve">. </w:t>
      </w:r>
      <w:r>
        <w:rPr>
          <w:b/>
          <w:bCs/>
        </w:rPr>
        <w:t>1989</w:t>
      </w:r>
      <w:r>
        <w:t xml:space="preserve">. Leaf Nitrogen, Photosynthesis, and Crop Radiation Use Efficiency: A Review. </w:t>
      </w:r>
      <w:r>
        <w:rPr>
          <w:i/>
          <w:iCs/>
        </w:rPr>
        <w:t>Crop Science</w:t>
      </w:r>
      <w:r>
        <w:t xml:space="preserve"> </w:t>
      </w:r>
      <w:r>
        <w:rPr>
          <w:b/>
          <w:bCs/>
        </w:rPr>
        <w:t>29</w:t>
      </w:r>
      <w:r>
        <w:t>: 90.</w:t>
      </w:r>
    </w:p>
    <w:p w14:paraId="6C59E260" w14:textId="77777777" w:rsidR="00686295" w:rsidRDefault="00686295" w:rsidP="00686295">
      <w:pPr>
        <w:pStyle w:val="Bibliography"/>
      </w:pPr>
      <w:r>
        <w:rPr>
          <w:b/>
          <w:bCs/>
        </w:rPr>
        <w:t>Smith NG, Dukes JS</w:t>
      </w:r>
      <w:r>
        <w:t xml:space="preserve">. </w:t>
      </w:r>
      <w:r>
        <w:rPr>
          <w:b/>
          <w:bCs/>
        </w:rPr>
        <w:t>2013</w:t>
      </w:r>
      <w:r>
        <w:t xml:space="preserve">. Plant respiration and photosynthesis in global-scale models: incorporating acclimation to temperature and CO2. </w:t>
      </w:r>
      <w:r>
        <w:rPr>
          <w:i/>
          <w:iCs/>
        </w:rPr>
        <w:t>Global Change Biology</w:t>
      </w:r>
      <w:r>
        <w:t xml:space="preserve"> </w:t>
      </w:r>
      <w:r>
        <w:rPr>
          <w:b/>
          <w:bCs/>
        </w:rPr>
        <w:t>19</w:t>
      </w:r>
      <w:r>
        <w:t>: 45–63.</w:t>
      </w:r>
    </w:p>
    <w:p w14:paraId="4F4E76B5" w14:textId="77777777" w:rsidR="00686295" w:rsidRDefault="00686295" w:rsidP="00686295">
      <w:pPr>
        <w:pStyle w:val="Bibliography"/>
      </w:pPr>
      <w:r>
        <w:rPr>
          <w:b/>
          <w:bCs/>
        </w:rPr>
        <w:t>Strömgren M, Linder S</w:t>
      </w:r>
      <w:r>
        <w:t xml:space="preserve">. </w:t>
      </w:r>
      <w:r>
        <w:rPr>
          <w:b/>
          <w:bCs/>
        </w:rPr>
        <w:t>2002</w:t>
      </w:r>
      <w:r>
        <w:t xml:space="preserve">. Effects of nutrition and soil warming on stemwood production in a boreal Norway spruce stand. </w:t>
      </w:r>
      <w:r>
        <w:rPr>
          <w:i/>
          <w:iCs/>
        </w:rPr>
        <w:t>Global Change Biology</w:t>
      </w:r>
      <w:r>
        <w:t xml:space="preserve"> </w:t>
      </w:r>
      <w:r>
        <w:rPr>
          <w:b/>
          <w:bCs/>
        </w:rPr>
        <w:t>8</w:t>
      </w:r>
      <w:r>
        <w:t>: 1194–1204.</w:t>
      </w:r>
    </w:p>
    <w:p w14:paraId="102CE515" w14:textId="77777777" w:rsidR="00686295" w:rsidRDefault="00686295" w:rsidP="00686295">
      <w:pPr>
        <w:pStyle w:val="Bibliography"/>
      </w:pPr>
      <w:r>
        <w:rPr>
          <w:b/>
          <w:bCs/>
        </w:rPr>
        <w:t>Thomas DS, Montagu KD, Conroy JP</w:t>
      </w:r>
      <w:r>
        <w:t xml:space="preserve">. </w:t>
      </w:r>
      <w:r>
        <w:rPr>
          <w:b/>
          <w:bCs/>
        </w:rPr>
        <w:t>2007</w:t>
      </w:r>
      <w:r>
        <w:t xml:space="preserve">. Temperature effects on wood anatomy, wood density, photosynthesis and biomass partitioning of Eucalyptus grandis seedlings. </w:t>
      </w:r>
      <w:r>
        <w:rPr>
          <w:i/>
          <w:iCs/>
        </w:rPr>
        <w:t>Tree Physiology</w:t>
      </w:r>
      <w:r>
        <w:t xml:space="preserve"> </w:t>
      </w:r>
      <w:r>
        <w:rPr>
          <w:b/>
          <w:bCs/>
        </w:rPr>
        <w:t>27</w:t>
      </w:r>
      <w:r>
        <w:t>: 251–260.</w:t>
      </w:r>
    </w:p>
    <w:p w14:paraId="255D1C9D" w14:textId="77777777" w:rsidR="00686295" w:rsidRDefault="00686295" w:rsidP="00686295">
      <w:pPr>
        <w:pStyle w:val="Bibliography"/>
      </w:pPr>
      <w:r>
        <w:rPr>
          <w:b/>
          <w:bCs/>
        </w:rPr>
        <w:t>Volder A, Briske DD, Tjoelker MG</w:t>
      </w:r>
      <w:r>
        <w:t xml:space="preserve">. </w:t>
      </w:r>
      <w:r>
        <w:rPr>
          <w:b/>
          <w:bCs/>
        </w:rPr>
        <w:t>2013</w:t>
      </w:r>
      <w:r>
        <w:t>. Climate warming and precipitation redistribution modify tree–grass interactions and tree species establishment in a warm</w:t>
      </w:r>
      <w:r>
        <w:rPr>
          <w:rFonts w:ascii="Cambria Math" w:hAnsi="Cambria Math" w:cs="Cambria Math"/>
        </w:rPr>
        <w:t>‐</w:t>
      </w:r>
      <w:r>
        <w:t xml:space="preserve">temperate savanna. </w:t>
      </w:r>
      <w:r>
        <w:rPr>
          <w:i/>
          <w:iCs/>
        </w:rPr>
        <w:t>Global Change Biology</w:t>
      </w:r>
      <w:r>
        <w:t xml:space="preserve"> </w:t>
      </w:r>
      <w:r>
        <w:rPr>
          <w:b/>
          <w:bCs/>
        </w:rPr>
        <w:t>19</w:t>
      </w:r>
      <w:r>
        <w:t>: 843–857.</w:t>
      </w:r>
    </w:p>
    <w:p w14:paraId="001F7F8B" w14:textId="77777777" w:rsidR="00686295" w:rsidRDefault="00686295" w:rsidP="00686295">
      <w:pPr>
        <w:pStyle w:val="Bibliography"/>
      </w:pPr>
      <w:r>
        <w:rPr>
          <w:b/>
          <w:bCs/>
        </w:rPr>
        <w:t>Wang D, Maughan MW, Sun J, Feng X, Miguez F, Lee D, Dietze MC</w:t>
      </w:r>
      <w:r>
        <w:t xml:space="preserve">. </w:t>
      </w:r>
      <w:r>
        <w:rPr>
          <w:b/>
          <w:bCs/>
        </w:rPr>
        <w:t>2012</w:t>
      </w:r>
      <w:r>
        <w:t xml:space="preserve">. Impact of nitrogen allocation on growth and photosynthesis of Miscanthus (Miscanthus x giganteus). </w:t>
      </w:r>
      <w:r>
        <w:rPr>
          <w:i/>
          <w:iCs/>
        </w:rPr>
        <w:t>Global Change Biology Bioenergy</w:t>
      </w:r>
      <w:r>
        <w:t xml:space="preserve"> </w:t>
      </w:r>
      <w:r>
        <w:rPr>
          <w:b/>
          <w:bCs/>
        </w:rPr>
        <w:t>4</w:t>
      </w:r>
      <w:r>
        <w:t>: 688–697.</w:t>
      </w:r>
    </w:p>
    <w:p w14:paraId="536C9611" w14:textId="77777777" w:rsidR="00686295" w:rsidRDefault="00686295" w:rsidP="00686295">
      <w:pPr>
        <w:pStyle w:val="Bibliography"/>
      </w:pPr>
      <w:r>
        <w:rPr>
          <w:b/>
          <w:bCs/>
        </w:rPr>
        <w:t>Way DA, Oren R</w:t>
      </w:r>
      <w:r>
        <w:t xml:space="preserve">. </w:t>
      </w:r>
      <w:r>
        <w:rPr>
          <w:b/>
          <w:bCs/>
        </w:rPr>
        <w:t>2010</w:t>
      </w:r>
      <w:r>
        <w:t xml:space="preserve">. Differential responses to changes in growth temperature between trees from different functional groups and biomes: a review and synthesis of data. </w:t>
      </w:r>
      <w:r>
        <w:rPr>
          <w:i/>
          <w:iCs/>
        </w:rPr>
        <w:t>Tree Physiology</w:t>
      </w:r>
      <w:r>
        <w:t xml:space="preserve"> </w:t>
      </w:r>
      <w:r>
        <w:rPr>
          <w:b/>
          <w:bCs/>
        </w:rPr>
        <w:t>30</w:t>
      </w:r>
      <w:r>
        <w:t>: 669–688.</w:t>
      </w:r>
    </w:p>
    <w:p w14:paraId="07C5E837" w14:textId="77777777" w:rsidR="00686295" w:rsidRDefault="00686295" w:rsidP="00686295">
      <w:pPr>
        <w:pStyle w:val="Bibliography"/>
      </w:pPr>
      <w:r>
        <w:rPr>
          <w:b/>
          <w:bCs/>
        </w:rPr>
        <w:t>Way DA, Yamori W</w:t>
      </w:r>
      <w:r>
        <w:t xml:space="preserve">. </w:t>
      </w:r>
      <w:r>
        <w:rPr>
          <w:b/>
          <w:bCs/>
        </w:rPr>
        <w:t>2014</w:t>
      </w:r>
      <w:r>
        <w:t xml:space="preserve">. Thermal acclimation of photosynthesis: on the importance of adjusting our definitions and accounting for thermal acclimation of respiration. </w:t>
      </w:r>
      <w:r>
        <w:rPr>
          <w:i/>
          <w:iCs/>
        </w:rPr>
        <w:t>Photosynthesis Research</w:t>
      </w:r>
      <w:r>
        <w:t xml:space="preserve"> </w:t>
      </w:r>
      <w:r>
        <w:rPr>
          <w:b/>
          <w:bCs/>
        </w:rPr>
        <w:t>119</w:t>
      </w:r>
      <w:r>
        <w:t>: 89–100.</w:t>
      </w:r>
    </w:p>
    <w:p w14:paraId="4E6A4645" w14:textId="77777777" w:rsidR="00686295" w:rsidRDefault="00686295" w:rsidP="00686295">
      <w:pPr>
        <w:pStyle w:val="Bibliography"/>
      </w:pPr>
      <w:r>
        <w:rPr>
          <w:b/>
          <w:bCs/>
        </w:rPr>
        <w:t>Zolfaghar S, Villalobos-Vega R, Zeppel M, Cleverly J, Rumman R, Hingee M, Boulain N, Li Z, Eamus D</w:t>
      </w:r>
      <w:r>
        <w:t xml:space="preserve">. </w:t>
      </w:r>
      <w:r>
        <w:rPr>
          <w:b/>
          <w:bCs/>
        </w:rPr>
        <w:t>2017</w:t>
      </w:r>
      <w:r>
        <w:t xml:space="preserve">. Transpiration of Eucalyptus woodlands across a natural gradient of depth-to-groundwater. </w:t>
      </w:r>
      <w:r>
        <w:rPr>
          <w:i/>
          <w:iCs/>
        </w:rPr>
        <w:t>Tree Physiology</w:t>
      </w:r>
      <w:r>
        <w:t xml:space="preserve"> </w:t>
      </w:r>
      <w:r>
        <w:rPr>
          <w:b/>
          <w:bCs/>
        </w:rPr>
        <w:t>37</w:t>
      </w:r>
      <w:r>
        <w:t>: 961–975.</w:t>
      </w:r>
    </w:p>
    <w:p w14:paraId="6B6BDAD3" w14:textId="5E16990F" w:rsidR="00563E99" w:rsidRPr="009B00B8" w:rsidRDefault="00893DCF">
      <w:pPr>
        <w:spacing w:line="360" w:lineRule="auto"/>
        <w:rPr>
          <w:rFonts w:ascii="Times New Roman" w:hAnsi="Times New Roman" w:cs="Times New Roman"/>
        </w:rPr>
      </w:pPr>
      <w:r>
        <w:rPr>
          <w:rFonts w:ascii="Times New Roman" w:hAnsi="Times New Roman" w:cs="Times New Roman"/>
        </w:rPr>
        <w:fldChar w:fldCharType="end"/>
      </w:r>
      <w:bookmarkEnd w:id="18"/>
    </w:p>
    <w:sectPr w:rsidR="00563E99" w:rsidRPr="009B00B8" w:rsidSect="00B06987">
      <w:pgSz w:w="12240" w:h="15840"/>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Peter Reich" w:date="2017-10-25T10:31:00Z" w:initials="PR">
    <w:p w14:paraId="3BD5C116" w14:textId="27F11637" w:rsidR="00923D4E" w:rsidRDefault="00923D4E">
      <w:pPr>
        <w:pStyle w:val="CommentText"/>
      </w:pPr>
      <w:r>
        <w:rPr>
          <w:rStyle w:val="CommentReference"/>
        </w:rPr>
        <w:annotationRef/>
      </w:r>
      <w:r>
        <w:t>How do these values compare to estimates made from tree growth assuming no turnover of biomass???</w:t>
      </w:r>
    </w:p>
  </w:comment>
  <w:comment w:id="2" w:author="John E. Drake" w:date="2017-12-19T16:16:00Z" w:initials="JED">
    <w:p w14:paraId="7B184E47" w14:textId="094C62CF" w:rsidR="00923D4E" w:rsidRDefault="00923D4E">
      <w:pPr>
        <w:pStyle w:val="CommentText"/>
      </w:pPr>
      <w:r>
        <w:rPr>
          <w:rStyle w:val="CommentReference"/>
        </w:rPr>
        <w:annotationRef/>
      </w:r>
      <w:r>
        <w:t xml:space="preserve">C uptake is a bit more than twice the rate of biomass accumulation. For example, a plot of biomass accumulation per </w:t>
      </w:r>
      <w:proofErr w:type="spellStart"/>
      <w:r>
        <w:t>fornight</w:t>
      </w:r>
      <w:proofErr w:type="spellEnd"/>
      <w:r>
        <w:t xml:space="preserve"> vs. C uptake on the fortnight has a strong positive relationship with a slope of ~0.4</w:t>
      </w:r>
    </w:p>
  </w:comment>
  <w:comment w:id="3" w:author="Aspinwall, Michael" w:date="2017-10-25T10:16:00Z" w:initials="AM">
    <w:p w14:paraId="0FEEF142" w14:textId="7FAE9560" w:rsidR="00923D4E" w:rsidRDefault="00923D4E">
      <w:pPr>
        <w:pStyle w:val="CommentText"/>
      </w:pPr>
      <w:r>
        <w:rPr>
          <w:rStyle w:val="CommentReference"/>
        </w:rPr>
        <w:annotationRef/>
      </w:r>
      <w:r>
        <w:t>I’m amazed that this treatment produced the most fine roots, and the treatment is so clear, resulting in quite shift if belowground C allocation.</w:t>
      </w:r>
    </w:p>
    <w:p w14:paraId="0738D341" w14:textId="77777777" w:rsidR="00923D4E" w:rsidRDefault="00923D4E">
      <w:pPr>
        <w:pStyle w:val="CommentText"/>
      </w:pPr>
    </w:p>
    <w:p w14:paraId="2A6653B6" w14:textId="4C90145F" w:rsidR="00923D4E" w:rsidRDefault="00923D4E">
      <w:pPr>
        <w:pStyle w:val="CommentText"/>
      </w:pPr>
      <w:r>
        <w:t>PR: agreed, but I can’t say I understand why this would occur!</w:t>
      </w:r>
    </w:p>
  </w:comment>
  <w:comment w:id="4" w:author="John E. Drake" w:date="2017-12-19T16:25:00Z" w:initials="JED">
    <w:p w14:paraId="6DFEE3E4" w14:textId="0F88995C" w:rsidR="00923D4E" w:rsidRDefault="00923D4E">
      <w:pPr>
        <w:pStyle w:val="CommentText"/>
      </w:pPr>
      <w:r>
        <w:rPr>
          <w:rStyle w:val="CommentReference"/>
        </w:rPr>
        <w:annotationRef/>
      </w:r>
      <w:r>
        <w:t>Yeah me neither!</w:t>
      </w:r>
    </w:p>
  </w:comment>
  <w:comment w:id="5" w:author="Aspinwall, Michael" w:date="2017-10-25T10:17:00Z" w:initials="AM">
    <w:p w14:paraId="0DBB51E6" w14:textId="2D7561FD" w:rsidR="00923D4E" w:rsidRDefault="00923D4E">
      <w:pPr>
        <w:pStyle w:val="CommentText"/>
      </w:pPr>
      <w:r>
        <w:rPr>
          <w:rStyle w:val="CommentReference"/>
        </w:rPr>
        <w:annotationRef/>
      </w:r>
      <w:r>
        <w:t>I think this section could condensed a little bit or made more concise. This might save some space.</w:t>
      </w:r>
    </w:p>
  </w:comment>
  <w:comment w:id="6" w:author="Aspinwall, Michael" w:date="2017-10-25T10:18:00Z" w:initials="AM">
    <w:p w14:paraId="4F5397F3" w14:textId="32E0E63C" w:rsidR="00923D4E" w:rsidRDefault="00923D4E">
      <w:pPr>
        <w:pStyle w:val="CommentText"/>
      </w:pPr>
      <w:r>
        <w:rPr>
          <w:rStyle w:val="CommentReference"/>
        </w:rPr>
        <w:annotationRef/>
      </w:r>
      <w:r>
        <w:t xml:space="preserve">It sure would be nice to have some independent means of partitioning the residual into measurement error and belowground flux. That might give us improved confidence in this number, or maybe not. Is there a way to say that xx% of the residual at time point Y was attributed to belowground C flux, and XX% was attributed to measurement error? Even if </w:t>
      </w:r>
      <w:proofErr w:type="spellStart"/>
      <w:r>
        <w:t>its</w:t>
      </w:r>
      <w:proofErr w:type="spellEnd"/>
      <w:r>
        <w:t xml:space="preserve"> just one time point it might be enough to deflect some criticisms that we have little confidence in belowground C flux estimates. Just a thought.</w:t>
      </w:r>
    </w:p>
    <w:p w14:paraId="7A3AC3AF" w14:textId="77777777" w:rsidR="00923D4E" w:rsidRDefault="00923D4E">
      <w:pPr>
        <w:pStyle w:val="CommentText"/>
      </w:pPr>
    </w:p>
    <w:p w14:paraId="30728D5C" w14:textId="51C22B78" w:rsidR="00923D4E" w:rsidRDefault="00923D4E">
      <w:pPr>
        <w:pStyle w:val="CommentText"/>
      </w:pPr>
      <w:r>
        <w:t>PR: Agreed – it is hard to know just what to think of this.</w:t>
      </w:r>
    </w:p>
  </w:comment>
  <w:comment w:id="7" w:author="John E. Drake" w:date="2017-12-19T16:27:00Z" w:initials="JED">
    <w:p w14:paraId="4A8389CF" w14:textId="2ACEC917" w:rsidR="00923D4E" w:rsidRDefault="00923D4E">
      <w:pPr>
        <w:pStyle w:val="CommentText"/>
      </w:pPr>
      <w:r>
        <w:rPr>
          <w:rStyle w:val="CommentReference"/>
        </w:rPr>
        <w:annotationRef/>
      </w:r>
      <w:r>
        <w:t>I agree, but I don’t know how to “unpack” the residual. We don’t have independent data to do this.</w:t>
      </w:r>
    </w:p>
  </w:comment>
  <w:comment w:id="8" w:author="Peter Reich" w:date="2017-10-25T10:34:00Z" w:initials="PR">
    <w:p w14:paraId="1612E67D" w14:textId="2BA74A83" w:rsidR="00923D4E" w:rsidRDefault="00923D4E">
      <w:pPr>
        <w:pStyle w:val="CommentText"/>
      </w:pPr>
      <w:r>
        <w:rPr>
          <w:rStyle w:val="CommentReference"/>
        </w:rPr>
        <w:annotationRef/>
      </w:r>
      <w:r>
        <w:t>Can you show this directly? What does a scatterplot of these values for the 12 trees show?</w:t>
      </w:r>
    </w:p>
  </w:comment>
  <w:comment w:id="9" w:author="John E. Drake" w:date="2017-12-19T16:39:00Z" w:initials="JED">
    <w:p w14:paraId="52705B0A" w14:textId="59E3DF87" w:rsidR="00923D4E" w:rsidRDefault="00923D4E">
      <w:pPr>
        <w:pStyle w:val="CommentText"/>
      </w:pPr>
      <w:r>
        <w:rPr>
          <w:rStyle w:val="CommentReference"/>
        </w:rPr>
        <w:annotationRef/>
      </w:r>
      <w:r>
        <w:t xml:space="preserve">Yeah I can. I did this and added a new figure. See Fig. 7 </w:t>
      </w:r>
    </w:p>
  </w:comment>
  <w:comment w:id="10" w:author="Peter Reich" w:date="2017-10-25T10:37:00Z" w:initials="PR">
    <w:p w14:paraId="40FB6847" w14:textId="7FF7B07F" w:rsidR="00923D4E" w:rsidRDefault="00923D4E">
      <w:pPr>
        <w:pStyle w:val="CommentText"/>
      </w:pPr>
      <w:r>
        <w:rPr>
          <w:rStyle w:val="CommentReference"/>
        </w:rPr>
        <w:annotationRef/>
      </w:r>
      <w:r>
        <w:t xml:space="preserve">Should those be logged to prevent the funnel shape of the residuals which is pretty apparent??  Also in log-log space, the slope becomes meaningful…is </w:t>
      </w:r>
      <w:proofErr w:type="spellStart"/>
      <w:r>
        <w:t>ithe</w:t>
      </w:r>
      <w:proofErr w:type="spellEnd"/>
      <w:r>
        <w:t xml:space="preserve"> RMA slope less than or greater than 1:1???? That is interesting….</w:t>
      </w:r>
    </w:p>
    <w:p w14:paraId="49F244BD" w14:textId="77777777" w:rsidR="00923D4E" w:rsidRDefault="00923D4E">
      <w:pPr>
        <w:pStyle w:val="CommentText"/>
      </w:pPr>
    </w:p>
  </w:comment>
  <w:comment w:id="11" w:author="John E. Drake" w:date="2017-12-20T11:27:00Z" w:initials="JED">
    <w:p w14:paraId="01E005FD" w14:textId="018C7CE4" w:rsidR="00923D4E" w:rsidRDefault="00923D4E">
      <w:pPr>
        <w:pStyle w:val="CommentText"/>
      </w:pPr>
      <w:r>
        <w:rPr>
          <w:rStyle w:val="CommentReference"/>
        </w:rPr>
        <w:annotationRef/>
      </w:r>
      <w:r>
        <w:t>Yes I did this, and the slope was less than 1.0 at 0.57. I need some help interpreting this!</w:t>
      </w:r>
    </w:p>
  </w:comment>
  <w:comment w:id="12" w:author="Peter Reich" w:date="2017-10-25T10:47:00Z" w:initials="PR">
    <w:p w14:paraId="582643F6" w14:textId="3443779B" w:rsidR="00923D4E" w:rsidRDefault="00923D4E">
      <w:pPr>
        <w:pStyle w:val="CommentText"/>
      </w:pPr>
      <w:r>
        <w:rPr>
          <w:rStyle w:val="CommentReference"/>
        </w:rPr>
        <w:annotationRef/>
      </w:r>
      <w:r>
        <w:t xml:space="preserve">Should we cite prior studies showing that under N fertilization, increases in leaf area often largely or totally dominate </w:t>
      </w:r>
      <w:proofErr w:type="spellStart"/>
      <w:r>
        <w:t>increasesin</w:t>
      </w:r>
      <w:proofErr w:type="spellEnd"/>
      <w:r>
        <w:t xml:space="preserve"> productivity compared to changes in leaf N and leaf function? There are data like this for soybean (likely other crops) going back decades, and likely in many forested systems too. So, this is only somewhat surprising.</w:t>
      </w:r>
    </w:p>
  </w:comment>
  <w:comment w:id="13" w:author="John E. Drake" w:date="2018-08-21T10:26:00Z" w:initials="JED">
    <w:p w14:paraId="2F21FFF4" w14:textId="4096812A" w:rsidR="00686295" w:rsidRDefault="00686295">
      <w:pPr>
        <w:pStyle w:val="CommentText"/>
      </w:pPr>
      <w:r>
        <w:rPr>
          <w:rStyle w:val="CommentReference"/>
        </w:rPr>
        <w:annotationRef/>
      </w:r>
      <w:r>
        <w:t>Done. If you have other (better) citations I would happily include them.</w:t>
      </w:r>
    </w:p>
  </w:comment>
  <w:comment w:id="14" w:author="Peter Reich" w:date="2017-10-25T11:06:00Z" w:initials="PR">
    <w:p w14:paraId="6E5777AD" w14:textId="30AFA837" w:rsidR="00923D4E" w:rsidRDefault="00923D4E">
      <w:pPr>
        <w:pStyle w:val="CommentText"/>
      </w:pPr>
      <w:r>
        <w:rPr>
          <w:rStyle w:val="CommentReference"/>
        </w:rPr>
        <w:annotationRef/>
      </w:r>
      <w:r>
        <w:t>Would it be more consistent at longer-term scales like annual than at daily or monthly or seasonal scales? Whatever the answer, might be worth saying.</w:t>
      </w:r>
    </w:p>
  </w:comment>
  <w:comment w:id="15" w:author="Aspinwall, Michael" w:date="2017-10-25T10:23:00Z" w:initials="AM">
    <w:p w14:paraId="5F3C2A4D" w14:textId="24EDEAF7" w:rsidR="00923D4E" w:rsidRDefault="00923D4E">
      <w:pPr>
        <w:pStyle w:val="CommentText"/>
      </w:pPr>
      <w:r>
        <w:rPr>
          <w:rStyle w:val="CommentReference"/>
        </w:rPr>
        <w:annotationRef/>
      </w:r>
      <w:r>
        <w:t xml:space="preserve">You </w:t>
      </w:r>
    </w:p>
  </w:comment>
  <w:comment w:id="16" w:author="Aspinwall, Michael" w:date="2017-10-25T10:24:00Z" w:initials="AM">
    <w:p w14:paraId="274187A3" w14:textId="334159CE" w:rsidR="00923D4E" w:rsidRDefault="00923D4E">
      <w:pPr>
        <w:pStyle w:val="CommentText"/>
      </w:pPr>
      <w:r>
        <w:rPr>
          <w:rStyle w:val="CommentReference"/>
        </w:rPr>
        <w:annotationRef/>
      </w:r>
      <w:r>
        <w:t>Might want the units on the y-axis, which would save words in the legend.</w:t>
      </w:r>
    </w:p>
  </w:comment>
  <w:comment w:id="17" w:author="John E. Drake" w:date="2017-12-20T11:23:00Z" w:initials="JED">
    <w:p w14:paraId="77475B81" w14:textId="7B3DAA78" w:rsidR="00923D4E" w:rsidRDefault="00923D4E">
      <w:pPr>
        <w:pStyle w:val="CommentText"/>
      </w:pPr>
      <w:r>
        <w:rPr>
          <w:rStyle w:val="CommentReference"/>
        </w:rPr>
        <w:annotationRef/>
      </w:r>
      <w:r>
        <w:t>The slope is clearly less than 1.0. What does this mean? Does it mean that growth respiration is a smaller fraction of growth as growth increa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BD5C116" w15:done="0"/>
  <w15:commentEx w15:paraId="7B184E47" w15:paraIdParent="3BD5C116" w15:done="0"/>
  <w15:commentEx w15:paraId="2A6653B6" w15:done="0"/>
  <w15:commentEx w15:paraId="6DFEE3E4" w15:paraIdParent="2A6653B6" w15:done="0"/>
  <w15:commentEx w15:paraId="0DBB51E6" w15:done="0"/>
  <w15:commentEx w15:paraId="30728D5C" w15:done="0"/>
  <w15:commentEx w15:paraId="4A8389CF" w15:paraIdParent="30728D5C" w15:done="0"/>
  <w15:commentEx w15:paraId="1612E67D" w15:done="0"/>
  <w15:commentEx w15:paraId="52705B0A" w15:paraIdParent="1612E67D" w15:done="0"/>
  <w15:commentEx w15:paraId="49F244BD" w15:done="0"/>
  <w15:commentEx w15:paraId="01E005FD" w15:paraIdParent="49F244BD" w15:done="0"/>
  <w15:commentEx w15:paraId="582643F6" w15:done="0"/>
  <w15:commentEx w15:paraId="2F21FFF4" w15:paraIdParent="582643F6" w15:done="0"/>
  <w15:commentEx w15:paraId="6E5777AD" w15:done="0"/>
  <w15:commentEx w15:paraId="5F3C2A4D" w15:done="0"/>
  <w15:commentEx w15:paraId="274187A3" w15:done="0"/>
  <w15:commentEx w15:paraId="77475B8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TimesNewRoman">
    <w:altName w:val="MS Gothic"/>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0F35F5"/>
    <w:multiLevelType w:val="multilevel"/>
    <w:tmpl w:val="826E54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5676448D"/>
    <w:multiLevelType w:val="multilevel"/>
    <w:tmpl w:val="52A608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75A875FA"/>
    <w:multiLevelType w:val="hybridMultilevel"/>
    <w:tmpl w:val="B50865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hn E. Drake">
    <w15:presenceInfo w15:providerId="AD" w15:userId="S-1-5-21-2131559260-2045905398-530207130-30932"/>
  </w15:person>
  <w15:person w15:author="Aspinwall, Michael">
    <w15:presenceInfo w15:providerId="AD" w15:userId="S-1-5-21-2133283647-1346381542-622671684-3742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3E99"/>
    <w:rsid w:val="00041A46"/>
    <w:rsid w:val="00085268"/>
    <w:rsid w:val="000A7F8C"/>
    <w:rsid w:val="000C4DA0"/>
    <w:rsid w:val="000E10B6"/>
    <w:rsid w:val="000F67B0"/>
    <w:rsid w:val="001477B8"/>
    <w:rsid w:val="0018556E"/>
    <w:rsid w:val="001901AA"/>
    <w:rsid w:val="001A73B1"/>
    <w:rsid w:val="001E3A64"/>
    <w:rsid w:val="002026BB"/>
    <w:rsid w:val="00204407"/>
    <w:rsid w:val="002059F3"/>
    <w:rsid w:val="00223EDF"/>
    <w:rsid w:val="00243EE9"/>
    <w:rsid w:val="0026339A"/>
    <w:rsid w:val="0027297F"/>
    <w:rsid w:val="00276682"/>
    <w:rsid w:val="002B64EA"/>
    <w:rsid w:val="002C57D4"/>
    <w:rsid w:val="002F02DD"/>
    <w:rsid w:val="0031020E"/>
    <w:rsid w:val="0031375E"/>
    <w:rsid w:val="00316973"/>
    <w:rsid w:val="00341F60"/>
    <w:rsid w:val="0036405B"/>
    <w:rsid w:val="00373BB6"/>
    <w:rsid w:val="00374242"/>
    <w:rsid w:val="003B24EB"/>
    <w:rsid w:val="003C7ECF"/>
    <w:rsid w:val="003E059E"/>
    <w:rsid w:val="003F1B20"/>
    <w:rsid w:val="003F4DBD"/>
    <w:rsid w:val="003F4F4E"/>
    <w:rsid w:val="00413AB9"/>
    <w:rsid w:val="00414649"/>
    <w:rsid w:val="004344F6"/>
    <w:rsid w:val="00436786"/>
    <w:rsid w:val="0044491D"/>
    <w:rsid w:val="004515F9"/>
    <w:rsid w:val="00457427"/>
    <w:rsid w:val="00461ED8"/>
    <w:rsid w:val="00464464"/>
    <w:rsid w:val="004730D9"/>
    <w:rsid w:val="00484096"/>
    <w:rsid w:val="004A01B1"/>
    <w:rsid w:val="004A7BDD"/>
    <w:rsid w:val="004C6AA8"/>
    <w:rsid w:val="004D5138"/>
    <w:rsid w:val="00525B1E"/>
    <w:rsid w:val="00527DBF"/>
    <w:rsid w:val="00555290"/>
    <w:rsid w:val="00563E99"/>
    <w:rsid w:val="005810B3"/>
    <w:rsid w:val="005B039E"/>
    <w:rsid w:val="005B551F"/>
    <w:rsid w:val="005E3E41"/>
    <w:rsid w:val="0060244C"/>
    <w:rsid w:val="00625974"/>
    <w:rsid w:val="006705C4"/>
    <w:rsid w:val="00686295"/>
    <w:rsid w:val="006B3BED"/>
    <w:rsid w:val="006C3737"/>
    <w:rsid w:val="007060C1"/>
    <w:rsid w:val="00721B7D"/>
    <w:rsid w:val="00732244"/>
    <w:rsid w:val="00743AA6"/>
    <w:rsid w:val="0076210D"/>
    <w:rsid w:val="007A4147"/>
    <w:rsid w:val="007E244A"/>
    <w:rsid w:val="0089177E"/>
    <w:rsid w:val="00893DCF"/>
    <w:rsid w:val="008B0C63"/>
    <w:rsid w:val="008C2121"/>
    <w:rsid w:val="008F42FF"/>
    <w:rsid w:val="008F5C2F"/>
    <w:rsid w:val="00923D4E"/>
    <w:rsid w:val="009322CF"/>
    <w:rsid w:val="009526C3"/>
    <w:rsid w:val="009718A1"/>
    <w:rsid w:val="009B00B8"/>
    <w:rsid w:val="009B3A95"/>
    <w:rsid w:val="009C5D79"/>
    <w:rsid w:val="00A2115E"/>
    <w:rsid w:val="00A21760"/>
    <w:rsid w:val="00A663C4"/>
    <w:rsid w:val="00AA3255"/>
    <w:rsid w:val="00AC014C"/>
    <w:rsid w:val="00AF22CC"/>
    <w:rsid w:val="00AF638F"/>
    <w:rsid w:val="00B06987"/>
    <w:rsid w:val="00B12397"/>
    <w:rsid w:val="00B15F46"/>
    <w:rsid w:val="00B20CE7"/>
    <w:rsid w:val="00B256B7"/>
    <w:rsid w:val="00B66B6F"/>
    <w:rsid w:val="00B93F9C"/>
    <w:rsid w:val="00BB7C40"/>
    <w:rsid w:val="00BE6DD0"/>
    <w:rsid w:val="00C051E1"/>
    <w:rsid w:val="00C557CE"/>
    <w:rsid w:val="00CA1577"/>
    <w:rsid w:val="00CA428E"/>
    <w:rsid w:val="00CA53D2"/>
    <w:rsid w:val="00CB247B"/>
    <w:rsid w:val="00CE00C3"/>
    <w:rsid w:val="00CE36B2"/>
    <w:rsid w:val="00CF1EF8"/>
    <w:rsid w:val="00CF7FA5"/>
    <w:rsid w:val="00D30653"/>
    <w:rsid w:val="00D366EA"/>
    <w:rsid w:val="00D3799D"/>
    <w:rsid w:val="00D41597"/>
    <w:rsid w:val="00D52565"/>
    <w:rsid w:val="00DA7276"/>
    <w:rsid w:val="00DE74F4"/>
    <w:rsid w:val="00DF42ED"/>
    <w:rsid w:val="00E00B3B"/>
    <w:rsid w:val="00E16B34"/>
    <w:rsid w:val="00E54300"/>
    <w:rsid w:val="00E7094F"/>
    <w:rsid w:val="00E70CF7"/>
    <w:rsid w:val="00E92963"/>
    <w:rsid w:val="00EA2D30"/>
    <w:rsid w:val="00EC30F0"/>
    <w:rsid w:val="00EC3235"/>
    <w:rsid w:val="00F03DDB"/>
    <w:rsid w:val="00F341AE"/>
    <w:rsid w:val="00F53286"/>
    <w:rsid w:val="00F55024"/>
    <w:rsid w:val="00F661B4"/>
    <w:rsid w:val="00F70B31"/>
    <w:rsid w:val="00F87F40"/>
    <w:rsid w:val="00FD03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DE99D1"/>
  <w15:docId w15:val="{1DC80ED6-955F-4456-A09E-78B0337B9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70CF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0CF7"/>
    <w:rPr>
      <w:rFonts w:ascii="Segoe UI" w:hAnsi="Segoe UI" w:cs="Segoe UI"/>
      <w:sz w:val="18"/>
      <w:szCs w:val="18"/>
    </w:rPr>
  </w:style>
  <w:style w:type="paragraph" w:styleId="Revision">
    <w:name w:val="Revision"/>
    <w:hidden/>
    <w:uiPriority w:val="99"/>
    <w:semiHidden/>
    <w:rsid w:val="009B00B8"/>
    <w:pPr>
      <w:pBdr>
        <w:top w:val="none" w:sz="0" w:space="0" w:color="auto"/>
        <w:left w:val="none" w:sz="0" w:space="0" w:color="auto"/>
        <w:bottom w:val="none" w:sz="0" w:space="0" w:color="auto"/>
        <w:right w:val="none" w:sz="0" w:space="0" w:color="auto"/>
        <w:between w:val="none" w:sz="0" w:space="0" w:color="auto"/>
      </w:pBdr>
      <w:spacing w:line="240" w:lineRule="auto"/>
    </w:pPr>
  </w:style>
  <w:style w:type="paragraph" w:styleId="CommentSubject">
    <w:name w:val="annotation subject"/>
    <w:basedOn w:val="CommentText"/>
    <w:next w:val="CommentText"/>
    <w:link w:val="CommentSubjectChar"/>
    <w:uiPriority w:val="99"/>
    <w:semiHidden/>
    <w:unhideWhenUsed/>
    <w:rsid w:val="00374242"/>
    <w:rPr>
      <w:b/>
      <w:bCs/>
    </w:rPr>
  </w:style>
  <w:style w:type="character" w:customStyle="1" w:styleId="CommentSubjectChar">
    <w:name w:val="Comment Subject Char"/>
    <w:basedOn w:val="CommentTextChar"/>
    <w:link w:val="CommentSubject"/>
    <w:uiPriority w:val="99"/>
    <w:semiHidden/>
    <w:rsid w:val="00374242"/>
    <w:rPr>
      <w:b/>
      <w:bCs/>
      <w:sz w:val="20"/>
      <w:szCs w:val="20"/>
    </w:rPr>
  </w:style>
  <w:style w:type="character" w:styleId="LineNumber">
    <w:name w:val="line number"/>
    <w:basedOn w:val="DefaultParagraphFont"/>
    <w:uiPriority w:val="99"/>
    <w:semiHidden/>
    <w:unhideWhenUsed/>
    <w:rsid w:val="00B06987"/>
  </w:style>
  <w:style w:type="paragraph" w:styleId="Bibliography">
    <w:name w:val="Bibliography"/>
    <w:basedOn w:val="Normal"/>
    <w:next w:val="Normal"/>
    <w:uiPriority w:val="37"/>
    <w:unhideWhenUsed/>
    <w:rsid w:val="00373BB6"/>
    <w:pPr>
      <w:spacing w:after="240" w:line="240" w:lineRule="auto"/>
    </w:pPr>
  </w:style>
  <w:style w:type="paragraph" w:styleId="ListParagraph">
    <w:name w:val="List Paragraph"/>
    <w:basedOn w:val="Normal"/>
    <w:uiPriority w:val="34"/>
    <w:qFormat/>
    <w:rsid w:val="00DE74F4"/>
    <w:pPr>
      <w:ind w:left="720"/>
      <w:contextualSpacing/>
    </w:pPr>
  </w:style>
  <w:style w:type="table" w:styleId="TableGrid">
    <w:name w:val="Table Grid"/>
    <w:basedOn w:val="TableNormal"/>
    <w:uiPriority w:val="39"/>
    <w:rsid w:val="001E3A6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5.png"/><Relationship Id="rId5" Type="http://schemas.openxmlformats.org/officeDocument/2006/relationships/comments" Target="comment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34</Pages>
  <Words>50752</Words>
  <Characters>289290</Characters>
  <Application>Microsoft Office Word</Application>
  <DocSecurity>0</DocSecurity>
  <Lines>2410</Lines>
  <Paragraphs>6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hn E. Drake</dc:creator>
  <cp:lastModifiedBy>John E. Drake</cp:lastModifiedBy>
  <cp:revision>4</cp:revision>
  <dcterms:created xsi:type="dcterms:W3CDTF">2018-08-21T15:35:00Z</dcterms:created>
  <dcterms:modified xsi:type="dcterms:W3CDTF">2018-08-29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qubb3qhZ"/&gt;&lt;style id="http://www.zotero.org/styles/new-phytologist" hasBibliography="1" bibliographyStyleHasBeenSet="1"/&gt;&lt;prefs&gt;&lt;pref name="fieldType" value="Field"/&gt;&lt;pref name="automaticJournalA</vt:lpwstr>
  </property>
  <property fmtid="{D5CDD505-2E9C-101B-9397-08002B2CF9AE}" pid="3" name="ZOTERO_PREF_2">
    <vt:lpwstr>bbreviations" value="true"/&gt;&lt;pref name="noteType" value="0"/&gt;&lt;/prefs&gt;&lt;/data&gt;</vt:lpwstr>
  </property>
</Properties>
</file>